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808357"/>
      <w:bookmarkStart w:id="1" w:name="_Ref491742389"/>
      <w:r w:rsidRPr="008309B5">
        <w:rPr>
          <w:lang w:val="de-DE"/>
        </w:rPr>
        <w:lastRenderedPageBreak/>
        <w:t>Ehrenwörtliche Erklärung</w:t>
      </w:r>
      <w:bookmarkEnd w:id="0"/>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1B567075"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23230F4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">
                <v:imagedata r:id="rId9" o:title=""/>
              </v:shape>
            </w:pict>
          </mc:Fallback>
        </mc:AlternateContent>
      </w:r>
      <w:r w:rsidR="00A01FE0" w:rsidRPr="008309B5">
        <w:rPr>
          <w:lang w:val="de-DE"/>
        </w:rPr>
        <w:t>Aichschieß</w:t>
      </w:r>
      <w:r w:rsidR="00A35092" w:rsidRPr="008309B5">
        <w:rPr>
          <w:lang w:val="de-DE"/>
        </w:rPr>
        <w:t>, 8</w:t>
      </w:r>
      <w:r w:rsidR="006077B1" w:rsidRPr="008309B5">
        <w:rPr>
          <w:lang w:val="de-DE"/>
        </w:rPr>
        <w:t>.8.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808358"/>
      <w:r w:rsidRPr="00D033EC">
        <w:rPr>
          <w:lang w:val="de-DE"/>
        </w:rPr>
        <w:lastRenderedPageBreak/>
        <w:t>Kurzfassung</w:t>
      </w:r>
      <w:bookmarkEnd w:id="1"/>
      <w:bookmarkEnd w:id="2"/>
    </w:p>
    <w:p w14:paraId="3B6FEC2B" w14:textId="042886C8" w:rsidR="004A7CA9" w:rsidRPr="00D033EC" w:rsidRDefault="00F675DD">
      <w:pPr>
        <w:rPr>
          <w:lang w:val="de-DE"/>
        </w:rPr>
      </w:pPr>
      <w:r>
        <w:rPr>
          <w:lang w:val="de-DE"/>
        </w:rPr>
        <w:t xml:space="preserve">Mit </w:t>
      </w:r>
      <w:r w:rsidR="002F2F52">
        <w:rPr>
          <w:lang w:val="de-DE"/>
        </w:rPr>
        <w:t xml:space="preserve">dem vermehrten Einsatz </w:t>
      </w:r>
      <w:r w:rsidR="002F2F52" w:rsidDel="0068252F">
        <w:rPr>
          <w:lang w:val="de-DE"/>
        </w:rPr>
        <w:t>von</w:t>
      </w:r>
      <w:r w:rsidR="00FA544F" w:rsidDel="0068252F">
        <w:rPr>
          <w:lang w:val="de-DE"/>
        </w:rPr>
        <w:t xml:space="preserve"> </w:t>
      </w:r>
      <w:r w:rsidR="0068252F">
        <w:rPr>
          <w:lang w:val="de-DE"/>
        </w:rPr>
        <w:t>maschinellem Lernen</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1AE6863E" w:rsidRPr="1AE6863E">
        <w:rPr>
          <w:lang w:val="de-DE"/>
        </w:rPr>
        <w:t>unvorhersehbaren</w:t>
      </w:r>
      <w:r w:rsidR="004F2D77">
        <w:rPr>
          <w:lang w:val="de-DE"/>
        </w:rPr>
        <w:t xml:space="preserve"> </w:t>
      </w:r>
      <w:r w:rsidR="00CE1B19">
        <w:rPr>
          <w:lang w:val="de-DE"/>
        </w:rPr>
        <w:t>Änderungen</w:t>
      </w:r>
      <w:r w:rsidR="00334CEF">
        <w:rPr>
          <w:lang w:val="de-DE"/>
        </w:rPr>
        <w:t xml:space="preserve"> in den Daten konfrontiert und müssen sich </w:t>
      </w:r>
      <w:r w:rsidR="00104AE1">
        <w:rPr>
          <w:lang w:val="de-DE"/>
        </w:rPr>
        <w:t xml:space="preserve">den Anforderungen des </w:t>
      </w:r>
      <w:r w:rsidR="000F6EDD">
        <w:rPr>
          <w:lang w:val="de-DE"/>
        </w:rPr>
        <w:t xml:space="preserve">iterativen </w:t>
      </w:r>
      <w:r w:rsidR="219465BD" w:rsidRPr="219465BD">
        <w:rPr>
          <w:lang w:val="de-DE"/>
        </w:rPr>
        <w:t>Softwareentwicklungsprozesses fügen.</w:t>
      </w:r>
      <w:r w:rsidR="00966407">
        <w:rPr>
          <w:lang w:val="de-DE"/>
        </w:rPr>
        <w:t xml:space="preserve"> Um </w:t>
      </w:r>
      <w:r w:rsidR="7B8BB32C" w:rsidRPr="7B8BB32C">
        <w:rPr>
          <w:lang w:val="de-DE"/>
        </w:rPr>
        <w:t>diese</w:t>
      </w:r>
      <w:r w:rsidR="00966407">
        <w:rPr>
          <w:lang w:val="de-DE"/>
        </w:rPr>
        <w:t xml:space="preserve"> Voraussetzungen</w:t>
      </w:r>
      <w:r w:rsidR="005F3BA4">
        <w:rPr>
          <w:lang w:val="de-DE"/>
        </w:rPr>
        <w:t xml:space="preserve"> </w:t>
      </w:r>
      <w:r w:rsidR="7B8BB32C" w:rsidRPr="7B8BB32C">
        <w:rPr>
          <w:lang w:val="de-DE"/>
        </w:rPr>
        <w:t>zu</w:t>
      </w:r>
      <w:r w:rsidR="00E869BD">
        <w:rPr>
          <w:lang w:val="de-DE"/>
        </w:rPr>
        <w:t xml:space="preserve"> erfüll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 xml:space="preserve">des maschinellen Lernens angepasst </w:t>
      </w:r>
      <w:r w:rsidR="27820B90" w:rsidRPr="27820B90">
        <w:rPr>
          <w:lang w:val="de-DE"/>
        </w:rPr>
        <w:t>werden.</w:t>
      </w:r>
      <w:r w:rsidR="00C440AA">
        <w:rPr>
          <w:lang w:val="de-DE"/>
        </w:rPr>
        <w:t xml:space="preserve"> </w:t>
      </w:r>
      <w:r w:rsidR="004F6F4B">
        <w:rPr>
          <w:lang w:val="de-DE"/>
        </w:rPr>
        <w:t xml:space="preserve">Dieses Forschungsprojekt widmet sich der Untersuchung </w:t>
      </w:r>
      <w:r w:rsidR="004F6F4B" w:rsidDel="00D10F6C">
        <w:rPr>
          <w:lang w:val="de-DE"/>
        </w:rPr>
        <w:t xml:space="preserve">des </w:t>
      </w:r>
      <w:r w:rsidR="00254233" w:rsidDel="00D10F6C">
        <w:rPr>
          <w:lang w:val="de-DE"/>
        </w:rPr>
        <w:t xml:space="preserve">aktuellen </w:t>
      </w:r>
      <w:r w:rsidR="00D10F6C">
        <w:rPr>
          <w:lang w:val="de-DE"/>
        </w:rPr>
        <w:t>Standes</w:t>
      </w:r>
      <w:r w:rsidR="00254233">
        <w:rPr>
          <w:lang w:val="de-DE"/>
        </w:rPr>
        <w:t xml:space="preserve"> der Technik im </w:t>
      </w:r>
      <w:r w:rsidR="00067B6E">
        <w:rPr>
          <w:lang w:val="de-DE"/>
        </w:rPr>
        <w:t xml:space="preserve">Bereich der MLOps. </w:t>
      </w:r>
      <w:r w:rsidR="00CB0034">
        <w:rPr>
          <w:lang w:val="de-DE"/>
        </w:rPr>
        <w:t>So</w:t>
      </w:r>
      <w:r w:rsidR="008C3B45">
        <w:rPr>
          <w:lang w:val="de-DE"/>
        </w:rPr>
        <w:t xml:space="preserve"> soll </w:t>
      </w:r>
      <w:r w:rsidR="00FF4FD4">
        <w:rPr>
          <w:lang w:val="de-DE"/>
        </w:rPr>
        <w:t xml:space="preserve">unter Verwendung von TensorFlow Extended und Apache Airflow </w:t>
      </w:r>
      <w:r w:rsidR="0070124F">
        <w:rPr>
          <w:lang w:val="de-DE"/>
        </w:rPr>
        <w:t>und</w:t>
      </w:r>
      <w:r w:rsidR="00465003">
        <w:rPr>
          <w:lang w:val="de-DE"/>
        </w:rPr>
        <w:t xml:space="preserve"> Berücksichtigung der Design-Science-Research Methodik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33F1C5B" w:rsidRPr="033F1C5B">
        <w:rPr>
          <w:lang w:val="de-DE"/>
        </w:rPr>
        <w:t>kontinuierlichen</w:t>
      </w:r>
      <w:r w:rsidR="29027355" w:rsidRPr="29027355">
        <w:rPr>
          <w:lang w:val="de-DE"/>
        </w:rPr>
        <w:t xml:space="preserve"> </w:t>
      </w:r>
      <w:r w:rsidR="5F10737F" w:rsidRPr="5F10737F">
        <w:rPr>
          <w:lang w:val="de-DE"/>
        </w:rPr>
        <w:t>Lern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808359"/>
      <w:r>
        <w:rPr>
          <w:lang w:val="en-GB"/>
        </w:rPr>
        <w:t>Abstract</w:t>
      </w:r>
      <w:bookmarkEnd w:id="3"/>
      <w:bookmarkEnd w:id="4"/>
      <w:r>
        <w:rPr>
          <w:lang w:val="en-GB"/>
        </w:rPr>
        <w:t xml:space="preserve"> </w:t>
      </w:r>
    </w:p>
    <w:p w14:paraId="67E1F11D" w14:textId="3D86CD98" w:rsidR="00A77EEB" w:rsidRDefault="00FB1349">
      <w:pPr>
        <w:rPr>
          <w:lang w:val="en-GB"/>
        </w:rPr>
      </w:pPr>
      <w:r>
        <w:rPr>
          <w:lang w:val="en-GB"/>
        </w:rPr>
        <w:t>With</w:t>
      </w:r>
      <w:r w:rsidR="00571EB8">
        <w:rPr>
          <w:lang w:val="en-GB"/>
        </w:rPr>
        <w:t xml:space="preserve"> the </w:t>
      </w:r>
      <w:r w:rsidR="00E566D5">
        <w:rPr>
          <w:lang w:val="en-GB"/>
        </w:rPr>
        <w:t>increase in adoption</w:t>
      </w:r>
      <w:r>
        <w:rPr>
          <w:lang w:val="en-GB"/>
        </w:rPr>
        <w:t xml:space="preserve"> of </w:t>
      </w:r>
      <w:r w:rsidR="00571EB8">
        <w:rPr>
          <w:lang w:val="en-GB"/>
        </w:rPr>
        <w:t>machine learning</w:t>
      </w:r>
      <w:r>
        <w:rPr>
          <w:lang w:val="en-GB"/>
        </w:rPr>
        <w:t xml:space="preserve"> </w:t>
      </w:r>
      <w:r w:rsidR="008F752E">
        <w:rPr>
          <w:lang w:val="en-GB"/>
        </w:rPr>
        <w:t>(ML)</w:t>
      </w:r>
      <w:r w:rsidR="004C3310">
        <w:rPr>
          <w:lang w:val="en-GB"/>
        </w:rPr>
        <w:t xml:space="preserve">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30A75225" w:rsidRPr="30A75225">
        <w:rPr>
          <w:lang w:val="en-GB"/>
        </w:rPr>
        <w:t>must</w:t>
      </w:r>
      <w:r w:rsidR="00197697">
        <w:rPr>
          <w:lang w:val="en-GB"/>
        </w:rPr>
        <w:t xml:space="preserve">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serves as a study of the current state</w:t>
      </w:r>
      <w:r w:rsidR="00F853B7">
        <w:rPr>
          <w:lang w:val="en-GB"/>
        </w:rPr>
        <w:t xml:space="preserve"> </w:t>
      </w:r>
      <w:r w:rsidR="00F22A88">
        <w:rPr>
          <w:lang w:val="en-GB"/>
        </w:rPr>
        <w:t>of</w:t>
      </w:r>
      <w:r w:rsidR="00F853B7">
        <w:rPr>
          <w:lang w:val="en-GB"/>
        </w:rPr>
        <w:t xml:space="preserve"> </w:t>
      </w:r>
      <w:r w:rsidR="00F22A88">
        <w:rPr>
          <w:lang w:val="en-GB"/>
        </w:rPr>
        <w:t>the</w:t>
      </w:r>
      <w:r w:rsidR="00F853B7">
        <w:rPr>
          <w:lang w:val="en-GB"/>
        </w:rPr>
        <w:t xml:space="preserve"> </w:t>
      </w:r>
      <w:r w:rsidR="00F22A88">
        <w:rPr>
          <w:lang w:val="en-GB"/>
        </w:rPr>
        <w:t xml:space="preserv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808360"/>
      <w:r w:rsidRPr="00721A18">
        <w:lastRenderedPageBreak/>
        <w:t>Table of Contents</w:t>
      </w:r>
      <w:bookmarkEnd w:id="5"/>
    </w:p>
    <w:p w14:paraId="67126DC4" w14:textId="3FFD4A18" w:rsidR="005724C7"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5724C7" w:rsidRPr="00082365">
        <w:rPr>
          <w:lang w:val="de-DE"/>
        </w:rPr>
        <w:t>Ehrenwörtliche Erklärung</w:t>
      </w:r>
      <w:r w:rsidR="005724C7">
        <w:tab/>
      </w:r>
      <w:r w:rsidR="005724C7">
        <w:fldChar w:fldCharType="begin"/>
      </w:r>
      <w:r w:rsidR="005724C7">
        <w:instrText xml:space="preserve"> PAGEREF _Toc110808357 \h </w:instrText>
      </w:r>
      <w:r w:rsidR="005724C7">
        <w:fldChar w:fldCharType="separate"/>
      </w:r>
      <w:r w:rsidR="005724C7">
        <w:t>2</w:t>
      </w:r>
      <w:r w:rsidR="005724C7">
        <w:fldChar w:fldCharType="end"/>
      </w:r>
    </w:p>
    <w:p w14:paraId="4909DCE8" w14:textId="29CA6E25" w:rsidR="005724C7" w:rsidRDefault="005724C7">
      <w:pPr>
        <w:pStyle w:val="Verzeichnis1"/>
        <w:rPr>
          <w:rFonts w:asciiTheme="minorHAnsi" w:eastAsiaTheme="minorEastAsia" w:hAnsiTheme="minorHAnsi" w:cstheme="minorBidi"/>
          <w:b w:val="0"/>
          <w:szCs w:val="22"/>
          <w:lang w:eastAsia="en-US"/>
        </w:rPr>
      </w:pPr>
      <w:r w:rsidRPr="00082365">
        <w:rPr>
          <w:lang w:val="de-DE"/>
        </w:rPr>
        <w:t>Kurzfassung</w:t>
      </w:r>
      <w:r>
        <w:tab/>
      </w:r>
      <w:r>
        <w:fldChar w:fldCharType="begin"/>
      </w:r>
      <w:r>
        <w:instrText xml:space="preserve"> PAGEREF _Toc110808358 \h </w:instrText>
      </w:r>
      <w:r>
        <w:fldChar w:fldCharType="separate"/>
      </w:r>
      <w:r>
        <w:t>3</w:t>
      </w:r>
      <w:r>
        <w:fldChar w:fldCharType="end"/>
      </w:r>
    </w:p>
    <w:p w14:paraId="1A6C8EEB" w14:textId="598714CA" w:rsidR="005724C7" w:rsidRDefault="005724C7">
      <w:pPr>
        <w:pStyle w:val="Verzeichnis1"/>
        <w:rPr>
          <w:rFonts w:asciiTheme="minorHAnsi" w:eastAsiaTheme="minorEastAsia" w:hAnsiTheme="minorHAnsi" w:cstheme="minorBidi"/>
          <w:b w:val="0"/>
          <w:szCs w:val="22"/>
          <w:lang w:eastAsia="en-US"/>
        </w:rPr>
      </w:pPr>
      <w:r w:rsidRPr="00082365">
        <w:rPr>
          <w:lang w:val="en-GB"/>
        </w:rPr>
        <w:t>Abstract</w:t>
      </w:r>
      <w:r>
        <w:tab/>
      </w:r>
      <w:r>
        <w:fldChar w:fldCharType="begin"/>
      </w:r>
      <w:r>
        <w:instrText xml:space="preserve"> PAGEREF _Toc110808359 \h </w:instrText>
      </w:r>
      <w:r>
        <w:fldChar w:fldCharType="separate"/>
      </w:r>
      <w:r>
        <w:t>3</w:t>
      </w:r>
      <w:r>
        <w:fldChar w:fldCharType="end"/>
      </w:r>
    </w:p>
    <w:p w14:paraId="51B390A8" w14:textId="41735655" w:rsidR="005724C7" w:rsidRDefault="005724C7">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808360 \h </w:instrText>
      </w:r>
      <w:r>
        <w:fldChar w:fldCharType="separate"/>
      </w:r>
      <w:r>
        <w:t>4</w:t>
      </w:r>
      <w:r>
        <w:fldChar w:fldCharType="end"/>
      </w:r>
    </w:p>
    <w:p w14:paraId="70C15B37" w14:textId="41942BBA" w:rsidR="005724C7" w:rsidRDefault="005724C7">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808361 \h </w:instrText>
      </w:r>
      <w:r>
        <w:fldChar w:fldCharType="separate"/>
      </w:r>
      <w:r>
        <w:t>6</w:t>
      </w:r>
      <w:r>
        <w:fldChar w:fldCharType="end"/>
      </w:r>
    </w:p>
    <w:p w14:paraId="44D5332F" w14:textId="75366E85" w:rsidR="005724C7" w:rsidRDefault="005724C7">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808362 \h </w:instrText>
      </w:r>
      <w:r>
        <w:fldChar w:fldCharType="separate"/>
      </w:r>
      <w:r>
        <w:t>7</w:t>
      </w:r>
      <w:r>
        <w:fldChar w:fldCharType="end"/>
      </w:r>
    </w:p>
    <w:p w14:paraId="4219629F" w14:textId="2A20C8FD" w:rsidR="005724C7" w:rsidRDefault="005724C7">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808363 \h </w:instrText>
      </w:r>
      <w:r>
        <w:fldChar w:fldCharType="separate"/>
      </w:r>
      <w:r>
        <w:t>8</w:t>
      </w:r>
      <w:r>
        <w:fldChar w:fldCharType="end"/>
      </w:r>
    </w:p>
    <w:p w14:paraId="62E951B7" w14:textId="2747FBA5" w:rsidR="005724C7" w:rsidRDefault="005724C7">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808364 \h </w:instrText>
      </w:r>
      <w:r>
        <w:fldChar w:fldCharType="separate"/>
      </w:r>
      <w:r>
        <w:t>10</w:t>
      </w:r>
      <w:r>
        <w:fldChar w:fldCharType="end"/>
      </w:r>
    </w:p>
    <w:p w14:paraId="2BF0BF29" w14:textId="60660428" w:rsidR="005724C7" w:rsidRDefault="005724C7">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808365 \h </w:instrText>
      </w:r>
      <w:r>
        <w:fldChar w:fldCharType="separate"/>
      </w:r>
      <w:r>
        <w:t>10</w:t>
      </w:r>
      <w:r>
        <w:fldChar w:fldCharType="end"/>
      </w:r>
    </w:p>
    <w:p w14:paraId="4DE24E07" w14:textId="515A5F6D" w:rsidR="005724C7" w:rsidRDefault="005724C7">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808366 \h </w:instrText>
      </w:r>
      <w:r>
        <w:fldChar w:fldCharType="separate"/>
      </w:r>
      <w:r>
        <w:t>11</w:t>
      </w:r>
      <w:r>
        <w:fldChar w:fldCharType="end"/>
      </w:r>
    </w:p>
    <w:p w14:paraId="7DD83CFA" w14:textId="18F64688" w:rsidR="005724C7" w:rsidRDefault="005724C7">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808367 \h </w:instrText>
      </w:r>
      <w:r>
        <w:fldChar w:fldCharType="separate"/>
      </w:r>
      <w:r>
        <w:t>14</w:t>
      </w:r>
      <w:r>
        <w:fldChar w:fldCharType="end"/>
      </w:r>
    </w:p>
    <w:p w14:paraId="6BA84C3D" w14:textId="30C583E0" w:rsidR="005724C7" w:rsidRDefault="005724C7">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808368 \h </w:instrText>
      </w:r>
      <w:r>
        <w:fldChar w:fldCharType="separate"/>
      </w:r>
      <w:r>
        <w:t>14</w:t>
      </w:r>
      <w:r>
        <w:fldChar w:fldCharType="end"/>
      </w:r>
    </w:p>
    <w:p w14:paraId="32819F18" w14:textId="238DF7BD" w:rsidR="005724C7" w:rsidRDefault="005724C7">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808369 \h </w:instrText>
      </w:r>
      <w:r>
        <w:fldChar w:fldCharType="separate"/>
      </w:r>
      <w:r>
        <w:t>15</w:t>
      </w:r>
      <w:r>
        <w:fldChar w:fldCharType="end"/>
      </w:r>
    </w:p>
    <w:p w14:paraId="31C13AF4" w14:textId="3FB5A0C0" w:rsidR="005724C7" w:rsidRDefault="005724C7">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808370 \h </w:instrText>
      </w:r>
      <w:r>
        <w:fldChar w:fldCharType="separate"/>
      </w:r>
      <w:r>
        <w:t>15</w:t>
      </w:r>
      <w:r>
        <w:fldChar w:fldCharType="end"/>
      </w:r>
    </w:p>
    <w:p w14:paraId="5CFF774F" w14:textId="5E7F8A58" w:rsidR="005724C7" w:rsidRDefault="005724C7">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808371 \h </w:instrText>
      </w:r>
      <w:r>
        <w:fldChar w:fldCharType="separate"/>
      </w:r>
      <w:r>
        <w:t>17</w:t>
      </w:r>
      <w:r>
        <w:fldChar w:fldCharType="end"/>
      </w:r>
    </w:p>
    <w:p w14:paraId="4F90F547" w14:textId="559648E3" w:rsidR="005724C7" w:rsidRDefault="005724C7">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808372 \h </w:instrText>
      </w:r>
      <w:r>
        <w:fldChar w:fldCharType="separate"/>
      </w:r>
      <w:r>
        <w:t>18</w:t>
      </w:r>
      <w:r>
        <w:fldChar w:fldCharType="end"/>
      </w:r>
    </w:p>
    <w:p w14:paraId="071E8DFF" w14:textId="5B218A7D" w:rsidR="005724C7" w:rsidRDefault="005724C7">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808373 \h </w:instrText>
      </w:r>
      <w:r>
        <w:fldChar w:fldCharType="separate"/>
      </w:r>
      <w:r>
        <w:t>19</w:t>
      </w:r>
      <w:r>
        <w:fldChar w:fldCharType="end"/>
      </w:r>
    </w:p>
    <w:p w14:paraId="3A3A2403" w14:textId="504CE83B" w:rsidR="005724C7" w:rsidRDefault="005724C7">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808374 \h </w:instrText>
      </w:r>
      <w:r>
        <w:fldChar w:fldCharType="separate"/>
      </w:r>
      <w:r>
        <w:t>22</w:t>
      </w:r>
      <w:r>
        <w:fldChar w:fldCharType="end"/>
      </w:r>
    </w:p>
    <w:p w14:paraId="63845FA7" w14:textId="4F360A24" w:rsidR="005724C7" w:rsidRDefault="005724C7">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808375 \h </w:instrText>
      </w:r>
      <w:r>
        <w:fldChar w:fldCharType="separate"/>
      </w:r>
      <w:r>
        <w:t>25</w:t>
      </w:r>
      <w:r>
        <w:fldChar w:fldCharType="end"/>
      </w:r>
    </w:p>
    <w:p w14:paraId="68567E54" w14:textId="664A8BE8" w:rsidR="005724C7" w:rsidRDefault="005724C7">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808376 \h </w:instrText>
      </w:r>
      <w:r>
        <w:fldChar w:fldCharType="separate"/>
      </w:r>
      <w:r>
        <w:t>26</w:t>
      </w:r>
      <w:r>
        <w:fldChar w:fldCharType="end"/>
      </w:r>
    </w:p>
    <w:p w14:paraId="59395599" w14:textId="6417EDC0" w:rsidR="005724C7" w:rsidRDefault="005724C7">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808377 \h </w:instrText>
      </w:r>
      <w:r>
        <w:fldChar w:fldCharType="separate"/>
      </w:r>
      <w:r>
        <w:t>26</w:t>
      </w:r>
      <w:r>
        <w:fldChar w:fldCharType="end"/>
      </w:r>
    </w:p>
    <w:p w14:paraId="0795BCCE" w14:textId="74F4340C" w:rsidR="005724C7" w:rsidRDefault="005724C7">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808378 \h </w:instrText>
      </w:r>
      <w:r>
        <w:fldChar w:fldCharType="separate"/>
      </w:r>
      <w:r>
        <w:t>28</w:t>
      </w:r>
      <w:r>
        <w:fldChar w:fldCharType="end"/>
      </w:r>
    </w:p>
    <w:p w14:paraId="1678E5BC" w14:textId="4CB6E4CE" w:rsidR="005724C7" w:rsidRDefault="005724C7">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808379 \h </w:instrText>
      </w:r>
      <w:r>
        <w:fldChar w:fldCharType="separate"/>
      </w:r>
      <w:r>
        <w:t>30</w:t>
      </w:r>
      <w:r>
        <w:fldChar w:fldCharType="end"/>
      </w:r>
    </w:p>
    <w:p w14:paraId="371207EF" w14:textId="295247AD" w:rsidR="005724C7" w:rsidRDefault="005724C7">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808380 \h </w:instrText>
      </w:r>
      <w:r>
        <w:fldChar w:fldCharType="separate"/>
      </w:r>
      <w:r>
        <w:t>31</w:t>
      </w:r>
      <w:r>
        <w:fldChar w:fldCharType="end"/>
      </w:r>
    </w:p>
    <w:p w14:paraId="49C71CDD" w14:textId="06F688DA" w:rsidR="005724C7" w:rsidRDefault="005724C7">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808381 \h </w:instrText>
      </w:r>
      <w:r>
        <w:fldChar w:fldCharType="separate"/>
      </w:r>
      <w:r>
        <w:t>32</w:t>
      </w:r>
      <w:r>
        <w:fldChar w:fldCharType="end"/>
      </w:r>
    </w:p>
    <w:p w14:paraId="76AB173C" w14:textId="31A60CDE" w:rsidR="005724C7" w:rsidRDefault="005724C7">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808382 \h </w:instrText>
      </w:r>
      <w:r>
        <w:fldChar w:fldCharType="separate"/>
      </w:r>
      <w:r>
        <w:t>35</w:t>
      </w:r>
      <w:r>
        <w:fldChar w:fldCharType="end"/>
      </w:r>
    </w:p>
    <w:p w14:paraId="1CA7478B" w14:textId="1FAEF7A5" w:rsidR="005724C7" w:rsidRDefault="005724C7">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808383 \h </w:instrText>
      </w:r>
      <w:r>
        <w:fldChar w:fldCharType="separate"/>
      </w:r>
      <w:r>
        <w:t>38</w:t>
      </w:r>
      <w:r>
        <w:fldChar w:fldCharType="end"/>
      </w:r>
    </w:p>
    <w:p w14:paraId="587064F4" w14:textId="02FCDF10" w:rsidR="005724C7" w:rsidRDefault="005724C7">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808384 \h </w:instrText>
      </w:r>
      <w:r>
        <w:fldChar w:fldCharType="separate"/>
      </w:r>
      <w:r>
        <w:t>38</w:t>
      </w:r>
      <w:r>
        <w:fldChar w:fldCharType="end"/>
      </w:r>
    </w:p>
    <w:p w14:paraId="6ADDCD17" w14:textId="0CA432B6" w:rsidR="005724C7" w:rsidRDefault="005724C7">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808385 \h </w:instrText>
      </w:r>
      <w:r>
        <w:fldChar w:fldCharType="separate"/>
      </w:r>
      <w:r>
        <w:t>39</w:t>
      </w:r>
      <w:r>
        <w:fldChar w:fldCharType="end"/>
      </w:r>
    </w:p>
    <w:p w14:paraId="5A11CD23" w14:textId="457CAF14" w:rsidR="005724C7" w:rsidRDefault="005724C7">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808386 \h </w:instrText>
      </w:r>
      <w:r>
        <w:fldChar w:fldCharType="separate"/>
      </w:r>
      <w:r>
        <w:t>41</w:t>
      </w:r>
      <w:r>
        <w:fldChar w:fldCharType="end"/>
      </w:r>
    </w:p>
    <w:p w14:paraId="77F79333" w14:textId="69D81750" w:rsidR="005724C7" w:rsidRDefault="005724C7">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808387 \h </w:instrText>
      </w:r>
      <w:r>
        <w:fldChar w:fldCharType="separate"/>
      </w:r>
      <w:r>
        <w:t>41</w:t>
      </w:r>
      <w:r>
        <w:fldChar w:fldCharType="end"/>
      </w:r>
    </w:p>
    <w:p w14:paraId="6FD70369" w14:textId="0A968E59" w:rsidR="005724C7" w:rsidRDefault="005724C7">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808388 \h </w:instrText>
      </w:r>
      <w:r>
        <w:fldChar w:fldCharType="separate"/>
      </w:r>
      <w:r>
        <w:t>41</w:t>
      </w:r>
      <w:r>
        <w:fldChar w:fldCharType="end"/>
      </w:r>
    </w:p>
    <w:p w14:paraId="26AAC4F6" w14:textId="2BF2C6B9" w:rsidR="005724C7" w:rsidRDefault="005724C7">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808389 \h </w:instrText>
      </w:r>
      <w:r>
        <w:fldChar w:fldCharType="separate"/>
      </w:r>
      <w:r>
        <w:t>42</w:t>
      </w:r>
      <w:r>
        <w:fldChar w:fldCharType="end"/>
      </w:r>
    </w:p>
    <w:p w14:paraId="0052E7EA" w14:textId="70E8B0CF" w:rsidR="005724C7" w:rsidRDefault="005724C7">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808390 \h </w:instrText>
      </w:r>
      <w:r>
        <w:fldChar w:fldCharType="separate"/>
      </w:r>
      <w:r>
        <w:t>44</w:t>
      </w:r>
      <w:r>
        <w:fldChar w:fldCharType="end"/>
      </w:r>
    </w:p>
    <w:p w14:paraId="0797A79F" w14:textId="2A96A7EF" w:rsidR="005724C7" w:rsidRDefault="005724C7">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808391 \h </w:instrText>
      </w:r>
      <w:r>
        <w:fldChar w:fldCharType="separate"/>
      </w:r>
      <w:r>
        <w:t>45</w:t>
      </w:r>
      <w:r>
        <w:fldChar w:fldCharType="end"/>
      </w:r>
    </w:p>
    <w:p w14:paraId="6006274C" w14:textId="6D3637DD" w:rsidR="005724C7" w:rsidRDefault="005724C7">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808392 \h </w:instrText>
      </w:r>
      <w:r>
        <w:fldChar w:fldCharType="separate"/>
      </w:r>
      <w:r>
        <w:t>45</w:t>
      </w:r>
      <w:r>
        <w:fldChar w:fldCharType="end"/>
      </w:r>
    </w:p>
    <w:p w14:paraId="671E8117" w14:textId="096DA660" w:rsidR="005724C7" w:rsidRDefault="005724C7">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808393 \h </w:instrText>
      </w:r>
      <w:r>
        <w:fldChar w:fldCharType="separate"/>
      </w:r>
      <w:r>
        <w:t>45</w:t>
      </w:r>
      <w:r>
        <w:fldChar w:fldCharType="end"/>
      </w:r>
    </w:p>
    <w:p w14:paraId="184B2EE4" w14:textId="05D77805" w:rsidR="005724C7" w:rsidRDefault="005724C7">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808394 \h </w:instrText>
      </w:r>
      <w:r>
        <w:fldChar w:fldCharType="separate"/>
      </w:r>
      <w:r>
        <w:t>46</w:t>
      </w:r>
      <w:r>
        <w:fldChar w:fldCharType="end"/>
      </w:r>
    </w:p>
    <w:p w14:paraId="1752AB03" w14:textId="01758511" w:rsidR="005724C7" w:rsidRDefault="005724C7">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808395 \h </w:instrText>
      </w:r>
      <w:r>
        <w:fldChar w:fldCharType="separate"/>
      </w:r>
      <w:r>
        <w:t>48</w:t>
      </w:r>
      <w:r>
        <w:fldChar w:fldCharType="end"/>
      </w:r>
    </w:p>
    <w:p w14:paraId="59773ED2" w14:textId="094E39F2" w:rsidR="005724C7" w:rsidRDefault="005724C7">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808396 \h </w:instrText>
      </w:r>
      <w:r>
        <w:fldChar w:fldCharType="separate"/>
      </w:r>
      <w:r>
        <w:t>48</w:t>
      </w:r>
      <w:r>
        <w:fldChar w:fldCharType="end"/>
      </w:r>
    </w:p>
    <w:p w14:paraId="4EB1E8FD" w14:textId="1DC2F218" w:rsidR="005724C7" w:rsidRDefault="005724C7">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808397 \h </w:instrText>
      </w:r>
      <w:r>
        <w:fldChar w:fldCharType="separate"/>
      </w:r>
      <w:r>
        <w:t>48</w:t>
      </w:r>
      <w:r>
        <w:fldChar w:fldCharType="end"/>
      </w:r>
    </w:p>
    <w:p w14:paraId="1A43FE90" w14:textId="741CC09A" w:rsidR="005724C7" w:rsidRDefault="005724C7">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808398 \h </w:instrText>
      </w:r>
      <w:r>
        <w:fldChar w:fldCharType="separate"/>
      </w:r>
      <w:r>
        <w:t>51</w:t>
      </w:r>
      <w:r>
        <w:fldChar w:fldCharType="end"/>
      </w:r>
    </w:p>
    <w:p w14:paraId="3D89AD2F" w14:textId="0ECBB5C1" w:rsidR="005724C7" w:rsidRDefault="005724C7">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808399 \h </w:instrText>
      </w:r>
      <w:r>
        <w:fldChar w:fldCharType="separate"/>
      </w:r>
      <w:r>
        <w:t>51</w:t>
      </w:r>
      <w:r>
        <w:fldChar w:fldCharType="end"/>
      </w:r>
    </w:p>
    <w:p w14:paraId="65C5B9DD" w14:textId="5A2D03AE" w:rsidR="005724C7" w:rsidRDefault="005724C7">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808400 \h </w:instrText>
      </w:r>
      <w:r>
        <w:fldChar w:fldCharType="separate"/>
      </w:r>
      <w:r>
        <w:t>54</w:t>
      </w:r>
      <w:r>
        <w:fldChar w:fldCharType="end"/>
      </w:r>
    </w:p>
    <w:p w14:paraId="6D7852A9" w14:textId="4E81B94A" w:rsidR="005724C7" w:rsidRDefault="005724C7">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808401 \h </w:instrText>
      </w:r>
      <w:r>
        <w:fldChar w:fldCharType="separate"/>
      </w:r>
      <w:r>
        <w:t>54</w:t>
      </w:r>
      <w:r>
        <w:fldChar w:fldCharType="end"/>
      </w:r>
    </w:p>
    <w:p w14:paraId="3C081581" w14:textId="08E2D519" w:rsidR="005724C7" w:rsidRDefault="005724C7">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808402 \h </w:instrText>
      </w:r>
      <w:r>
        <w:fldChar w:fldCharType="separate"/>
      </w:r>
      <w:r>
        <w:t>54</w:t>
      </w:r>
      <w:r>
        <w:fldChar w:fldCharType="end"/>
      </w:r>
    </w:p>
    <w:p w14:paraId="1D2DD64C" w14:textId="098BB8D7" w:rsidR="005724C7" w:rsidRDefault="005724C7">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808403 \h </w:instrText>
      </w:r>
      <w:r>
        <w:fldChar w:fldCharType="separate"/>
      </w:r>
      <w:r>
        <w:t>55</w:t>
      </w:r>
      <w:r>
        <w:fldChar w:fldCharType="end"/>
      </w:r>
    </w:p>
    <w:p w14:paraId="0282F2B0" w14:textId="336F8687" w:rsidR="005724C7" w:rsidRDefault="005724C7">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808404 \h </w:instrText>
      </w:r>
      <w:r>
        <w:fldChar w:fldCharType="separate"/>
      </w:r>
      <w:r>
        <w:t>58</w:t>
      </w:r>
      <w:r>
        <w:fldChar w:fldCharType="end"/>
      </w:r>
    </w:p>
    <w:p w14:paraId="74A4EB94" w14:textId="373BC88F" w:rsidR="005724C7" w:rsidRDefault="005724C7">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808405 \h </w:instrText>
      </w:r>
      <w:r>
        <w:fldChar w:fldCharType="separate"/>
      </w:r>
      <w:r>
        <w:t>58</w:t>
      </w:r>
      <w:r>
        <w:fldChar w:fldCharType="end"/>
      </w:r>
    </w:p>
    <w:p w14:paraId="75EE7BF5" w14:textId="2F0EE697" w:rsidR="005724C7" w:rsidRDefault="005724C7">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808406 \h </w:instrText>
      </w:r>
      <w:r>
        <w:fldChar w:fldCharType="separate"/>
      </w:r>
      <w:r>
        <w:t>59</w:t>
      </w:r>
      <w:r>
        <w:fldChar w:fldCharType="end"/>
      </w:r>
    </w:p>
    <w:p w14:paraId="59166C33" w14:textId="60D1C034" w:rsidR="005724C7" w:rsidRDefault="005724C7">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808407 \h </w:instrText>
      </w:r>
      <w:r>
        <w:fldChar w:fldCharType="separate"/>
      </w:r>
      <w:r>
        <w:t>61</w:t>
      </w:r>
      <w:r>
        <w:fldChar w:fldCharType="end"/>
      </w:r>
    </w:p>
    <w:p w14:paraId="4C41C6A7" w14:textId="341EF18B" w:rsidR="005724C7" w:rsidRDefault="005724C7">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808408 \h </w:instrText>
      </w:r>
      <w:r>
        <w:fldChar w:fldCharType="separate"/>
      </w:r>
      <w:r>
        <w:t>62</w:t>
      </w:r>
      <w:r>
        <w:fldChar w:fldCharType="end"/>
      </w:r>
    </w:p>
    <w:p w14:paraId="126EE49D" w14:textId="50A4BE8F" w:rsidR="005724C7" w:rsidRDefault="005724C7">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808409 \h </w:instrText>
      </w:r>
      <w:r>
        <w:fldChar w:fldCharType="separate"/>
      </w:r>
      <w:r>
        <w:t>63</w:t>
      </w:r>
      <w:r>
        <w:fldChar w:fldCharType="end"/>
      </w:r>
    </w:p>
    <w:p w14:paraId="43451CBF" w14:textId="62028F49" w:rsidR="005724C7" w:rsidRDefault="005724C7">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808410 \h </w:instrText>
      </w:r>
      <w:r>
        <w:fldChar w:fldCharType="separate"/>
      </w:r>
      <w:r>
        <w:t>63</w:t>
      </w:r>
      <w:r>
        <w:fldChar w:fldCharType="end"/>
      </w:r>
    </w:p>
    <w:p w14:paraId="4D6CB0B0" w14:textId="3CFFD121" w:rsidR="005724C7" w:rsidRDefault="005724C7">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808411 \h </w:instrText>
      </w:r>
      <w:r>
        <w:fldChar w:fldCharType="separate"/>
      </w:r>
      <w:r>
        <w:t>65</w:t>
      </w:r>
      <w:r>
        <w:fldChar w:fldCharType="end"/>
      </w:r>
    </w:p>
    <w:p w14:paraId="5DC33FF4" w14:textId="01AFA15D" w:rsidR="005724C7" w:rsidRDefault="005724C7">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808412 \h </w:instrText>
      </w:r>
      <w:r>
        <w:fldChar w:fldCharType="separate"/>
      </w:r>
      <w:r>
        <w:t>66</w:t>
      </w:r>
      <w:r>
        <w:fldChar w:fldCharType="end"/>
      </w:r>
    </w:p>
    <w:p w14:paraId="267962B0" w14:textId="57998C97" w:rsidR="005724C7" w:rsidRDefault="005724C7">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808413 \h </w:instrText>
      </w:r>
      <w:r>
        <w:fldChar w:fldCharType="separate"/>
      </w:r>
      <w:r>
        <w:t>69</w:t>
      </w:r>
      <w:r>
        <w:fldChar w:fldCharType="end"/>
      </w:r>
    </w:p>
    <w:p w14:paraId="19CBB4C2" w14:textId="176AB0AA" w:rsidR="005724C7" w:rsidRDefault="005724C7">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808414 \h </w:instrText>
      </w:r>
      <w:r>
        <w:fldChar w:fldCharType="separate"/>
      </w:r>
      <w:r>
        <w:t>71</w:t>
      </w:r>
      <w:r>
        <w:fldChar w:fldCharType="end"/>
      </w:r>
    </w:p>
    <w:p w14:paraId="36E24082" w14:textId="755EF379" w:rsidR="005724C7" w:rsidRDefault="005724C7">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808415 \h </w:instrText>
      </w:r>
      <w:r>
        <w:fldChar w:fldCharType="separate"/>
      </w:r>
      <w:r>
        <w:t>71</w:t>
      </w:r>
      <w:r>
        <w:fldChar w:fldCharType="end"/>
      </w:r>
    </w:p>
    <w:p w14:paraId="20D18063" w14:textId="28A945F6" w:rsidR="005724C7" w:rsidRDefault="005724C7">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808416 \h </w:instrText>
      </w:r>
      <w:r>
        <w:fldChar w:fldCharType="separate"/>
      </w:r>
      <w:r>
        <w:t>73</w:t>
      </w:r>
      <w:r>
        <w:fldChar w:fldCharType="end"/>
      </w:r>
    </w:p>
    <w:p w14:paraId="2037228B" w14:textId="33CF68E2" w:rsidR="005724C7" w:rsidRDefault="005724C7">
      <w:pPr>
        <w:pStyle w:val="Verzeichnis3"/>
        <w:rPr>
          <w:rFonts w:asciiTheme="minorHAnsi" w:eastAsiaTheme="minorEastAsia" w:hAnsiTheme="minorHAnsi" w:cstheme="minorBidi"/>
          <w:szCs w:val="22"/>
          <w:lang w:eastAsia="en-US"/>
        </w:rPr>
      </w:pPr>
      <w:r>
        <w:t>airflow_pipelines</w:t>
      </w:r>
      <w:r>
        <w:tab/>
      </w:r>
      <w:r>
        <w:fldChar w:fldCharType="begin"/>
      </w:r>
      <w:r>
        <w:instrText xml:space="preserve"> PAGEREF _Toc110808417 \h </w:instrText>
      </w:r>
      <w:r>
        <w:fldChar w:fldCharType="separate"/>
      </w:r>
      <w:r>
        <w:t>73</w:t>
      </w:r>
      <w:r>
        <w:fldChar w:fldCharType="end"/>
      </w:r>
    </w:p>
    <w:p w14:paraId="7E34FA65" w14:textId="11032158" w:rsidR="005724C7" w:rsidRDefault="005724C7">
      <w:pPr>
        <w:pStyle w:val="Verzeichnis3"/>
        <w:rPr>
          <w:rFonts w:asciiTheme="minorHAnsi" w:eastAsiaTheme="minorEastAsia" w:hAnsiTheme="minorHAnsi" w:cstheme="minorBidi"/>
          <w:szCs w:val="22"/>
          <w:lang w:eastAsia="en-US"/>
        </w:rPr>
      </w:pPr>
      <w:r>
        <w:t>data_fetch</w:t>
      </w:r>
      <w:r>
        <w:tab/>
      </w:r>
      <w:r>
        <w:fldChar w:fldCharType="begin"/>
      </w:r>
      <w:r>
        <w:instrText xml:space="preserve"> PAGEREF _Toc110808418 \h </w:instrText>
      </w:r>
      <w:r>
        <w:fldChar w:fldCharType="separate"/>
      </w:r>
      <w:r>
        <w:t>76</w:t>
      </w:r>
      <w:r>
        <w:fldChar w:fldCharType="end"/>
      </w:r>
    </w:p>
    <w:p w14:paraId="5176F4F8" w14:textId="62F26395" w:rsidR="005724C7" w:rsidRDefault="005724C7">
      <w:pPr>
        <w:pStyle w:val="Verzeichnis3"/>
        <w:rPr>
          <w:rFonts w:asciiTheme="minorHAnsi" w:eastAsiaTheme="minorEastAsia" w:hAnsiTheme="minorHAnsi" w:cstheme="minorBidi"/>
          <w:szCs w:val="22"/>
          <w:lang w:eastAsia="en-US"/>
        </w:rPr>
      </w:pPr>
      <w:r>
        <w:t>model_source</w:t>
      </w:r>
      <w:r>
        <w:tab/>
      </w:r>
      <w:r>
        <w:fldChar w:fldCharType="begin"/>
      </w:r>
      <w:r>
        <w:instrText xml:space="preserve"> PAGEREF _Toc110808419 \h </w:instrText>
      </w:r>
      <w:r>
        <w:fldChar w:fldCharType="separate"/>
      </w:r>
      <w:r>
        <w:t>78</w:t>
      </w:r>
      <w:r>
        <w:fldChar w:fldCharType="end"/>
      </w:r>
    </w:p>
    <w:p w14:paraId="5BA0A6BC" w14:textId="3D909693" w:rsidR="005724C7" w:rsidRDefault="005724C7">
      <w:pPr>
        <w:pStyle w:val="Verzeichnis3"/>
        <w:rPr>
          <w:rFonts w:asciiTheme="minorHAnsi" w:eastAsiaTheme="minorEastAsia" w:hAnsiTheme="minorHAnsi" w:cstheme="minorBidi"/>
          <w:szCs w:val="22"/>
          <w:lang w:eastAsia="en-US"/>
        </w:rPr>
      </w:pPr>
      <w:r>
        <w:t>production/prediction_service</w:t>
      </w:r>
      <w:r>
        <w:tab/>
      </w:r>
      <w:r>
        <w:fldChar w:fldCharType="begin"/>
      </w:r>
      <w:r>
        <w:instrText xml:space="preserve"> PAGEREF _Toc110808420 \h </w:instrText>
      </w:r>
      <w:r>
        <w:fldChar w:fldCharType="separate"/>
      </w:r>
      <w:r>
        <w:t>81</w:t>
      </w:r>
      <w:r>
        <w:fldChar w:fldCharType="end"/>
      </w:r>
    </w:p>
    <w:p w14:paraId="3D294F91" w14:textId="7AFE3C6A" w:rsidR="005724C7" w:rsidRDefault="005724C7">
      <w:pPr>
        <w:pStyle w:val="Verzeichnis1"/>
        <w:rPr>
          <w:rFonts w:asciiTheme="minorHAnsi" w:eastAsiaTheme="minorEastAsia" w:hAnsiTheme="minorHAnsi" w:cstheme="minorBidi"/>
          <w:b w:val="0"/>
          <w:szCs w:val="22"/>
          <w:lang w:eastAsia="en-US"/>
        </w:rPr>
      </w:pPr>
      <w:r>
        <w:t>References</w:t>
      </w:r>
      <w:r>
        <w:tab/>
      </w:r>
      <w:r>
        <w:fldChar w:fldCharType="begin"/>
      </w:r>
      <w:r>
        <w:instrText xml:space="preserve"> PAGEREF _Toc110808421 \h </w:instrText>
      </w:r>
      <w:r>
        <w:fldChar w:fldCharType="separate"/>
      </w:r>
      <w:r>
        <w:t>82</w:t>
      </w:r>
      <w:r>
        <w:fldChar w:fldCharType="end"/>
      </w:r>
    </w:p>
    <w:p w14:paraId="4AEB0ABD" w14:textId="74DE3C46"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808361"/>
      <w:r w:rsidR="00C70565">
        <w:t>Table of Figures</w:t>
      </w:r>
      <w:bookmarkEnd w:id="6"/>
    </w:p>
    <w:p w14:paraId="460A1C33" w14:textId="5325688F" w:rsidR="00C003A1"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C003A1">
        <w:t>Figure 1: structure and overview of RSs derived from Aggarwal (2016)</w:t>
      </w:r>
      <w:r w:rsidR="00C003A1">
        <w:tab/>
      </w:r>
      <w:r w:rsidR="00C003A1">
        <w:fldChar w:fldCharType="begin"/>
      </w:r>
      <w:r w:rsidR="00C003A1">
        <w:instrText xml:space="preserve"> PAGEREF _Toc110863967 \h </w:instrText>
      </w:r>
      <w:r w:rsidR="00C003A1">
        <w:fldChar w:fldCharType="separate"/>
      </w:r>
      <w:r w:rsidR="00C003A1">
        <w:t>16</w:t>
      </w:r>
      <w:r w:rsidR="00C003A1">
        <w:fldChar w:fldCharType="end"/>
      </w:r>
    </w:p>
    <w:p w14:paraId="0CE8BB3B" w14:textId="1155E14A" w:rsidR="00C003A1" w:rsidRDefault="00C003A1">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863968 \h </w:instrText>
      </w:r>
      <w:r>
        <w:fldChar w:fldCharType="separate"/>
      </w:r>
      <w:r>
        <w:t>17</w:t>
      </w:r>
      <w:r>
        <w:fldChar w:fldCharType="end"/>
      </w:r>
    </w:p>
    <w:p w14:paraId="57636CB9" w14:textId="57B06B21" w:rsidR="00C003A1" w:rsidRDefault="00C003A1">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863969 \h </w:instrText>
      </w:r>
      <w:r>
        <w:fldChar w:fldCharType="separate"/>
      </w:r>
      <w:r>
        <w:t>23</w:t>
      </w:r>
      <w:r>
        <w:fldChar w:fldCharType="end"/>
      </w:r>
    </w:p>
    <w:p w14:paraId="1C4EC815" w14:textId="6D72A35B" w:rsidR="00C003A1" w:rsidRDefault="00C003A1">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863970 \h </w:instrText>
      </w:r>
      <w:r>
        <w:fldChar w:fldCharType="separate"/>
      </w:r>
      <w:r>
        <w:t>24</w:t>
      </w:r>
      <w:r>
        <w:fldChar w:fldCharType="end"/>
      </w:r>
    </w:p>
    <w:p w14:paraId="155E7D10" w14:textId="756DD7C0" w:rsidR="00C003A1" w:rsidRDefault="00C003A1">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863971 \h </w:instrText>
      </w:r>
      <w:r>
        <w:fldChar w:fldCharType="separate"/>
      </w:r>
      <w:r>
        <w:t>29</w:t>
      </w:r>
      <w:r>
        <w:fldChar w:fldCharType="end"/>
      </w:r>
    </w:p>
    <w:p w14:paraId="64F08176" w14:textId="1AA539A3" w:rsidR="00C003A1" w:rsidRDefault="00C003A1">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863972 \h </w:instrText>
      </w:r>
      <w:r>
        <w:fldChar w:fldCharType="separate"/>
      </w:r>
      <w:r>
        <w:t>31</w:t>
      </w:r>
      <w:r>
        <w:fldChar w:fldCharType="end"/>
      </w:r>
    </w:p>
    <w:p w14:paraId="79A383F9" w14:textId="3B7F1B63" w:rsidR="00C003A1" w:rsidRDefault="00C003A1">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863973 \h </w:instrText>
      </w:r>
      <w:r>
        <w:fldChar w:fldCharType="separate"/>
      </w:r>
      <w:r>
        <w:t>32</w:t>
      </w:r>
      <w:r>
        <w:fldChar w:fldCharType="end"/>
      </w:r>
    </w:p>
    <w:p w14:paraId="110AEE2E" w14:textId="406F6F1E" w:rsidR="00C003A1" w:rsidRDefault="00C003A1">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863974 \h </w:instrText>
      </w:r>
      <w:r>
        <w:fldChar w:fldCharType="separate"/>
      </w:r>
      <w:r>
        <w:t>34</w:t>
      </w:r>
      <w:r>
        <w:fldChar w:fldCharType="end"/>
      </w:r>
    </w:p>
    <w:p w14:paraId="6B6024F6" w14:textId="403EFEB9" w:rsidR="00C003A1" w:rsidRDefault="00C003A1">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863975 \h </w:instrText>
      </w:r>
      <w:r>
        <w:fldChar w:fldCharType="separate"/>
      </w:r>
      <w:r>
        <w:t>39</w:t>
      </w:r>
      <w:r>
        <w:fldChar w:fldCharType="end"/>
      </w:r>
    </w:p>
    <w:p w14:paraId="6276F1CB" w14:textId="611D0D82" w:rsidR="00C003A1" w:rsidRDefault="00C003A1">
      <w:pPr>
        <w:pStyle w:val="Abbildungsverzeichnis"/>
        <w:rPr>
          <w:rFonts w:asciiTheme="minorHAnsi" w:eastAsiaTheme="minorEastAsia" w:hAnsiTheme="minorHAnsi" w:cstheme="minorBidi"/>
          <w:szCs w:val="22"/>
          <w:lang w:eastAsia="en-US"/>
        </w:rPr>
      </w:pPr>
      <w:r>
        <w:t>Figure 11: Infrastructure of the HdM deep learning cluster (Theodoridis &amp; Grießhaber, n.d.)</w:t>
      </w:r>
      <w:r>
        <w:tab/>
      </w:r>
      <w:r>
        <w:fldChar w:fldCharType="begin"/>
      </w:r>
      <w:r>
        <w:instrText xml:space="preserve"> PAGEREF _Toc110863976 \h </w:instrText>
      </w:r>
      <w:r>
        <w:fldChar w:fldCharType="separate"/>
      </w:r>
      <w:r>
        <w:t>40</w:t>
      </w:r>
      <w:r>
        <w:fldChar w:fldCharType="end"/>
      </w:r>
    </w:p>
    <w:p w14:paraId="0826DF7A" w14:textId="60F0252A" w:rsidR="00C003A1" w:rsidRDefault="00C003A1">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863977 \h </w:instrText>
      </w:r>
      <w:r>
        <w:fldChar w:fldCharType="separate"/>
      </w:r>
      <w:r>
        <w:t>43</w:t>
      </w:r>
      <w:r>
        <w:fldChar w:fldCharType="end"/>
      </w:r>
    </w:p>
    <w:p w14:paraId="5657FFEB" w14:textId="6A98F63C" w:rsidR="00C003A1" w:rsidRDefault="00C003A1">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863978 \h </w:instrText>
      </w:r>
      <w:r>
        <w:fldChar w:fldCharType="separate"/>
      </w:r>
      <w:r>
        <w:t>45</w:t>
      </w:r>
      <w:r>
        <w:fldChar w:fldCharType="end"/>
      </w:r>
    </w:p>
    <w:p w14:paraId="0901C7D8" w14:textId="5418C0D7" w:rsidR="00C003A1" w:rsidRDefault="00C003A1">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863979 \h </w:instrText>
      </w:r>
      <w:r>
        <w:fldChar w:fldCharType="separate"/>
      </w:r>
      <w:r>
        <w:t>46</w:t>
      </w:r>
      <w:r>
        <w:fldChar w:fldCharType="end"/>
      </w:r>
    </w:p>
    <w:p w14:paraId="245C6B68" w14:textId="7B82B0C2" w:rsidR="00C003A1" w:rsidRDefault="00C003A1">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863980 \h </w:instrText>
      </w:r>
      <w:r>
        <w:fldChar w:fldCharType="separate"/>
      </w:r>
      <w:r>
        <w:t>48</w:t>
      </w:r>
      <w:r>
        <w:fldChar w:fldCharType="end"/>
      </w:r>
    </w:p>
    <w:p w14:paraId="089148A1" w14:textId="461966D1" w:rsidR="00C003A1" w:rsidRDefault="00C003A1">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863981 \h </w:instrText>
      </w:r>
      <w:r>
        <w:fldChar w:fldCharType="separate"/>
      </w:r>
      <w:r>
        <w:t>48</w:t>
      </w:r>
      <w:r>
        <w:fldChar w:fldCharType="end"/>
      </w:r>
    </w:p>
    <w:p w14:paraId="489C05C8" w14:textId="61D78923" w:rsidR="00C003A1" w:rsidRDefault="00C003A1">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863982 \h </w:instrText>
      </w:r>
      <w:r>
        <w:fldChar w:fldCharType="separate"/>
      </w:r>
      <w:r>
        <w:t>49</w:t>
      </w:r>
      <w:r>
        <w:fldChar w:fldCharType="end"/>
      </w:r>
    </w:p>
    <w:p w14:paraId="24969376" w14:textId="29D40F1B" w:rsidR="00C003A1" w:rsidRDefault="00C003A1">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863983 \h </w:instrText>
      </w:r>
      <w:r>
        <w:fldChar w:fldCharType="separate"/>
      </w:r>
      <w:r>
        <w:t>50</w:t>
      </w:r>
      <w:r>
        <w:fldChar w:fldCharType="end"/>
      </w:r>
    </w:p>
    <w:p w14:paraId="3FA3EC7C" w14:textId="7EF646BE" w:rsidR="00C003A1" w:rsidRDefault="00C003A1">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863984 \h </w:instrText>
      </w:r>
      <w:r>
        <w:fldChar w:fldCharType="separate"/>
      </w:r>
      <w:r>
        <w:t>50</w:t>
      </w:r>
      <w:r>
        <w:fldChar w:fldCharType="end"/>
      </w:r>
    </w:p>
    <w:p w14:paraId="0EB429FD" w14:textId="548FDDF6" w:rsidR="00C003A1" w:rsidRDefault="00C003A1">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863985 \h </w:instrText>
      </w:r>
      <w:r>
        <w:fldChar w:fldCharType="separate"/>
      </w:r>
      <w:r>
        <w:t>51</w:t>
      </w:r>
      <w:r>
        <w:fldChar w:fldCharType="end"/>
      </w:r>
    </w:p>
    <w:p w14:paraId="30BB99B1" w14:textId="7949AFE5" w:rsidR="00C003A1" w:rsidRDefault="00C003A1">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863986 \h </w:instrText>
      </w:r>
      <w:r>
        <w:fldChar w:fldCharType="separate"/>
      </w:r>
      <w:r>
        <w:t>51</w:t>
      </w:r>
      <w:r>
        <w:fldChar w:fldCharType="end"/>
      </w:r>
    </w:p>
    <w:p w14:paraId="2803D96B" w14:textId="78ED85E4" w:rsidR="00C003A1" w:rsidRDefault="00C003A1">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863987 \h </w:instrText>
      </w:r>
      <w:r>
        <w:fldChar w:fldCharType="separate"/>
      </w:r>
      <w:r>
        <w:t>52</w:t>
      </w:r>
      <w:r>
        <w:fldChar w:fldCharType="end"/>
      </w:r>
    </w:p>
    <w:p w14:paraId="36B8A79A" w14:textId="2F8352F0" w:rsidR="00C003A1" w:rsidRDefault="00C003A1">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863988 \h </w:instrText>
      </w:r>
      <w:r>
        <w:fldChar w:fldCharType="separate"/>
      </w:r>
      <w:r>
        <w:t>53</w:t>
      </w:r>
      <w:r>
        <w:fldChar w:fldCharType="end"/>
      </w:r>
    </w:p>
    <w:p w14:paraId="65028E98" w14:textId="4B82D6DB" w:rsidR="00C003A1" w:rsidRDefault="00C003A1">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863989 \h </w:instrText>
      </w:r>
      <w:r>
        <w:fldChar w:fldCharType="separate"/>
      </w:r>
      <w:r>
        <w:t>54</w:t>
      </w:r>
      <w:r>
        <w:fldChar w:fldCharType="end"/>
      </w:r>
    </w:p>
    <w:p w14:paraId="2E253A48" w14:textId="20A79F7F" w:rsidR="00C003A1" w:rsidRDefault="00C003A1">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863990 \h </w:instrText>
      </w:r>
      <w:r>
        <w:fldChar w:fldCharType="separate"/>
      </w:r>
      <w:r>
        <w:t>55</w:t>
      </w:r>
      <w:r>
        <w:fldChar w:fldCharType="end"/>
      </w:r>
    </w:p>
    <w:p w14:paraId="6539A68F" w14:textId="71EA8331" w:rsidR="00C003A1" w:rsidRDefault="00C003A1">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863991 \h </w:instrText>
      </w:r>
      <w:r>
        <w:fldChar w:fldCharType="separate"/>
      </w:r>
      <w:r>
        <w:t>55</w:t>
      </w:r>
      <w:r>
        <w:fldChar w:fldCharType="end"/>
      </w:r>
    </w:p>
    <w:p w14:paraId="6FB7A3F2" w14:textId="622520B5" w:rsidR="00C003A1" w:rsidRDefault="00C003A1">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863992 \h </w:instrText>
      </w:r>
      <w:r>
        <w:fldChar w:fldCharType="separate"/>
      </w:r>
      <w:r>
        <w:t>56</w:t>
      </w:r>
      <w:r>
        <w:fldChar w:fldCharType="end"/>
      </w:r>
    </w:p>
    <w:p w14:paraId="73197F9C" w14:textId="3CC86422" w:rsidR="00C003A1" w:rsidRDefault="00C003A1">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863993 \h </w:instrText>
      </w:r>
      <w:r>
        <w:fldChar w:fldCharType="separate"/>
      </w:r>
      <w:r>
        <w:t>56</w:t>
      </w:r>
      <w:r>
        <w:fldChar w:fldCharType="end"/>
      </w:r>
    </w:p>
    <w:p w14:paraId="344177E3" w14:textId="33DB4BEA" w:rsidR="00C003A1" w:rsidRDefault="00C003A1">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863994 \h </w:instrText>
      </w:r>
      <w:r>
        <w:fldChar w:fldCharType="separate"/>
      </w:r>
      <w:r>
        <w:t>57</w:t>
      </w:r>
      <w:r>
        <w:fldChar w:fldCharType="end"/>
      </w:r>
    </w:p>
    <w:p w14:paraId="4EA10ED0" w14:textId="1592B385" w:rsidR="00C003A1" w:rsidRDefault="00C003A1">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863995 \h </w:instrText>
      </w:r>
      <w:r>
        <w:fldChar w:fldCharType="separate"/>
      </w:r>
      <w:r>
        <w:t>58</w:t>
      </w:r>
      <w:r>
        <w:fldChar w:fldCharType="end"/>
      </w:r>
    </w:p>
    <w:p w14:paraId="13C2291E" w14:textId="0D1BDD13" w:rsidR="00C003A1" w:rsidRDefault="00C003A1">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863996 \h </w:instrText>
      </w:r>
      <w:r>
        <w:fldChar w:fldCharType="separate"/>
      </w:r>
      <w:r>
        <w:t>59</w:t>
      </w:r>
      <w:r>
        <w:fldChar w:fldCharType="end"/>
      </w:r>
    </w:p>
    <w:p w14:paraId="1AB0186D" w14:textId="5C58CEF8" w:rsidR="00C003A1" w:rsidRDefault="00C003A1">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863997 \h </w:instrText>
      </w:r>
      <w:r>
        <w:fldChar w:fldCharType="separate"/>
      </w:r>
      <w:r>
        <w:t>60</w:t>
      </w:r>
      <w:r>
        <w:fldChar w:fldCharType="end"/>
      </w:r>
    </w:p>
    <w:p w14:paraId="70A5CDBC" w14:textId="334F703A" w:rsidR="00C003A1" w:rsidRDefault="00C003A1">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863998 \h </w:instrText>
      </w:r>
      <w:r>
        <w:fldChar w:fldCharType="separate"/>
      </w:r>
      <w:r>
        <w:t>60</w:t>
      </w:r>
      <w:r>
        <w:fldChar w:fldCharType="end"/>
      </w:r>
    </w:p>
    <w:p w14:paraId="23D291B8" w14:textId="37AA0035" w:rsidR="00C003A1" w:rsidRDefault="00C003A1">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863999 \h </w:instrText>
      </w:r>
      <w:r>
        <w:fldChar w:fldCharType="separate"/>
      </w:r>
      <w:r>
        <w:t>60</w:t>
      </w:r>
      <w:r>
        <w:fldChar w:fldCharType="end"/>
      </w:r>
    </w:p>
    <w:p w14:paraId="602D1363" w14:textId="4F0E809D" w:rsidR="00C003A1" w:rsidRDefault="00C003A1">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864000 \h </w:instrText>
      </w:r>
      <w:r>
        <w:fldChar w:fldCharType="separate"/>
      </w:r>
      <w:r>
        <w:t>61</w:t>
      </w:r>
      <w:r>
        <w:fldChar w:fldCharType="end"/>
      </w:r>
    </w:p>
    <w:p w14:paraId="3C4DAB1C" w14:textId="3AD6954D" w:rsidR="00C003A1" w:rsidRDefault="00C003A1">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864001 \h </w:instrText>
      </w:r>
      <w:r>
        <w:fldChar w:fldCharType="separate"/>
      </w:r>
      <w:r>
        <w:t>63</w:t>
      </w:r>
      <w:r>
        <w:fldChar w:fldCharType="end"/>
      </w:r>
    </w:p>
    <w:p w14:paraId="0AAA2B77" w14:textId="25A2C965" w:rsidR="00C003A1" w:rsidRDefault="00C003A1">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864002 \h </w:instrText>
      </w:r>
      <w:r>
        <w:fldChar w:fldCharType="separate"/>
      </w:r>
      <w:r>
        <w:t>64</w:t>
      </w:r>
      <w:r>
        <w:fldChar w:fldCharType="end"/>
      </w:r>
    </w:p>
    <w:p w14:paraId="4AEB0AC3" w14:textId="3D5222F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808362"/>
      <w:r>
        <w:lastRenderedPageBreak/>
        <w:t>List of Tables</w:t>
      </w:r>
      <w:bookmarkEnd w:id="7"/>
    </w:p>
    <w:p w14:paraId="609C55D5" w14:textId="6C49EAE9" w:rsidR="00C003A1"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C003A1">
        <w:t>Table 1: Artifact specification table</w:t>
      </w:r>
      <w:r w:rsidR="00C003A1">
        <w:tab/>
      </w:r>
      <w:r w:rsidR="00C003A1">
        <w:fldChar w:fldCharType="begin"/>
      </w:r>
      <w:r w:rsidR="00C003A1">
        <w:instrText xml:space="preserve"> PAGEREF _Toc110864003 \h </w:instrText>
      </w:r>
      <w:r w:rsidR="00C003A1">
        <w:fldChar w:fldCharType="separate"/>
      </w:r>
      <w:r w:rsidR="00C003A1">
        <w:t>37</w:t>
      </w:r>
      <w:r w:rsidR="00C003A1">
        <w:fldChar w:fldCharType="end"/>
      </w:r>
    </w:p>
    <w:p w14:paraId="6895BF9E" w14:textId="5E3FADF4" w:rsidR="00C003A1" w:rsidRDefault="00C003A1">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864004 \h </w:instrText>
      </w:r>
      <w:r>
        <w:fldChar w:fldCharType="separate"/>
      </w:r>
      <w:r>
        <w:t>44</w:t>
      </w:r>
      <w:r>
        <w:fldChar w:fldCharType="end"/>
      </w:r>
    </w:p>
    <w:p w14:paraId="53E4F82C" w14:textId="50EF9E6E" w:rsidR="00C003A1" w:rsidRDefault="00C003A1">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864005 \h </w:instrText>
      </w:r>
      <w:r>
        <w:fldChar w:fldCharType="separate"/>
      </w:r>
      <w:r>
        <w:t>46</w:t>
      </w:r>
      <w:r>
        <w:fldChar w:fldCharType="end"/>
      </w:r>
    </w:p>
    <w:p w14:paraId="12119FC8" w14:textId="351767B8" w:rsidR="00C003A1" w:rsidRDefault="00C003A1">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864006 \h </w:instrText>
      </w:r>
      <w:r>
        <w:fldChar w:fldCharType="separate"/>
      </w:r>
      <w:r>
        <w:t>66</w:t>
      </w:r>
      <w:r>
        <w:fldChar w:fldCharType="end"/>
      </w:r>
    </w:p>
    <w:p w14:paraId="4AEB0AC8" w14:textId="492B6F6E"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80836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808364"/>
      <w:r w:rsidRPr="00721A18">
        <w:lastRenderedPageBreak/>
        <w:t>Introduction</w:t>
      </w:r>
      <w:bookmarkEnd w:id="9"/>
    </w:p>
    <w:p w14:paraId="2B988FBE" w14:textId="6D18F579" w:rsidR="00687DA9" w:rsidRPr="00687DA9" w:rsidRDefault="000637EC" w:rsidP="00687DA9">
      <w:pPr>
        <w:pStyle w:val="berschrift2"/>
      </w:pPr>
      <w:bookmarkStart w:id="10" w:name="_Toc110808365"/>
      <w:r>
        <w:t>Motivation</w:t>
      </w:r>
      <w:bookmarkEnd w:id="10"/>
    </w:p>
    <w:p w14:paraId="63572E09" w14:textId="58E6A4CE"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FF1EC0">
            <w:t>(Rimol, 2021)</w:t>
          </w:r>
          <w:r>
            <w:fldChar w:fldCharType="end"/>
          </w:r>
        </w:sdtContent>
      </w:sdt>
      <w:r w:rsidR="00EA5468">
        <w:t>.</w:t>
      </w:r>
      <w:r w:rsidR="007F0418">
        <w:t xml:space="preserve"> </w:t>
      </w:r>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r w:rsidR="003006B9">
        <w:t xml:space="preserve"> </w:t>
      </w:r>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hUMTU6NTE6NDI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FF1EC0">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FF1EC0">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FF1EC0">
            <w:t>(Jannach &amp; Zanker, 2022)</w:t>
          </w:r>
          <w:r>
            <w:fldChar w:fldCharType="end"/>
          </w:r>
        </w:sdtContent>
      </w:sdt>
      <w:r w:rsidR="00EA5468">
        <w:t>.</w:t>
      </w:r>
    </w:p>
    <w:p w14:paraId="228E0595" w14:textId="7D62DB10"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OFQxNTo1MTo0M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FF1EC0">
            <w:t>(Jordan &amp; Mitchell, 2015)</w:t>
          </w:r>
          <w:r>
            <w:fldChar w:fldCharType="end"/>
          </w:r>
        </w:sdtContent>
      </w:sdt>
      <w:r w:rsidR="00A519AD">
        <w:t>.</w:t>
      </w:r>
      <w:r>
        <w:t xml:space="preserve"> While </w:t>
      </w:r>
      <w:r w:rsidR="005627C0">
        <w:t>r</w:t>
      </w:r>
      <w:r>
        <w:t xml:space="preserve">ecommender </w:t>
      </w:r>
      <w:r w:rsidR="005627C0">
        <w:t>s</w:t>
      </w:r>
      <w:r>
        <w:t xml:space="preserve">ystems are considered integral to many </w:t>
      </w:r>
      <w:r w:rsidDel="00DB59C7">
        <w:t>online</w:t>
      </w:r>
      <w:r w:rsidR="00DB59C7">
        <w:t xml:space="preserve"> platforms</w:t>
      </w:r>
      <w:r>
        <w:t xml:space="preserve">,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FF1EC0">
            <w:t>(Khusro, Ali, &amp; Ullah, 2016)</w:t>
          </w:r>
          <w:r>
            <w:fldChar w:fldCharType="end"/>
          </w:r>
        </w:sdtContent>
      </w:sdt>
      <w:r w:rsidR="00A519AD">
        <w:t>.</w:t>
      </w:r>
      <w:r>
        <w:t xml:space="preserve"> </w:t>
      </w:r>
      <w:r w:rsidDel="000D2397">
        <w:t>Consequently</w:t>
      </w:r>
      <w:r w:rsidR="000D2397">
        <w:t>,</w:t>
      </w:r>
      <w:r>
        <w:t xml:space="preserve">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FF1EC0">
            <w:t>(Miranda, 2021)</w:t>
          </w:r>
          <w:r>
            <w:fldChar w:fldCharType="end"/>
          </w:r>
        </w:sdtContent>
      </w:sdt>
      <w:r w:rsidR="00A519AD">
        <w:t>.</w:t>
      </w:r>
    </w:p>
    <w:p w14:paraId="3D78F7B3" w14:textId="52B52F4E"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w:t>
      </w:r>
      <w:r w:rsidR="000051A8">
        <w:t>ML</w:t>
      </w:r>
      <w:r>
        <w:t xml:space="preserve">,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FF1EC0">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FF1EC0">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4D82826B" w:rsidR="00AB1A2E" w:rsidRDefault="00721FD8" w:rsidP="00AD65B3">
      <w:r>
        <w:lastRenderedPageBreak/>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FF1EC0">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73269BD3" w:rsidR="00AD65B3" w:rsidRDefault="00AD65B3" w:rsidP="00AD65B3">
      <w:r>
        <w:t xml:space="preserve">The </w:t>
      </w:r>
      <w:r w:rsidR="000A723B">
        <w:t>result</w:t>
      </w:r>
      <w:r>
        <w:t xml:space="preserve"> of this work, called an artifact, will be</w:t>
      </w:r>
      <w:r w:rsidR="002D6172">
        <w:t xml:space="preserve"> a proof</w:t>
      </w:r>
      <w:r w:rsidR="008D6D8D">
        <w:t>-</w:t>
      </w:r>
      <w:r w:rsidR="002D6172">
        <w:t>of</w:t>
      </w:r>
      <w:r w:rsidR="008D6D8D">
        <w:t>-</w:t>
      </w:r>
      <w:r w:rsidR="002D6172">
        <w:t>con</w:t>
      </w:r>
      <w:r w:rsidR="00CA4063">
        <w:t>c</w:t>
      </w:r>
      <w:r w:rsidR="002D6172">
        <w:t>ept</w:t>
      </w:r>
      <w:r>
        <w:t xml:space="preserve"> </w:t>
      </w:r>
      <w:r w:rsidR="00CA4063">
        <w:t xml:space="preserve">(PoC) </w:t>
      </w:r>
      <w:r>
        <w:t xml:space="preserve">of a </w:t>
      </w:r>
      <w:r w:rsidR="2D431888">
        <w:t>CD</w:t>
      </w:r>
      <w:r w:rsidR="002E179B">
        <w:t xml:space="preserve"> </w:t>
      </w:r>
      <w:r>
        <w:t xml:space="preserve">aware MLOps pipeline for </w:t>
      </w:r>
      <w:r w:rsidR="4890DA45">
        <w:t xml:space="preserve">a </w:t>
      </w:r>
      <w:r w:rsidR="3ED4F3EA">
        <w:t>state-of-the-art (SotA) RS.</w:t>
      </w:r>
      <w:r>
        <w:t xml:space="preserve"> CD</w:t>
      </w:r>
      <w:r w:rsidR="00FB3AC0">
        <w:t xml:space="preserve"> </w:t>
      </w:r>
      <w:r>
        <w:t xml:space="preserve">awareness </w:t>
      </w:r>
      <w:r w:rsidR="00BE6ECC">
        <w:t>relates to the ability to adapt the model to CD in the data. Specifically, a continuous training (CT) pipeline is designed, that automatically retrains a</w:t>
      </w:r>
      <w:r w:rsidR="00955AAA">
        <w:t>n</w:t>
      </w:r>
      <w:r w:rsidR="00BE6ECC">
        <w:t xml:space="preserve"> RS model upon detecting CD.</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2D3F3C40"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9C44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2LCJSZWZlcmVuY2VJZCI6IjBkYWFmYTMzLWQ3MmEtNDA0Mi1iZWFkLTg5ZGI0MGQ3ZWM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NTE0ODYyNSIsIlVyaVN0cmluZyI6Imh0dHBzOi8vZG9pLm9yZy8xMC4yMzA3LzI1MTQ4Nj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CkifV19LCJUYWciOiJDaXRhdmlQbGFjZWhvbGRlciM3ZTA5ZWE2OS1kNmY5LTRjNTUtYTExMi00NWZjNjBiMGIwN2EiLCJUZXh0IjoiKDIwMDQpIiwiV0FJVmVyc2lvbiI6IjYuMTIuMC4wIn0=}</w:instrText>
          </w:r>
          <w:r w:rsidR="00761802">
            <w:fldChar w:fldCharType="separate"/>
          </w:r>
          <w:r w:rsidR="009C44C5">
            <w:t>(2004)</w:t>
          </w:r>
          <w:r w:rsidR="00761802">
            <w:fldChar w:fldCharType="end"/>
          </w:r>
        </w:sdtContent>
      </w:sdt>
      <w:r w:rsidR="005155C0">
        <w:t>.</w:t>
      </w:r>
    </w:p>
    <w:p w14:paraId="22B79E75" w14:textId="5489CD69" w:rsidR="00382F90" w:rsidRDefault="00687DA9" w:rsidP="00382F90">
      <w:pPr>
        <w:pStyle w:val="berschrift2"/>
      </w:pPr>
      <w:bookmarkStart w:id="11" w:name="_Toc110808366"/>
      <w:r>
        <w:t>Research Methodology</w:t>
      </w:r>
      <w:bookmarkEnd w:id="11"/>
      <w:r w:rsidRPr="00687DA9">
        <w:t xml:space="preserve"> </w:t>
      </w:r>
    </w:p>
    <w:p w14:paraId="2EE5E1FB" w14:textId="7ED1C2E8"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w:t>
      </w:r>
      <w:r w:rsidR="00CA4063">
        <w:t xml:space="preserve">PoCs </w:t>
      </w:r>
      <w:r>
        <w:t xml:space="preserve">and prototypes are the result of a lot of academic </w:t>
      </w:r>
      <w:r w:rsidR="5981CB76">
        <w:t>research.</w:t>
      </w:r>
      <w:r>
        <w:t xml:space="preserve"> Both behavioral science and design science have distinguished approaches on how to conduct research. </w:t>
      </w:r>
    </w:p>
    <w:p w14:paraId="441B159A" w14:textId="3E53F7F6"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FF1EC0">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4VDE1OjUxOjQy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FF1EC0">
            <w:t>(Hevner, 2007)</w:t>
          </w:r>
          <w:r>
            <w:fldChar w:fldCharType="end"/>
          </w:r>
        </w:sdtContent>
      </w:sdt>
      <w:r>
        <w:t xml:space="preserve">. </w:t>
      </w:r>
    </w:p>
    <w:p w14:paraId="5E18905B" w14:textId="56BDB811" w:rsidR="00687DA9" w:rsidRDefault="00687DA9" w:rsidP="00687DA9">
      <w:r>
        <w:lastRenderedPageBreak/>
        <w:t xml:space="preserve">The artifact is the eventual product of the academic work using DSR. Since its first publication in 2004, DSR has </w:t>
      </w:r>
      <w:r w:rsidR="5981CB76">
        <w:t>been</w:t>
      </w:r>
      <w:r w:rsidR="00D16F60">
        <w:t xml:space="preserve"> applied</w:t>
      </w:r>
      <w:r>
        <w:t xml:space="preserve"> in a wide variety of fields </w:t>
      </w:r>
      <w:r w:rsidR="0069782E">
        <w:t xml:space="preserve">not only in </w:t>
      </w:r>
      <w:r>
        <w:t xml:space="preserve">conventional engineering and computer science. This means that the term “artifact” has a broad definition </w:t>
      </w:r>
      <w:r w:rsidR="5D9760CD">
        <w:t>in</w:t>
      </w:r>
      <w:r w:rsidR="00732948">
        <w:t xml:space="preserve"> general</w:t>
      </w:r>
      <w:r>
        <w:t xml:space="preserve"> </w:t>
      </w:r>
      <w:r w:rsidR="004C3A20">
        <w:t xml:space="preserve">describing </w:t>
      </w:r>
      <w:r>
        <w:t xml:space="preserve">anything that emerges from design science research. It could range from a theoretical model that was derived </w:t>
      </w:r>
      <w:r w:rsidDel="00BE41D1">
        <w:t>from other academic work</w:t>
      </w:r>
      <w:r>
        <w:t xml:space="preserve"> to a physical prototype or a production-ready software system. </w:t>
      </w:r>
    </w:p>
    <w:p w14:paraId="6F66E3F9" w14:textId="574D845E" w:rsidR="00687DA9" w:rsidRDefault="00687DA9" w:rsidP="00687DA9">
      <w:r>
        <w:t>The goal of DSR is to create an innovative artifact, which incorporates both theoretical-scientific, as well as the practical-environmental (e.g. business) aspects into its design. The iteration through the three cycles creates a mutual feedback-loop between the artifact</w:t>
      </w:r>
      <w:r w:rsidR="00C85CA7">
        <w:t>,</w:t>
      </w:r>
      <w:r w:rsidDel="00C85CA7">
        <w:t xml:space="preserve"> </w:t>
      </w:r>
      <w:r>
        <w:t xml:space="preserve">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FF1EC0">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316904C4" w:rsidR="00687DA9" w:rsidRDefault="00687DA9" w:rsidP="00687DA9">
      <w:pPr>
        <w:pStyle w:val="Listenabsatz"/>
        <w:numPr>
          <w:ilvl w:val="0"/>
          <w:numId w:val="17"/>
        </w:numPr>
      </w:pPr>
      <w:r w:rsidRPr="764101D6">
        <w:rPr>
          <w:b/>
          <w:bCs/>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FF1EC0">
            <w:t>(Hevner &amp; Chatterjee, 2010)</w:t>
          </w:r>
          <w:r w:rsidRPr="00FA1424">
            <w:fldChar w:fldCharType="end"/>
          </w:r>
        </w:sdtContent>
      </w:sdt>
      <w:r>
        <w:t>.</w:t>
      </w:r>
      <w:r w:rsidRPr="00FA1424">
        <w:t xml:space="preserve"> In this work the results of the relevance cycle are </w:t>
      </w:r>
      <w:r w:rsidR="003E3D51">
        <w:t xml:space="preserve">laid out in chapter </w:t>
      </w:r>
      <w:r w:rsidR="000D50E6">
        <w:fldChar w:fldCharType="begin"/>
      </w:r>
      <w:r w:rsidR="000D50E6">
        <w:instrText xml:space="preserve"> REF _Ref110777442 \h </w:instrText>
      </w:r>
      <w:r w:rsidR="000D50E6">
        <w:fldChar w:fldCharType="separate"/>
      </w:r>
      <w:r w:rsidR="000D50E6">
        <w:t>Environment</w:t>
      </w:r>
      <w:r w:rsidR="000D50E6">
        <w:fldChar w:fldCharType="end"/>
      </w:r>
      <w:r w:rsidRPr="00FA1424">
        <w:t xml:space="preserve">. </w:t>
      </w:r>
    </w:p>
    <w:p w14:paraId="658211E7" w14:textId="77777777" w:rsidR="00687DA9" w:rsidRPr="00FA1424" w:rsidRDefault="00687DA9" w:rsidP="00687DA9">
      <w:pPr>
        <w:pStyle w:val="Listenabsatz"/>
      </w:pPr>
    </w:p>
    <w:p w14:paraId="49F5AD99" w14:textId="452B9254" w:rsidR="00687DA9" w:rsidRDefault="00687DA9" w:rsidP="00687DA9">
      <w:pPr>
        <w:pStyle w:val="Listenabsatz"/>
        <w:numPr>
          <w:ilvl w:val="0"/>
          <w:numId w:val="17"/>
        </w:numPr>
      </w:pPr>
      <w:r w:rsidRPr="764101D6">
        <w:rPr>
          <w:b/>
          <w:bCs/>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is </w:t>
      </w:r>
      <w:r w:rsidRPr="0026717E" w:rsidDel="003B3C69">
        <w:t>so</w:t>
      </w:r>
      <w:r w:rsidR="003B3C69" w:rsidRPr="0026717E">
        <w:t>-called</w:t>
      </w:r>
      <w:r w:rsidRPr="0026717E">
        <w:t xml:space="preserve"> </w:t>
      </w:r>
      <w:r w:rsidRPr="0F826083">
        <w:rPr>
          <w:i/>
          <w:iCs/>
        </w:rPr>
        <w:t>knowledge base</w:t>
      </w:r>
      <w:r w:rsidRPr="0026717E">
        <w:t xml:space="preserve"> consists of engineering methods and scientific theories and sets the foundation from which the artifact will be designed and built from. A thorough rigor cycle ensures that the artifact is grounded </w:t>
      </w:r>
      <w:r w:rsidR="00254469">
        <w:t>i</w:t>
      </w:r>
      <w:r w:rsidRPr="0026717E">
        <w:t xml:space="preserve">n </w:t>
      </w:r>
      <w:r w:rsidRPr="0026717E" w:rsidDel="00B46146">
        <w:t>state</w:t>
      </w:r>
      <w:r w:rsidR="00B46146">
        <w:t>-of-the-art</w:t>
      </w:r>
      <w:r w:rsidRPr="0026717E">
        <w:t xml:space="preserve"> </w:t>
      </w:r>
      <w:r w:rsidR="00E53412">
        <w:t>(So</w:t>
      </w:r>
      <w:r w:rsidR="000F2A7D">
        <w:t>t</w:t>
      </w:r>
      <w:r w:rsidR="00E53412">
        <w:t xml:space="preserve">A) </w:t>
      </w:r>
      <w:r w:rsidRPr="0026717E">
        <w:t xml:space="preserve">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w:t>
      </w:r>
      <w:r w:rsidR="002B0BF9">
        <w:t xml:space="preserve"> covered in </w:t>
      </w:r>
      <w:r w:rsidR="00523B99">
        <w:fldChar w:fldCharType="begin"/>
      </w:r>
      <w:r w:rsidR="00523B99">
        <w:instrText xml:space="preserve"> REF _Ref109217847 \h </w:instrText>
      </w:r>
      <w:r w:rsidR="00523B99">
        <w:fldChar w:fldCharType="separate"/>
      </w:r>
      <w:r w:rsidR="00523B99">
        <w:t>Recommender Systems</w:t>
      </w:r>
      <w:r w:rsidR="00523B99">
        <w:fldChar w:fldCharType="end"/>
      </w:r>
      <w:r w:rsidR="004E2801">
        <w:t xml:space="preserve"> and </w:t>
      </w:r>
      <w:r w:rsidR="00523B99">
        <w:fldChar w:fldCharType="begin"/>
      </w:r>
      <w:r w:rsidR="00523B99">
        <w:instrText xml:space="preserve"> REF _Ref108564826 \h </w:instrText>
      </w:r>
      <w:r w:rsidR="00523B99">
        <w:fldChar w:fldCharType="separate"/>
      </w:r>
      <w:r w:rsidR="00523B99">
        <w:t>MLOps</w:t>
      </w:r>
      <w:r w:rsidR="00523B99">
        <w:fldChar w:fldCharType="end"/>
      </w:r>
      <w:r w:rsidR="00AF6804">
        <w:t xml:space="preserve"> </w:t>
      </w:r>
      <w:r w:rsidR="005D02AA">
        <w:t xml:space="preserve">in </w:t>
      </w:r>
      <w:r w:rsidR="00D00FA1">
        <w:t xml:space="preserve">chapter </w:t>
      </w:r>
      <w:r w:rsidR="00740C4F">
        <w:fldChar w:fldCharType="begin"/>
      </w:r>
      <w:r w:rsidR="00740C4F">
        <w:instrText xml:space="preserve"> REF _Ref110777885 \r \h </w:instrText>
      </w:r>
      <w:r w:rsidR="00740C4F">
        <w:fldChar w:fldCharType="separate"/>
      </w:r>
      <w:r w:rsidR="00740C4F">
        <w:t>2</w:t>
      </w:r>
      <w:r w:rsidR="00740C4F">
        <w:fldChar w:fldCharType="end"/>
      </w:r>
      <w:r w:rsidR="00C83F39">
        <w:t>.</w:t>
      </w:r>
    </w:p>
    <w:p w14:paraId="7111A8E3" w14:textId="77777777" w:rsidR="00687DA9" w:rsidRPr="0026717E" w:rsidRDefault="00687DA9" w:rsidP="00687DA9">
      <w:pPr>
        <w:pStyle w:val="Listenabsatz"/>
      </w:pPr>
    </w:p>
    <w:p w14:paraId="4D88F24B" w14:textId="316904C4" w:rsidR="00687DA9" w:rsidRDefault="00687DA9" w:rsidP="00687DA9">
      <w:pPr>
        <w:pStyle w:val="Listenabsatz"/>
        <w:numPr>
          <w:ilvl w:val="0"/>
          <w:numId w:val="17"/>
        </w:numPr>
      </w:pPr>
      <w:r w:rsidRPr="764101D6">
        <w:rPr>
          <w:b/>
          <w:bCs/>
        </w:rPr>
        <w:t>The design cycle</w:t>
      </w:r>
      <w:r w:rsidRPr="0026717E">
        <w:t>:</w:t>
      </w:r>
      <w:r>
        <w:t xml:space="preserve"> </w:t>
      </w:r>
      <w:r w:rsidRPr="0091308C">
        <w:t>“</w:t>
      </w:r>
      <w:r w:rsidRPr="0F826083">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FF1EC0">
            <w:t>(Hevner &amp; Chatterjee, 2010)</w:t>
          </w:r>
          <w:r w:rsidRPr="0091308C">
            <w:fldChar w:fldCharType="end"/>
          </w:r>
        </w:sdtContent>
      </w:sdt>
      <w:r w:rsidRPr="0091308C">
        <w:t xml:space="preserve"> </w:t>
      </w:r>
      <w:r w:rsidR="6803A6C3">
        <w:t>It</w:t>
      </w:r>
      <w:r w:rsidRPr="0091308C">
        <w:t xml:space="preserve"> is the culmination of the rele</w:t>
      </w:r>
      <w:r w:rsidRPr="0091308C">
        <w:lastRenderedPageBreak/>
        <w:t xml:space="preserv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FF1EC0">
            <w:t>(Hevner &amp; Chatterjee, 2010)</w:t>
          </w:r>
          <w:r w:rsidRPr="0091308C">
            <w:fldChar w:fldCharType="end"/>
          </w:r>
        </w:sdtContent>
      </w:sdt>
      <w:r>
        <w:t>.</w:t>
      </w:r>
      <w:r w:rsidRPr="0091308C">
        <w:t xml:space="preserve"> In the context of the design cycle</w:t>
      </w:r>
      <w:r w:rsidR="00AC2B48">
        <w:t>,</w:t>
      </w:r>
      <w:r w:rsidRPr="0091308C">
        <w:t xml:space="preserv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w:t>
      </w:r>
      <w:r w:rsidR="000E783F">
        <w:t xml:space="preserve">chapter </w:t>
      </w:r>
      <w:r w:rsidR="003B4C29">
        <w:fldChar w:fldCharType="begin"/>
      </w:r>
      <w:r w:rsidR="003B4C29">
        <w:instrText xml:space="preserve"> REF _Ref110778018 \r \h </w:instrText>
      </w:r>
      <w:r w:rsidR="003B4C29">
        <w:fldChar w:fldCharType="separate"/>
      </w:r>
      <w:r w:rsidR="003B4C29">
        <w:t>3</w:t>
      </w:r>
      <w:r w:rsidR="003B4C29">
        <w:fldChar w:fldCharType="end"/>
      </w:r>
      <w:r w:rsidR="003B4C29">
        <w:t xml:space="preserve"> and </w:t>
      </w:r>
      <w:r w:rsidR="003B4C29">
        <w:fldChar w:fldCharType="begin"/>
      </w:r>
      <w:r w:rsidR="003B4C29">
        <w:instrText xml:space="preserve"> REF _Ref110778020 \r \h </w:instrText>
      </w:r>
      <w:r w:rsidR="003B4C29">
        <w:fldChar w:fldCharType="separate"/>
      </w:r>
      <w:r w:rsidR="003B4C29">
        <w:t>4</w:t>
      </w:r>
      <w:r w:rsidR="003B4C29">
        <w:fldChar w:fldCharType="end"/>
      </w:r>
      <w:r>
        <w:t>.</w:t>
      </w:r>
    </w:p>
    <w:p w14:paraId="19C3FB65" w14:textId="2A77970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FF1EC0">
            <w:t>(Hevner et al., 2004)</w:t>
          </w:r>
          <w:r>
            <w:fldChar w:fldCharType="end"/>
          </w:r>
          <w:r>
            <w:t>.</w:t>
          </w:r>
        </w:sdtContent>
      </w:sdt>
    </w:p>
    <w:p w14:paraId="6B4711EA" w14:textId="7D483EAC" w:rsidR="00687DA9" w:rsidRPr="0049218D" w:rsidRDefault="00687DA9" w:rsidP="00382F90">
      <w:r>
        <w:t>Once the research is conducted and the artifact is created it itself becomes part of the knowledge base, whose insights can now be used for other research projects.</w:t>
      </w:r>
      <w:r w:rsidR="00B16BAE">
        <w:t xml:space="preserve"> These insights are </w:t>
      </w:r>
      <w:r w:rsidR="00860245">
        <w:t xml:space="preserve">worked out in the </w:t>
      </w:r>
      <w:r w:rsidR="00860245">
        <w:fldChar w:fldCharType="begin"/>
      </w:r>
      <w:r w:rsidR="00860245">
        <w:instrText xml:space="preserve"> REF _Ref110778106 \h </w:instrText>
      </w:r>
      <w:r w:rsidR="00860245">
        <w:fldChar w:fldCharType="separate"/>
      </w:r>
      <w:r w:rsidR="00860245">
        <w:t>Evaluation</w:t>
      </w:r>
      <w:r w:rsidR="00860245">
        <w:fldChar w:fldCharType="end"/>
      </w:r>
      <w:r w:rsidR="00860245">
        <w:t xml:space="preserve"> chapter and then summarized in</w:t>
      </w:r>
      <w:r w:rsidR="001565E4">
        <w:t xml:space="preserve"> the</w:t>
      </w:r>
      <w:r w:rsidR="00860245">
        <w:t xml:space="preserve"> </w:t>
      </w:r>
      <w:r w:rsidR="00860245">
        <w:fldChar w:fldCharType="begin"/>
      </w:r>
      <w:r w:rsidR="00860245">
        <w:instrText xml:space="preserve"> REF _Ref110778110 \h </w:instrText>
      </w:r>
      <w:r w:rsidR="00860245">
        <w:fldChar w:fldCharType="separate"/>
      </w:r>
      <w:r w:rsidR="00860245">
        <w:t>Conclusion</w:t>
      </w:r>
      <w:r w:rsidR="00860245">
        <w:fldChar w:fldCharType="end"/>
      </w:r>
      <w:r w:rsidR="001565E4">
        <w:t xml:space="preserve"> chapter at the end of the thesis</w:t>
      </w:r>
      <w:r w:rsidR="00126F63">
        <w:t>.</w:t>
      </w:r>
    </w:p>
    <w:p w14:paraId="392F6773" w14:textId="2E340FC2" w:rsidR="00764FAE" w:rsidRDefault="00B12EAE">
      <w:pPr>
        <w:pStyle w:val="berschrift1"/>
      </w:pPr>
      <w:bookmarkStart w:id="12" w:name="_Ref110777885"/>
      <w:bookmarkStart w:id="13" w:name="_Toc110808367"/>
      <w:r>
        <w:lastRenderedPageBreak/>
        <w:t xml:space="preserve">Current </w:t>
      </w:r>
      <w:r w:rsidR="00536E4A">
        <w:t>Environment &amp;</w:t>
      </w:r>
      <w:r>
        <w:t xml:space="preserve"> State of </w:t>
      </w:r>
      <w:bookmarkEnd w:id="12"/>
      <w:bookmarkEnd w:id="13"/>
      <w:r w:rsidR="37D731FC">
        <w:t>the</w:t>
      </w:r>
      <w:r w:rsidR="001565E4">
        <w:t xml:space="preserve"> Art</w:t>
      </w:r>
    </w:p>
    <w:p w14:paraId="5F380713" w14:textId="59B9D323" w:rsidR="003D19F2" w:rsidRDefault="00897072" w:rsidP="003D19F2">
      <w:pPr>
        <w:pStyle w:val="berschrift2"/>
      </w:pPr>
      <w:bookmarkStart w:id="14" w:name="_Ref110777442"/>
      <w:bookmarkStart w:id="15" w:name="_Toc110808368"/>
      <w:r>
        <w:t>Environment</w:t>
      </w:r>
      <w:bookmarkEnd w:id="14"/>
      <w:bookmarkEnd w:id="15"/>
    </w:p>
    <w:p w14:paraId="547259E5" w14:textId="664AB354"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FF1EC0">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FF1EC0">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report</w:t>
      </w:r>
      <w:r w:rsidR="007A0F85">
        <w:t>s</w:t>
      </w:r>
      <w:r w:rsidR="003E5841">
        <w:t xml:space="preserve">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FF1EC0">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60CB1D9C"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FF1EC0">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FF1EC0">
            <w:t>(Algorithmia</w:t>
          </w:r>
          <w:r w:rsidR="00CF0787">
            <w:t>, 2020</w:t>
          </w:r>
          <w:r w:rsidR="00FF1EC0">
            <w:t>)</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FF1EC0">
            <w:t>(Algorithmia</w:t>
          </w:r>
          <w:r w:rsidR="004B2D97">
            <w:t>, 2020</w:t>
          </w:r>
          <w:r w:rsidR="00FF1EC0">
            <w:t>)</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AE1850">
        <w:t>.</w:t>
      </w:r>
      <w:r w:rsidR="00050499">
        <w:t xml:space="preserve"> Another Refinitiv </w:t>
      </w:r>
      <w:r w:rsidR="00FA7506">
        <w:t xml:space="preserve">study </w:t>
      </w:r>
      <w:r w:rsidR="009622A1">
        <w:t xml:space="preserve">also </w:t>
      </w:r>
      <w:r w:rsidR="00FA7506">
        <w:t>identified</w:t>
      </w:r>
      <w:r w:rsidR="00884D97" w:rsidDel="009B3B62">
        <w:t xml:space="preserve"> </w:t>
      </w:r>
      <w:r w:rsidR="009B3B62">
        <w:t xml:space="preserve">the lack in </w:t>
      </w:r>
      <w:r w:rsidR="00884D97">
        <w:t xml:space="preserve">data quality </w:t>
      </w:r>
      <w:r w:rsidR="008B0248">
        <w:t>as</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FF1EC0">
            <w:t>(Refinitiv, 2020)</w:t>
          </w:r>
          <w:r w:rsidR="00104C91">
            <w:fldChar w:fldCharType="end"/>
          </w:r>
        </w:sdtContent>
      </w:sdt>
      <w:r w:rsidR="00AE1850">
        <w:t>.</w:t>
      </w:r>
    </w:p>
    <w:p w14:paraId="4391A58D" w14:textId="06D03412" w:rsidR="00B65E23" w:rsidRDefault="002A30C4" w:rsidP="00C852D1">
      <w:r>
        <w:t>The</w:t>
      </w:r>
      <w:r w:rsidR="002428BF">
        <w:t xml:space="preserve"> </w:t>
      </w:r>
      <w:r>
        <w:t xml:space="preserve">aforementioned </w:t>
      </w:r>
      <w:r w:rsidR="002428BF">
        <w:t>McKinsey whitepaper made the observation</w:t>
      </w:r>
      <w:r w:rsidR="00ED0BA9">
        <w:t>,</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w:t>
      </w:r>
      <w:r w:rsidR="00955AAA">
        <w:t>n</w:t>
      </w:r>
      <w:r w:rsidR="008A41B1">
        <w:t xml:space="preserve">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w:t>
      </w:r>
      <w:r w:rsidR="231ACC67">
        <w:t>a</w:t>
      </w:r>
      <w:r w:rsidR="003263C0">
        <w:t xml:space="preserve">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231ACC67">
        <w:t>CD</w:t>
      </w:r>
      <w:r w:rsidR="00C9029F">
        <w:t xml:space="preserve"> </w:t>
      </w:r>
      <w:r w:rsidR="001D5A01">
        <w:t xml:space="preserve">needs to be accounted for as it is an inevitable occurrence for </w:t>
      </w:r>
      <w:r w:rsidR="00DC14CA">
        <w:t xml:space="preserve">a majority of </w:t>
      </w:r>
      <w:r w:rsidR="00DC14CA" w:rsidDel="00BE4110">
        <w:t>real</w:t>
      </w:r>
      <w:r w:rsidR="00BE4110">
        <w:t>-world</w:t>
      </w:r>
      <w:r w:rsidR="00DC14CA">
        <w:t xml:space="preserve"> data.</w:t>
      </w:r>
      <w:r w:rsidR="004F7585">
        <w:t xml:space="preserve"> A key challenge</w:t>
      </w:r>
      <w:r w:rsidR="00C5496A">
        <w:t xml:space="preserve"> for</w:t>
      </w:r>
      <w:r w:rsidR="00A73AE4">
        <w:t xml:space="preserve"> RS</w:t>
      </w:r>
      <w:r w:rsidR="00DF2EF7">
        <w:t>s</w:t>
      </w:r>
      <w:r w:rsidR="00A73AE4">
        <w:t xml:space="preserve"> </w:t>
      </w:r>
      <w:r w:rsidR="00DC37A0">
        <w:t xml:space="preserve">is </w:t>
      </w:r>
      <w:r w:rsidR="003461D9">
        <w:t xml:space="preserve">the </w:t>
      </w:r>
      <w:r w:rsidR="00FC74E9">
        <w:t xml:space="preserve">often </w:t>
      </w:r>
      <w:r w:rsidR="00DC37A0">
        <w:t xml:space="preserve">unpredictable </w:t>
      </w:r>
      <w:r w:rsidR="00E0349C">
        <w:t>nature and sudden</w:t>
      </w:r>
      <w:r w:rsidR="002D7C8E">
        <w:t xml:space="preserve"> </w:t>
      </w:r>
      <w:r w:rsidR="00844092">
        <w:t>appearance</w:t>
      </w:r>
      <w:r w:rsidR="00361140">
        <w:t xml:space="preserve"> of CD</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rsidDel="00090609">
        <w:t>Consequently</w:t>
      </w:r>
      <w:r w:rsidR="00090609">
        <w:t>,</w:t>
      </w:r>
      <w:r w:rsidR="0006472E">
        <w:t xml:space="preserve">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w:t>
      </w:r>
      <w:r w:rsidR="007E0353">
        <w:t xml:space="preserve">find new </w:t>
      </w:r>
      <w:r w:rsidR="005B040E">
        <w:t>solutions.</w:t>
      </w:r>
      <w:r w:rsidR="00343961">
        <w:t xml:space="preserve"> </w:t>
      </w:r>
      <w:r w:rsidR="00621733">
        <w:t>In the long run a</w:t>
      </w:r>
      <w:r w:rsidR="000D580E">
        <w:t xml:space="preserve"> SotA</w:t>
      </w:r>
      <w:r w:rsidR="00006B03">
        <w:t xml:space="preserve">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6E2B06E5" w:rsidR="002A30C4" w:rsidRDefault="00885850" w:rsidP="00C852D1">
      <w:r>
        <w:t>This introduction</w:t>
      </w:r>
      <w:r w:rsidR="00D74E6D">
        <w:t xml:space="preserve"> poses</w:t>
      </w:r>
      <w:r>
        <w:t xml:space="preserve"> </w:t>
      </w:r>
      <w:r w:rsidR="00C51CA8">
        <w:t xml:space="preserve">the baseline for </w:t>
      </w:r>
      <w:r w:rsidR="0012465F">
        <w:t xml:space="preserve">the relevance cycle of Hevner’s </w:t>
      </w:r>
      <w:r w:rsidR="60CFFDAE">
        <w:t>DSR</w:t>
      </w:r>
      <w:r w:rsidR="00367700">
        <w:t xml:space="preserve"> method</w:t>
      </w:r>
      <w:r w:rsidR="00DA568D">
        <w:t>ology</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1D1752">
        <w:t xml:space="preserve">developed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6D835B4B" w:rsidR="00E71DED" w:rsidRDefault="007162D2" w:rsidP="00C852D1">
      <w:r>
        <w:t>Having established</w:t>
      </w:r>
      <w:r w:rsidR="004107C5">
        <w:t xml:space="preserve"> the environment</w:t>
      </w:r>
      <w:r w:rsidR="00C5503F">
        <w:t xml:space="preserve"> and </w:t>
      </w:r>
      <w:r w:rsidR="00220BAC">
        <w:t xml:space="preserve">laid out the </w:t>
      </w:r>
      <w:r w:rsidR="00C5503F">
        <w:t>motivation</w:t>
      </w:r>
      <w:r>
        <w:t>,</w:t>
      </w:r>
      <w:r w:rsidR="004107C5">
        <w:t xml:space="preserve"> the</w:t>
      </w:r>
      <w:r>
        <w:t xml:space="preserve"> following research question</w:t>
      </w:r>
      <w:r w:rsidR="00C5503F">
        <w:t xml:space="preserve"> </w:t>
      </w:r>
      <w:r w:rsidR="7952E916">
        <w:t>can</w:t>
      </w:r>
      <w:r w:rsidR="006F059C">
        <w:t xml:space="preserve"> be seen as central</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6" w:name="_Ref109217847"/>
      <w:bookmarkStart w:id="17" w:name="_Toc110808369"/>
      <w:r>
        <w:t>Recommender Systems</w:t>
      </w:r>
      <w:bookmarkEnd w:id="16"/>
      <w:bookmarkEnd w:id="17"/>
    </w:p>
    <w:p w14:paraId="7CB2163F" w14:textId="7D1032A0" w:rsidR="003B7B78" w:rsidRDefault="00696AD3" w:rsidP="00696AD3">
      <w:pPr>
        <w:pStyle w:val="berschrift3"/>
      </w:pPr>
      <w:bookmarkStart w:id="18" w:name="_Toc110808370"/>
      <w:r>
        <w:t>Overview</w:t>
      </w:r>
      <w:bookmarkEnd w:id="18"/>
    </w:p>
    <w:p w14:paraId="6B78E752" w14:textId="31FCDE3F" w:rsidR="00541058" w:rsidRDefault="51B87EBA" w:rsidP="00894659">
      <w:r>
        <w:t>RSs</w:t>
      </w:r>
      <w:r w:rsidR="00EB7A42">
        <w:t xml:space="preserve"> </w:t>
      </w:r>
      <w:r w:rsidR="00886F6F">
        <w:t xml:space="preserve">are used to uncover </w:t>
      </w:r>
      <w:r w:rsidR="00DC1212">
        <w:t xml:space="preserve">user </w:t>
      </w:r>
      <w:r w:rsidR="00886F6F">
        <w:t xml:space="preserve">preferences </w:t>
      </w:r>
      <w:r w:rsidR="00894659">
        <w:t>on online platforms.</w:t>
      </w:r>
      <w:r w:rsidR="00CB1DC8" w:rsidRPr="00CB1DC8">
        <w:t xml:space="preserve"> The most known examples are</w:t>
      </w:r>
      <w:r w:rsidR="00FB5DFD">
        <w:t xml:space="preserve"> shopping basket</w:t>
      </w:r>
      <w:r w:rsidR="00CB1DC8" w:rsidRPr="00CB1DC8">
        <w:t xml:space="preserve"> recommendations on e-commerce sites like Amazon or movie</w:t>
      </w:r>
      <w:r w:rsidR="00B77AAD">
        <w:t xml:space="preserve"> and video</w:t>
      </w:r>
      <w:r w:rsidR="00CB1DC8" w:rsidRPr="00CB1DC8">
        <w:t xml:space="preserve"> recommendations of streaming platforms like Netflix and You</w:t>
      </w:r>
      <w:r w:rsidR="00CB1DC8">
        <w:t>T</w:t>
      </w:r>
      <w:r w:rsidR="00CB1DC8"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w:t>
      </w:r>
      <w:r w:rsidR="00892481">
        <w:t xml:space="preserve"> </w:t>
      </w:r>
      <w:r w:rsidR="00DA5CD1">
        <w:t>The user-item relationship</w:t>
      </w:r>
      <w:r w:rsidR="0067385F">
        <w:t xml:space="preserve"> builds</w:t>
      </w:r>
      <w:r w:rsidR="00416962">
        <w:t xml:space="preserve"> the foundation of any </w:t>
      </w:r>
      <w:r w:rsidR="00C7593F">
        <w:t>RS</w:t>
      </w:r>
      <w:r w:rsidR="00500A45">
        <w:t xml:space="preserve"> as RS</w:t>
      </w:r>
      <w:r w:rsidR="00E64C47">
        <w:t xml:space="preserve">s work under the assumption that there exists </w:t>
      </w:r>
      <w:r w:rsidR="00412872">
        <w:t xml:space="preserve">underlying </w:t>
      </w:r>
      <w:r w:rsidR="00E64C47">
        <w:t>dependencies</w:t>
      </w:r>
      <w:r w:rsidR="002318C1">
        <w:t xml:space="preserve"> between user</w:t>
      </w:r>
      <w:r w:rsidR="00844864">
        <w:t>s</w:t>
      </w:r>
      <w:r w:rsidR="002318C1">
        <w:t xml:space="preserve"> and item</w:t>
      </w:r>
      <w:r w:rsidR="00844864">
        <w:t>s</w:t>
      </w:r>
      <w:r w:rsidR="002318C1">
        <w:t>.</w:t>
      </w:r>
      <w:r w:rsidR="00FD0B84">
        <w:t xml:space="preserve"> </w:t>
      </w:r>
    </w:p>
    <w:p w14:paraId="0438F933" w14:textId="786CB8E6" w:rsidR="00503F7B" w:rsidRDefault="009E4A43" w:rsidP="00CB1DC8">
      <w:r w:rsidRPr="009E4A43">
        <w:t>The main task of a</w:t>
      </w:r>
      <w:r w:rsidR="00955AAA">
        <w:t>n</w:t>
      </w:r>
      <w:r w:rsidRPr="009E4A43">
        <w:t xml:space="preserve"> RS is to correctly identify these dependencies and use them to match appropriate items and </w:t>
      </w:r>
      <w:r w:rsidR="00844864">
        <w:t>user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FF1EC0">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FF1EC0">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9d19e586-5c79-46d4-a093-bc91478cf326"/>
          <w:id w:val="-697466236"/>
          <w:placeholder>
            <w:docPart w:val="DefaultPlaceholder_-1854013440"/>
          </w:placeholder>
        </w:sdtPr>
        <w:sdtEndPr/>
        <w:sdtContent>
          <w:r w:rsidR="00AE5B86">
            <w:fldChar w:fldCharType="begin"/>
          </w:r>
          <w:r w:rsidR="00FD7A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DhkOGRkLWI1ZmItNGI4Yi1hM2Y3LTUzMDNiNTY3MjA1NS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OWQxOWU1ODYtNWM3OS00NmQ0LWEwOTMtYmM5MTQ3OGNmMzI2IiwiVGV4dCI6IigyMDE2KSIsIldBSVZlcnNpb24iOiI2LjEyLjAuMCJ9}</w:instrText>
          </w:r>
          <w:r w:rsidR="00AE5B86">
            <w:fldChar w:fldCharType="separate"/>
          </w:r>
          <w:r w:rsidR="00FD7AD8">
            <w:t>(2016)</w:t>
          </w:r>
          <w:r w:rsidR="00AE5B86">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7057B232"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a</w:t>
      </w:r>
      <w:r w:rsidR="00955AAA">
        <w:t>n</w:t>
      </w:r>
      <w:r w:rsidR="00D041C1">
        <w:t xml:space="preserve">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316904C4" w:rsidR="00330E36" w:rsidRDefault="00330E36" w:rsidP="00CB1DC8">
      <w:pPr>
        <w:pStyle w:val="Listenabsatz"/>
        <w:numPr>
          <w:ilvl w:val="0"/>
          <w:numId w:val="18"/>
        </w:numPr>
      </w:pPr>
      <w:r w:rsidRPr="0F826083">
        <w:rPr>
          <w:i/>
          <w:iCs/>
        </w:rPr>
        <w:lastRenderedPageBreak/>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w:t>
      </w:r>
      <w:r w:rsidR="6803A6C3">
        <w:t>RSs</w:t>
      </w:r>
      <w:r w:rsidR="00D90D85">
        <w:t xml:space="preserve">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FF1EC0">
            <w:t>(Fleder &amp; Hosanagar, 2007)</w:t>
          </w:r>
          <w:r w:rsidR="004571B1">
            <w:fldChar w:fldCharType="end"/>
          </w:r>
        </w:sdtContent>
      </w:sdt>
      <w:r w:rsidR="006C057F">
        <w:t>.</w:t>
      </w:r>
    </w:p>
    <w:p w14:paraId="4E46E95E" w14:textId="3863107B" w:rsidR="00330E36" w:rsidRDefault="0F826083" w:rsidP="00CB1DC8">
      <w:pPr>
        <w:pStyle w:val="Listenabsatz"/>
        <w:numPr>
          <w:ilvl w:val="0"/>
          <w:numId w:val="18"/>
        </w:numPr>
      </w:pPr>
      <w:r w:rsidRPr="0F826083">
        <w:rPr>
          <w:i/>
          <w:iCs/>
        </w:rPr>
        <w:t>Serendipity</w:t>
      </w:r>
      <w:r>
        <w:t>: Similar to the point above, RSs should have the ability to surprise users with somewhat unexpected but relevant items. While novelty focuses on the quantitative aspect of recommending items that aren’t on the radar of the user, serendipity considers the qualitative-psychological impact of a surprise in the recommendation.</w:t>
      </w:r>
    </w:p>
    <w:p w14:paraId="3DDF90D3" w14:textId="7C3A687B" w:rsidR="00223825" w:rsidRPr="002F00A7" w:rsidRDefault="007D2205" w:rsidP="00223825">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3B31C81B" w:rsidR="000850DD" w:rsidRDefault="000850DD" w:rsidP="00EF3A63">
      <w:r>
        <w:t>Throughout the years, different approaches have been developed to optimize recommendations and overcome obstacles in this field. These recommendation systems are broadly categorized in</w:t>
      </w:r>
      <w:r w:rsidR="006310F7">
        <w:t>to</w:t>
      </w:r>
      <w:r>
        <w:t xml:space="preserve"> content-based RS</w:t>
      </w:r>
      <w:r w:rsidR="00360B19">
        <w:t>s</w:t>
      </w:r>
      <w:r>
        <w:t xml:space="preserve">, </w:t>
      </w:r>
      <w:r w:rsidRPr="007C21BE">
        <w:t xml:space="preserve">collaborative filtering (CF), </w:t>
      </w:r>
      <w:r>
        <w:t>knowledge-based RS</w:t>
      </w:r>
      <w:r w:rsidR="00360B19">
        <w:t>s</w:t>
      </w:r>
      <w:r>
        <w:t xml:space="preserve"> and hybrid RS</w:t>
      </w:r>
      <w:r w:rsidR="00360B19">
        <w:t>s</w:t>
      </w:r>
      <w:r>
        <w:t xml:space="preserve">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FF1EC0">
            <w:t>(Aggarwal, 2016)</w:t>
          </w:r>
          <w:r>
            <w:fldChar w:fldCharType="end"/>
          </w:r>
        </w:sdtContent>
      </w:sdt>
      <w:r>
        <w:t xml:space="preserve">. </w:t>
      </w:r>
      <w:r w:rsidR="00E10C3B">
        <w:t>In th</w:t>
      </w:r>
      <w:r w:rsidR="00381A9A">
        <w:t>is thesis</w:t>
      </w:r>
      <w:r w:rsidR="00E10C3B">
        <w:t>,</w:t>
      </w:r>
      <w:r w:rsidR="00805DAC">
        <w:t xml:space="preserve"> </w:t>
      </w:r>
      <w:r w:rsidR="00360B19">
        <w:t>CF</w:t>
      </w:r>
      <w:r>
        <w:t xml:space="preserve"> will be </w:t>
      </w:r>
      <w:r w:rsidR="00CC290D">
        <w:t>described</w:t>
      </w:r>
      <w:r w:rsidR="003E3847">
        <w:t>,</w:t>
      </w:r>
      <w:r>
        <w:t xml:space="preserve"> as it is a key concept for the RS implemented in the artifact. </w:t>
      </w:r>
      <w:r w:rsidR="00622F51">
        <w:fldChar w:fldCharType="begin"/>
      </w:r>
      <w:r w:rsidR="00622F51">
        <w:instrText xml:space="preserve"> REF _Ref107267436 \h </w:instrText>
      </w:r>
      <w:r w:rsidR="00622F51">
        <w:fldChar w:fldCharType="separate"/>
      </w:r>
      <w:r w:rsidR="001E4A02" w:rsidRPr="00584486">
        <w:t xml:space="preserve">Figure </w:t>
      </w:r>
      <w:r w:rsidR="001E4A02">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A767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MDA4Y2VkM2QtYTI5ZS00ZjU0LThiYjctZjY1NmEzMjc5ZmE1IiwiVGV4dCI6IigyMDE2KSIsIldBSVZlcnNpb24iOiI2LjEyLjAuMCJ9}</w:instrText>
          </w:r>
          <w:r w:rsidR="00EF3789">
            <w:fldChar w:fldCharType="separate"/>
          </w:r>
          <w:r w:rsidR="00A767CB">
            <w:t>(2016)</w:t>
          </w:r>
          <w:r w:rsidR="00EF3789">
            <w:fldChar w:fldCharType="end"/>
          </w:r>
        </w:sdtContent>
      </w:sdt>
      <w:r>
        <w:t xml:space="preserve">. Highlighted in red is </w:t>
      </w:r>
      <w:r w:rsidR="005B34E9">
        <w:t xml:space="preserve">Google’s </w:t>
      </w:r>
      <w:r w:rsidR="0042327C">
        <w:t xml:space="preserve">novel </w:t>
      </w:r>
      <w:r w:rsidR="005B34E9">
        <w:t>RS proposal, the SotA approach covered in this work</w:t>
      </w:r>
      <w:r>
        <w:t>.</w:t>
      </w:r>
      <w:r w:rsidR="00964320">
        <w:t xml:space="preserve"> </w:t>
      </w:r>
      <w:r w:rsidR="00233D8F">
        <w:t>Before</w:t>
      </w:r>
      <w:r w:rsidR="00233D8F" w:rsidDel="00F53002">
        <w:t xml:space="preserve"> </w:t>
      </w:r>
      <w:r w:rsidR="00F53002">
        <w:t xml:space="preserve">describing </w:t>
      </w:r>
      <w:r w:rsidR="00233D8F">
        <w:t>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tasks RSs are used for,</w:t>
      </w:r>
      <w:r w:rsidR="00687721">
        <w:t xml:space="preserve"> followed by a chapter about RS data.</w:t>
      </w:r>
    </w:p>
    <w:p w14:paraId="7C974076" w14:textId="77777777" w:rsidR="000850DD" w:rsidRDefault="000850DD" w:rsidP="000850DD">
      <w:pPr>
        <w:keepNext/>
      </w:pPr>
      <w:r w:rsidRPr="00FF0288">
        <w:rPr>
          <w:noProof/>
        </w:rPr>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9" w:name="_Ref107267436"/>
      <w:bookmarkStart w:id="20" w:name="_Toc110863967"/>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9"/>
      <w:r w:rsidRPr="00584486">
        <w:t>: structure and overview of RSs derived from Aggarwal</w:t>
      </w:r>
      <w:r>
        <w:t xml:space="preserve"> (2016)</w:t>
      </w:r>
      <w:bookmarkEnd w:id="20"/>
    </w:p>
    <w:p w14:paraId="72400CAE" w14:textId="25DA8E8A" w:rsidR="00687721" w:rsidRDefault="00C84B97" w:rsidP="00C84B97">
      <w:pPr>
        <w:pStyle w:val="berschrift3"/>
      </w:pPr>
      <w:bookmarkStart w:id="21" w:name="_Toc110808371"/>
      <w:r>
        <w:t xml:space="preserve">Retrieval </w:t>
      </w:r>
      <w:r w:rsidR="00AD3B8E">
        <w:t>&amp;</w:t>
      </w:r>
      <w:r>
        <w:t xml:space="preserve"> Ranking</w:t>
      </w:r>
      <w:bookmarkEnd w:id="21"/>
    </w:p>
    <w:p w14:paraId="3BB57FBB" w14:textId="3D0173FD"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 xml:space="preserve">for a recommendation. </w:t>
      </w:r>
      <w:r w:rsidR="007B25E3">
        <w:lastRenderedPageBreak/>
        <w:t>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FF1EC0">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FF1EC0">
            <w:t>(Google LLC, 2020b, 2020c)</w:t>
          </w:r>
          <w:r w:rsidR="0076713E">
            <w:fldChar w:fldCharType="end"/>
          </w:r>
        </w:sdtContent>
      </w:sdt>
      <w:r w:rsidR="0007749C">
        <w:t>.</w:t>
      </w:r>
    </w:p>
    <w:p w14:paraId="5179F4D1" w14:textId="6A982793"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0D580E">
        <w:t>SotA</w:t>
      </w:r>
      <w:r w:rsidR="00351285">
        <w:t xml:space="preserve">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20082015"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1E4A02">
        <w:t xml:space="preserve">Figure </w:t>
      </w:r>
      <w:r w:rsidR="001E4A02">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3BA242CB" w:rsidR="00374F39" w:rsidRDefault="00FF5D4D" w:rsidP="00C84B97">
      <w:r>
        <w:t xml:space="preserve">Retrieval systems are outside the scope of this research project and thus won’t be </w:t>
      </w:r>
      <w:r w:rsidR="00C37FE6">
        <w:t xml:space="preserve">further </w:t>
      </w:r>
      <w:r>
        <w:t xml:space="preserve">discussed.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2" w:name="_Ref109072829"/>
      <w:bookmarkStart w:id="23" w:name="_Ref109072808"/>
      <w:bookmarkStart w:id="24" w:name="_Toc110863968"/>
      <w:r>
        <w:t xml:space="preserve">Figure </w:t>
      </w:r>
      <w:r>
        <w:fldChar w:fldCharType="begin"/>
      </w:r>
      <w:r>
        <w:instrText xml:space="preserve"> SEQ Figure \* ARABIC </w:instrText>
      </w:r>
      <w:r>
        <w:fldChar w:fldCharType="separate"/>
      </w:r>
      <w:r w:rsidR="007C5A0D">
        <w:rPr>
          <w:noProof/>
        </w:rPr>
        <w:t>2</w:t>
      </w:r>
      <w:r>
        <w:fldChar w:fldCharType="end"/>
      </w:r>
      <w:bookmarkEnd w:id="22"/>
      <w:r>
        <w:t>: Example of retrieval and ranking</w:t>
      </w:r>
      <w:bookmarkEnd w:id="23"/>
      <w:r w:rsidR="00374F39">
        <w:t xml:space="preserve"> in a recommender system</w:t>
      </w:r>
      <w:bookmarkEnd w:id="24"/>
    </w:p>
    <w:p w14:paraId="1411211D" w14:textId="5171B14B" w:rsidR="007D778E" w:rsidRDefault="007D778E" w:rsidP="007D778E">
      <w:pPr>
        <w:pStyle w:val="berschrift3"/>
      </w:pPr>
      <w:bookmarkStart w:id="25" w:name="_Toc110808372"/>
      <w:r>
        <w:t>Data</w:t>
      </w:r>
      <w:bookmarkEnd w:id="25"/>
    </w:p>
    <w:p w14:paraId="325BC90B" w14:textId="286F3E1A" w:rsidR="00236DA2" w:rsidRDefault="0034041E" w:rsidP="0081361D">
      <w:r>
        <w:t>The data used by RSs often</w:t>
      </w:r>
      <w:r w:rsidR="00423741">
        <w:t xml:space="preserve"> differ from those</w:t>
      </w:r>
      <w:r w:rsidR="00090E26">
        <w:t xml:space="preserve"> of other </w:t>
      </w:r>
      <w:r w:rsidR="00D45E50">
        <w:t>ML</w:t>
      </w:r>
      <w:r w:rsidR="00090E26">
        <w:t xml:space="preserve">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 xml:space="preserve">customer buys or inspects a product, an interaction between the user and the product is </w:t>
      </w:r>
      <w:r w:rsidR="004F51A8">
        <w:t xml:space="preserve">stored </w:t>
      </w:r>
      <w:r w:rsidR="00AE5A35">
        <w:t>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very few entries in the 2-dimensional</w:t>
      </w:r>
      <w:r w:rsidR="00604D49">
        <w:t xml:space="preserve"> </w:t>
      </w:r>
      <w:r w:rsidR="008E77A0">
        <w:t>matrix</w:t>
      </w:r>
      <w:r w:rsidR="0039739C" w:rsidDel="00C02565">
        <w:t xml:space="preserve"> are </w:t>
      </w:r>
      <w:r w:rsidR="606FA9B6">
        <w:t>stored.</w:t>
      </w:r>
      <w:r w:rsidR="009157BF">
        <w:t xml:space="preserve"> Such matrix is called</w:t>
      </w:r>
      <w:r w:rsidR="004801F4">
        <w:t xml:space="preserve"> </w:t>
      </w:r>
      <w:r w:rsidR="00054188">
        <w:t>sparse</w:t>
      </w:r>
      <w:r w:rsidR="008E77A0">
        <w:t>.</w:t>
      </w:r>
      <w:r w:rsidR="00C80649">
        <w:t xml:space="preserve"> This is a </w:t>
      </w:r>
      <w:r w:rsidR="00F5375F">
        <w:t>fundamental problem that RSs face and try to overcome.</w:t>
      </w:r>
    </w:p>
    <w:p w14:paraId="4439443B" w14:textId="2B64AD95"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w:t>
      </w:r>
      <w:r w:rsidR="0048425B">
        <w:lastRenderedPageBreak/>
        <w:t>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FF1EC0">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FF1EC0">
            <w:t>(Aggarwal, 2016)</w:t>
          </w:r>
          <w:r w:rsidR="007A172C">
            <w:fldChar w:fldCharType="end"/>
          </w:r>
        </w:sdtContent>
      </w:sdt>
      <w:r w:rsidR="007A172C">
        <w:t>.</w:t>
      </w:r>
    </w:p>
    <w:p w14:paraId="0E4DB80E" w14:textId="44FDAAA3"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w:t>
      </w:r>
      <w:r w:rsidR="00835923">
        <w:t>user’s</w:t>
      </w:r>
      <w:r w:rsidR="00257BD3">
        <w:t xml:space="preserve"> opinion, </w:t>
      </w:r>
      <w:r w:rsidR="007D20EA">
        <w:t xml:space="preserve">it </w:t>
      </w:r>
      <w:r w:rsidR="0029463E">
        <w:t>remains</w:t>
      </w:r>
      <w:r w:rsidR="007D20EA">
        <w:t xml:space="preserve"> a challenge to </w:t>
      </w:r>
      <w:r w:rsidR="000C4D6D">
        <w:t xml:space="preserve">get </w:t>
      </w:r>
      <w:r w:rsidR="0029463E">
        <w:t xml:space="preserve">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FF1EC0">
            <w:t>(Khusro et al., 2016)</w:t>
          </w:r>
          <w:r w:rsidR="00673C40">
            <w:fldChar w:fldCharType="end"/>
          </w:r>
        </w:sdtContent>
      </w:sdt>
      <w:r w:rsidR="005F1293">
        <w:t>.</w:t>
      </w:r>
    </w:p>
    <w:p w14:paraId="214996BE" w14:textId="07812A73"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 xml:space="preserve">An </w:t>
      </w:r>
      <w:r w:rsidR="00004E0C">
        <w:t>example</w:t>
      </w:r>
      <w:r w:rsidR="00F23E31">
        <w:t xml:space="preserve">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hUMTU6NTE6NDI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FF1EC0">
            <w:t>(Su &amp; Khoshgoftaar, 2009)</w:t>
          </w:r>
          <w:r w:rsidR="000D631B">
            <w:fldChar w:fldCharType="end"/>
          </w:r>
        </w:sdtContent>
      </w:sdt>
      <w:r w:rsidR="00AE660A">
        <w:t>.</w:t>
      </w:r>
    </w:p>
    <w:p w14:paraId="39C2508F" w14:textId="69B44687"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w:t>
      </w:r>
      <w:r w:rsidR="00DF724B" w:rsidDel="005B658D">
        <w:t>e.g</w:t>
      </w:r>
      <w:r w:rsidR="005B658D">
        <w:t>.,</w:t>
      </w:r>
      <w:r w:rsidR="00DF724B">
        <w:t xml:space="preserve"> a rating)</w:t>
      </w:r>
      <w:r w:rsidR="00CD2443">
        <w:t xml:space="preserve">, dense features are specific attributes that </w:t>
      </w:r>
      <w:r w:rsidR="00945E7C">
        <w:t>describe the item or user at hand, comparable to features in other ML tasks.</w:t>
      </w:r>
    </w:p>
    <w:p w14:paraId="608C0B57" w14:textId="3A50EA86" w:rsidR="007E1818" w:rsidRPr="0081361D" w:rsidRDefault="00285C5F" w:rsidP="0081361D">
      <w:r>
        <w:t xml:space="preserve">Data understanding </w:t>
      </w:r>
      <w:r w:rsidR="006365A4">
        <w:t xml:space="preserve">plays a vital part in the success of </w:t>
      </w:r>
      <w:r w:rsidR="00A9587C">
        <w:t>RSs</w:t>
      </w:r>
      <w:r w:rsidR="00664E8F">
        <w:t>.</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w:t>
      </w:r>
      <w:r w:rsidR="00A9587C">
        <w:t>RS</w:t>
      </w:r>
      <w:r w:rsidR="00A13ABF">
        <w:t xml:space="preserve">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FF1EC0">
            <w:t>(Aggarwal, 2016, p. 128)</w:t>
          </w:r>
          <w:r w:rsidR="00A06411">
            <w:fldChar w:fldCharType="end"/>
          </w:r>
        </w:sdtContent>
      </w:sdt>
      <w:r w:rsidR="00A13ABF">
        <w:t>.</w:t>
      </w:r>
    </w:p>
    <w:p w14:paraId="560F7B69" w14:textId="6528062E" w:rsidR="007A3849" w:rsidRDefault="00BC3413" w:rsidP="00D77979">
      <w:pPr>
        <w:pStyle w:val="berschrift3"/>
      </w:pPr>
      <w:bookmarkStart w:id="26" w:name="_Ref109073993"/>
      <w:bookmarkStart w:id="27" w:name="_Toc110808373"/>
      <w:r>
        <w:t>Collaborative filtering</w:t>
      </w:r>
      <w:bookmarkEnd w:id="26"/>
      <w:bookmarkEnd w:id="27"/>
    </w:p>
    <w:p w14:paraId="79D2A583" w14:textId="77777777" w:rsidR="00977CEB"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FF1EC0">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FF1EC0">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BD53E8">
        <w:t xml:space="preserve">in </w:t>
      </w:r>
      <w:r w:rsidR="001B390A">
        <w:t>content-</w:t>
      </w:r>
      <w:r w:rsidR="001B390A">
        <w:lastRenderedPageBreak/>
        <w:t>based methods</w:t>
      </w:r>
      <w:r w:rsidR="00A00177">
        <w:t>,</w:t>
      </w:r>
      <w:r w:rsidR="007A449E">
        <w:t xml:space="preserve"> recommendations can </w:t>
      </w:r>
      <w:r w:rsidR="005837BA">
        <w:t xml:space="preserve">therefore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FF1EC0">
            <w:t>(Google LLC, 2021a)</w:t>
          </w:r>
          <w:r w:rsidR="00B40405">
            <w:fldChar w:fldCharType="end"/>
          </w:r>
        </w:sdtContent>
      </w:sdt>
      <w:r w:rsidR="009E6743">
        <w:t>.</w:t>
      </w:r>
      <w:r w:rsidR="00973BC9">
        <w:t xml:space="preserve"> </w:t>
      </w:r>
    </w:p>
    <w:p w14:paraId="6A0D50E4" w14:textId="567C7068" w:rsidR="00DD17A1"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w:t>
      </w:r>
      <w:r w:rsidR="003D0ECF" w:rsidDel="00B46ECF">
        <w:t xml:space="preserve"> </w:t>
      </w:r>
      <w:r w:rsidR="00B46ECF">
        <w:t xml:space="preserve">former </w:t>
      </w:r>
      <w:r w:rsidR="00824DE9">
        <w:t xml:space="preserve">methods predominantly </w:t>
      </w:r>
      <w:r w:rsidR="530E8DE3">
        <w:t>use</w:t>
      </w:r>
      <w:r w:rsidR="001120D2">
        <w:t xml:space="preserve"> </w:t>
      </w:r>
      <w:r w:rsidR="001120D2" w:rsidDel="00EB2E1E">
        <w:t>neighborhood</w:t>
      </w:r>
      <w:r w:rsidR="00EB2E1E">
        <w:t>-based</w:t>
      </w:r>
      <w:r w:rsidR="009125C6">
        <w:t xml:space="preserve"> </w:t>
      </w:r>
      <w:r w:rsidR="005C4469">
        <w:t>algorithms</w:t>
      </w:r>
      <w:r w:rsidR="00F64F26">
        <w:t xml:space="preserve"> </w:t>
      </w:r>
      <w:r w:rsidR="00B85E7D">
        <w:t>on</w:t>
      </w:r>
      <w:r w:rsidR="003741A7">
        <w:t xml:space="preserve"> the item-user interaction </w:t>
      </w:r>
      <w:r w:rsidR="00F64F26">
        <w:t>to make recommendations</w:t>
      </w:r>
      <w:r w:rsidR="669B233B">
        <w:t xml:space="preserve"> whereas </w:t>
      </w:r>
      <w:r w:rsidR="00030C7E">
        <w:t>m</w:t>
      </w:r>
      <w:r w:rsidR="007E5C34">
        <w:t>odel</w:t>
      </w:r>
      <w:r w:rsidR="008B72B1">
        <w:t>-based methods have a training phase</w:t>
      </w:r>
      <w:r w:rsidR="3DF33617">
        <w:t xml:space="preserve"> to first establish</w:t>
      </w:r>
      <w:r w:rsidR="00BC7906">
        <w:t xml:space="preserve"> a model </w:t>
      </w:r>
      <w:r w:rsidR="00EC079B">
        <w:t>describing</w:t>
      </w:r>
      <w:r w:rsidR="3DF33617">
        <w:t xml:space="preserve"> these interactions</w:t>
      </w:r>
      <w:r w:rsidR="00EC079B">
        <w:t xml:space="preserve">. </w:t>
      </w:r>
      <w:r w:rsidR="004379FB">
        <w:t>In the later method,</w:t>
      </w:r>
      <w:r w:rsidR="00304E72" w:rsidDel="004379FB">
        <w:t xml:space="preserve"> </w:t>
      </w:r>
      <w:r w:rsidR="004379FB">
        <w:t xml:space="preserve">the </w:t>
      </w:r>
      <w:r w:rsidR="00304E72">
        <w:t xml:space="preserve">goal is to create a function </w:t>
      </w:r>
      <w:r w:rsidR="002F3790">
        <w:t>(</w:t>
      </w:r>
      <w:r w:rsidR="00213FD0">
        <w:t>i.e</w:t>
      </w:r>
      <w:r w:rsidR="002F3790">
        <w:t>.,</w:t>
      </w:r>
      <w:r w:rsidR="00213FD0">
        <w:t xml:space="preserve">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FF1EC0">
            <w:t>￼</w:t>
          </w:r>
          <w:r w:rsidR="00B14FC0">
            <w:fldChar w:fldCharType="end"/>
          </w:r>
        </w:sdtContent>
      </w:sdt>
      <w:r w:rsidR="003F7622">
        <w:t>￼</w:t>
      </w:r>
      <w:r w:rsidR="00981284">
        <w:t xml:space="preserve">. </w:t>
      </w:r>
    </w:p>
    <w:p w14:paraId="58A98D78" w14:textId="541D8767" w:rsidR="0024289C" w:rsidRPr="00D674D7" w:rsidRDefault="00DD17A1" w:rsidP="004E0AB6">
      <w:r>
        <w:t>As</w:t>
      </w:r>
      <w:r w:rsidR="0076466E">
        <w:t xml:space="preserve"> model-based methods represent the SotA for RSs, f</w:t>
      </w:r>
      <w:r>
        <w:t>or this research</w:t>
      </w:r>
      <w:r w:rsidR="0076466E">
        <w:t xml:space="preserve"> we will </w:t>
      </w:r>
      <w:r w:rsidR="000C593A">
        <w:t>only cover</w:t>
      </w:r>
      <w:r>
        <w:t xml:space="preserve"> model-based RS methods.</w:t>
      </w:r>
      <w:r w:rsidR="000C593A">
        <w:t xml:space="preserve"> </w:t>
      </w:r>
      <w:r w:rsidR="00981284">
        <w:t xml:space="preserve">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541221">
        <w:t xml:space="preserve">, which will be described </w:t>
      </w:r>
      <w:r w:rsidR="007C2493">
        <w:t>here</w:t>
      </w:r>
      <w:r w:rsidR="00C36E24">
        <w:t>.</w:t>
      </w:r>
    </w:p>
    <w:p w14:paraId="09E15145" w14:textId="1068F53D" w:rsidR="0085461C" w:rsidRDefault="0095165E" w:rsidP="004E0AB6">
      <w:r>
        <w:rPr>
          <w:b/>
        </w:rPr>
        <w:t>Matrix Factorization.</w:t>
      </w:r>
      <w:r>
        <w:t xml:space="preserve"> </w:t>
      </w:r>
      <w:r w:rsidR="00827B10">
        <w:t>This</w:t>
      </w:r>
      <w:r w:rsidR="0024289C">
        <w:t xml:space="preserve">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FF1EC0">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FF1EC0">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567D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2LCJSZWZlcmVuY2VJZCI6IjNmN2U3MWU2LTg3MmUtNGE2MC1hMTFlLTE5NDIyZWJlMTF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S0wNzE2LTIxOTctNF8zIiwiVXJpU3RyaW5nIjoiaHR0cHM6Ly9kb2kub3JnLzEwLjEwMDcvOTc4LTEtMDcxNi0yMTk3LTRf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zOjUxOjUzIiwiTW9kaWZpZWRCeSI6Il9TZWJhc3RpYW4gU8OkdHpsZXIiLCJJZCI6Ijc1NGRkMGViLWJlMjctNDEwYi04OTBiLTJkYjA0YjZiZjEwYyIsIk1vZGlmaWVkT24iOiIyMDIyLTA2LTIxVDEzOjUxOjUz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ikifV19LCJUYWciOiJDaXRhdmlQbGFjZWhvbGRlciM2MzA3MWYzYy1hNGI1LTQwNDQtOGZjMi1lYzdkN2RkZDc3NjYiLCJUZXh0IjoiKDIwMjIpIiwiV0FJVmVyc2lvbiI6IjYuMTIuMC4wIn0=}</w:instrText>
          </w:r>
          <w:r w:rsidR="00C143DF">
            <w:fldChar w:fldCharType="separate"/>
          </w:r>
          <w:r w:rsidR="00567D55">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FF1EC0">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FF1EC0">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FF1EC0">
            <w:t>(Koren et al., 2009)</w:t>
          </w:r>
          <w:r w:rsidR="00C727F1">
            <w:fldChar w:fldCharType="end"/>
          </w:r>
        </w:sdtContent>
      </w:sdt>
      <w:r w:rsidR="00843302">
        <w:t>.</w:t>
      </w:r>
    </w:p>
    <w:p w14:paraId="48562123" w14:textId="54637280"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lastRenderedPageBreak/>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FF1EC0">
            <w:t>(Blondel, Ishihata, Fujino, &amp; Ueda, 2016)</w:t>
          </w:r>
          <w:r w:rsidR="007C7254">
            <w:fldChar w:fldCharType="end"/>
          </w:r>
        </w:sdtContent>
      </w:sdt>
      <w:r w:rsidR="00E61BA9">
        <w:t>.</w:t>
      </w:r>
      <w:r w:rsidR="00420352">
        <w:t xml:space="preserve"> </w:t>
      </w:r>
      <w:r w:rsidR="001531A2">
        <w:t>However,</w:t>
      </w:r>
      <w:r w:rsidR="00497D51" w:rsidDel="001531A2">
        <w:t xml:space="preserve"> </w:t>
      </w:r>
      <w:r w:rsidR="001531A2">
        <w:t xml:space="preserve">the </w:t>
      </w:r>
      <w:r w:rsidR="00497D51">
        <w:t xml:space="preserve">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D7583" w:rsidDel="001531A2">
        <w:t>,</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FF1EC0">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NTE6NDI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FF1EC0">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OFQxNTo1MTo0Mi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FF1EC0">
            <w:t>(Dacrema, Boglio, Cremonesi, &amp; Jannach, 2021)</w:t>
          </w:r>
          <w:r w:rsidR="00ED71DA">
            <w:fldChar w:fldCharType="end"/>
          </w:r>
        </w:sdtContent>
      </w:sdt>
      <w:r w:rsidR="000B65C3">
        <w:t>.</w:t>
      </w:r>
    </w:p>
    <w:p w14:paraId="06963A81" w14:textId="358D26E4" w:rsidR="006803F6" w:rsidRDefault="00CD0833" w:rsidP="004E0AB6">
      <w:r>
        <w:rPr>
          <w:b/>
        </w:rPr>
        <w:t xml:space="preserve">Deep </w:t>
      </w:r>
      <w:r w:rsidR="00621008">
        <w:rPr>
          <w:b/>
        </w:rPr>
        <w:t>Learning</w:t>
      </w:r>
      <w:r>
        <w:rPr>
          <w:b/>
        </w:rPr>
        <w:t xml:space="preserve">. </w:t>
      </w:r>
      <w:r w:rsidR="00EA37C3" w:rsidRPr="00EA37C3">
        <w:t>In order to circumvent the above-mentioned limitations of</w:t>
      </w:r>
      <w:r w:rsidR="0094351E">
        <w:t xml:space="preserve"> FMs</w:t>
      </w:r>
      <w:r w:rsidR="00EA37C3" w:rsidRPr="00EA37C3">
        <w:t xml:space="preserve">, </w:t>
      </w:r>
      <w:r w:rsidR="00D32386" w:rsidRPr="0064389A">
        <w:rPr>
          <w:i/>
        </w:rPr>
        <w:t xml:space="preserve">deep </w:t>
      </w:r>
      <w:r w:rsidR="00EA37C3" w:rsidRPr="0064389A">
        <w:rPr>
          <w:i/>
        </w:rPr>
        <w:t>neural networks</w:t>
      </w:r>
      <w:r w:rsidR="00EA37C3" w:rsidRPr="00EA37C3">
        <w:t xml:space="preserve"> </w:t>
      </w:r>
      <w:r w:rsidR="004C0DF6">
        <w:t>(</w:t>
      </w:r>
      <w:r w:rsidR="00D32386">
        <w:t>D</w:t>
      </w:r>
      <w:r w:rsidR="004C0DF6">
        <w:t xml:space="preserve">NN) </w:t>
      </w:r>
      <w:r w:rsidR="00EA37C3" w:rsidRPr="00EA37C3">
        <w:t xml:space="preserve">have gained </w:t>
      </w:r>
      <w:r w:rsidR="00EA37C3">
        <w:t xml:space="preserve">increasing interest </w:t>
      </w:r>
      <w:r w:rsidR="003235DF">
        <w:t xml:space="preserve">in </w:t>
      </w:r>
      <w:r w:rsidR="00EA37C3">
        <w:t>RS</w:t>
      </w:r>
      <w:r w:rsidR="003235DF">
        <w:t xml:space="preserve"> research</w:t>
      </w:r>
      <w:r w:rsidR="00EA37C3"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OFQxNTo1MTo0M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FF1EC0">
            <w:t>(Dacrema et al., 2021)</w:t>
          </w:r>
          <w:r w:rsidR="007F55F9">
            <w:fldChar w:fldCharType="end"/>
          </w:r>
        </w:sdtContent>
      </w:sdt>
      <w:r w:rsidR="00EA37C3"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w:t>
      </w:r>
      <w:r w:rsidR="00D376D2" w:rsidDel="00344411">
        <w:t xml:space="preserve"> </w:t>
      </w:r>
      <w:r w:rsidR="00344411">
        <w:t xml:space="preserve">embedded information </w:t>
      </w:r>
      <w:r w:rsidR="00D376D2">
        <w:t>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w:t>
      </w:r>
      <w:r w:rsidR="005D7722">
        <w:t xml:space="preserve"> </w:t>
      </w:r>
    </w:p>
    <w:p w14:paraId="3B73E57C" w14:textId="355C3FD8" w:rsidR="000264A1" w:rsidRDefault="4E73939D" w:rsidP="004E0AB6">
      <w:r>
        <w:t>NNs</w:t>
      </w:r>
      <w:r w:rsidR="0064160E" w:rsidRPr="0064160E">
        <w:t xml:space="preserve"> emulate a simplified model of how human neurons actually work in a brain. Like the brain in biology, </w:t>
      </w:r>
      <w:r w:rsidR="00801F08" w:rsidRPr="00801F08">
        <w:rPr>
          <w:i/>
        </w:rPr>
        <w:t>artificial neural network</w:t>
      </w:r>
      <w:r w:rsidR="0064160E" w:rsidRPr="00801F08">
        <w:rPr>
          <w:i/>
        </w:rPr>
        <w:t>s</w:t>
      </w:r>
      <w:r w:rsidR="008E3EB4">
        <w:rPr>
          <w:rStyle w:val="Funotenzeichen"/>
          <w:i/>
        </w:rPr>
        <w:footnoteReference w:id="4"/>
      </w:r>
      <w:r w:rsidR="0064160E" w:rsidRPr="0064160E">
        <w:t xml:space="preserve"> </w:t>
      </w:r>
      <w:r w:rsidR="00801F08">
        <w:t xml:space="preserve">(ANN) </w:t>
      </w:r>
      <w:r w:rsidR="0064160E" w:rsidRPr="0064160E">
        <w:t>consist of multiple individual neurons that are interconnected, whose joint response to a</w:t>
      </w:r>
      <w:r w:rsidR="0040398A">
        <w:t>n external</w:t>
      </w:r>
      <w:r w:rsidR="0064160E"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FF1EC0">
            <w:t>(Charniak, 2019)</w:t>
          </w:r>
          <w:r w:rsidR="002F113B">
            <w:fldChar w:fldCharType="end"/>
          </w:r>
        </w:sdtContent>
      </w:sdt>
      <w:r w:rsidR="009C6BE2">
        <w:t>.</w:t>
      </w:r>
      <w:r w:rsidR="00C65436">
        <w:t xml:space="preserve"> </w:t>
      </w:r>
    </w:p>
    <w:p w14:paraId="6116AFD8" w14:textId="76EC5433"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CE4E94">
        <w:t>.</w:t>
      </w:r>
      <w:r w:rsidR="000F6BFD">
        <w:t xml:space="preserve"> </w:t>
      </w:r>
      <w:r w:rsidR="00686265" w:rsidRPr="235B2FCF">
        <w:rPr>
          <w:rFonts w:cs="Arial"/>
        </w:rPr>
        <w:t>In the neuron, the input value gets multiplied by the weight</w:t>
      </w:r>
      <w:r w:rsidR="00D833F6" w:rsidRPr="235B2FCF">
        <w:rPr>
          <w:rFonts w:cs="Arial"/>
        </w:rPr>
        <w:t>,</w:t>
      </w:r>
      <w:r w:rsidR="006370D3" w:rsidRPr="235B2FCF">
        <w:rPr>
          <w:rFonts w:cs="Arial"/>
        </w:rPr>
        <w:t xml:space="preserve"> then </w:t>
      </w:r>
      <w:r w:rsidR="00686265" w:rsidRPr="235B2FCF">
        <w:rPr>
          <w:rFonts w:cs="Arial"/>
        </w:rPr>
        <w:t>the bias offsets the product by a certain value</w:t>
      </w:r>
      <w:r w:rsidR="00131D2C">
        <w:t>.</w:t>
      </w:r>
      <w:r w:rsidR="00C83F70">
        <w:t xml:space="preserve"> </w:t>
      </w:r>
      <w:r w:rsidR="00DC3914">
        <w:t xml:space="preserve">The </w:t>
      </w:r>
      <w:r w:rsidR="007F5354">
        <w:t xml:space="preserve">activation function </w:t>
      </w:r>
      <w:r w:rsidR="00776FFF">
        <w:t xml:space="preserve">refactors </w:t>
      </w:r>
      <w:r w:rsidR="003E2D54">
        <w:t>th</w:t>
      </w:r>
      <w:r w:rsidR="001B7028">
        <w:t>is weighted sum</w:t>
      </w:r>
      <w:r w:rsidR="00757A6B">
        <w:t>, which</w:t>
      </w:r>
      <w:r w:rsidR="009861D2">
        <w:t xml:space="preserve"> makes</w:t>
      </w:r>
      <w:r w:rsidR="005E1EFD">
        <w:t xml:space="preserve"> the</w:t>
      </w:r>
      <w:r w:rsidR="002C0D6E">
        <w:t xml:space="preserv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xml:space="preserve">, </w:t>
      </w:r>
      <w:r w:rsidR="000C54A4" w:rsidDel="00AD7248">
        <w:t>i.e</w:t>
      </w:r>
      <w:r w:rsidR="00AD7248">
        <w:t>.,</w:t>
      </w:r>
      <w:r w:rsidR="000C54A4">
        <w:t xml:space="preserv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FF1EC0">
            <w:t>(Nair &amp; Hinton, 2010)</w:t>
          </w:r>
          <w:r w:rsidR="00AF1B0E">
            <w:fldChar w:fldCharType="end"/>
          </w:r>
        </w:sdtContent>
      </w:sdt>
      <w:r w:rsidR="00271521">
        <w:t>.</w:t>
      </w:r>
      <w:r w:rsidR="00F25979">
        <w:t xml:space="preserve"> </w:t>
      </w:r>
      <w:r w:rsidR="00A71BC1">
        <w:t>For</w:t>
      </w:r>
      <w:r w:rsidR="00F25979">
        <w:t xml:space="preserve">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w:t>
      </w:r>
      <w:r w:rsidR="00D307D6">
        <w:t>For classification tasks</w:t>
      </w:r>
      <w:r w:rsidR="00C02F04">
        <w:t xml:space="preserve">, an </w:t>
      </w:r>
      <w:r w:rsidR="00C02F04" w:rsidRPr="002B2E7B">
        <w:rPr>
          <w:i/>
        </w:rPr>
        <w:t>Argmax</w:t>
      </w:r>
      <w:r w:rsidR="00C02F04">
        <w:t xml:space="preserve"> function ca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FF1EC0">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xml:space="preserve">, which is the reason they are </w:t>
      </w:r>
      <w:r w:rsidR="0027010D">
        <w:lastRenderedPageBreak/>
        <w:t>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OFQxNTo1MTo0Mi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FF1EC0">
            <w:t>(Charniak, 2019; Gurney, 2014; Hanin, 2019; Heaton, 2012)</w:t>
          </w:r>
          <w:r w:rsidR="00974C12">
            <w:fldChar w:fldCharType="end"/>
          </w:r>
        </w:sdtContent>
      </w:sdt>
      <w:r w:rsidR="00B3080C">
        <w:t>.</w:t>
      </w:r>
    </w:p>
    <w:p w14:paraId="07979913" w14:textId="425C969B"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w:t>
      </w:r>
      <w:r w:rsidR="0047525A" w:rsidDel="00084907">
        <w:t>i.e</w:t>
      </w:r>
      <w:r w:rsidR="00084907">
        <w:t>.,</w:t>
      </w:r>
      <w:r w:rsidR="0047525A">
        <w:t xml:space="preserv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w:t>
      </w:r>
      <w:r w:rsidR="00661B8B" w:rsidDel="00146815">
        <w:t xml:space="preserve">output </w:t>
      </w:r>
      <w:r w:rsidR="00146815">
        <w:t>of</w:t>
      </w:r>
      <w:r w:rsidR="00661B8B">
        <w:t xml:space="preserve">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0037C7" w:rsidRPr="235B2FCF">
        <w:rPr>
          <w:rFonts w:cs="Arial"/>
        </w:rPr>
        <w:t>Earlier</w:t>
      </w:r>
      <w:r w:rsidR="005E347D" w:rsidRPr="235B2FCF">
        <w:rPr>
          <w:rFonts w:cs="Arial"/>
        </w:rPr>
        <w:t xml:space="preserve"> </w:t>
      </w:r>
      <w:r w:rsidR="000037C7" w:rsidRPr="235B2FCF">
        <w:rPr>
          <w:rFonts w:cs="Arial"/>
        </w:rPr>
        <w:t xml:space="preserve">it was </w:t>
      </w:r>
      <w:r w:rsidR="005E347D" w:rsidRPr="235B2FCF">
        <w:rPr>
          <w:rFonts w:cs="Arial"/>
        </w:rPr>
        <w:t>established, that each neuron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w:t>
      </w:r>
      <w:r w:rsidR="00382725">
        <w:t xml:space="preserve">an </w:t>
      </w:r>
      <w:r w:rsidR="003E3FA1">
        <w:t xml:space="preserve">inferior </w:t>
      </w:r>
      <w:r w:rsidR="00382725">
        <w:t xml:space="preserve">model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FF1EC0">
            <w:t>(Gurney, 2014; Heaton, 2012; LeCun et al., 1989)</w:t>
          </w:r>
          <w:r w:rsidR="00BD3639">
            <w:fldChar w:fldCharType="end"/>
          </w:r>
        </w:sdtContent>
      </w:sdt>
      <w:r w:rsidR="000C7C8C">
        <w:t>.</w:t>
      </w:r>
      <w:r w:rsidR="001B56D3">
        <w:t xml:space="preserve"> </w:t>
      </w:r>
    </w:p>
    <w:p w14:paraId="54CE1F34" w14:textId="3B88C63D"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OFQxNTo1MTo0Mi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FF1EC0">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B8028C">
            <w:t>Dacr</w:t>
          </w:r>
          <w:r w:rsidR="009E7B30">
            <w:t>e</w:t>
          </w:r>
          <w:r w:rsidR="00B8028C">
            <w:t xml:space="preserve">ma et al. </w:t>
          </w:r>
          <w:r w:rsidR="003511CB">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ExLjA3Njk4djMiLCJVcmlTdHJpbmciOiJodHRwczovL2FyeGl2Lm9yZy9wZGYvMTkxMS4wNzY5OH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lQwMDoxOTo1OSIsIk1vZGlmaWVkQnkiOiJfU2ViYXN0aWFuIFPDpHR6bGVyIiwiSWQiOiJlYTI2NWJlYy03YWU1LTQ3YzctODU4Mi0xMmRiYzcyZTc0ZmQiLCJNb2RpZmllZE9uIjoiMjAyMi0wNi0yMlQwMDoxOT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QzNDE4NSIsIlVyaVN0cmluZyI6Imh0dHBzOi8vZG9pLm9yZy8xMC4xMTQ1LzM0MzQx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JUMDA6MTk6NTkiLCJNb2RpZmllZEJ5IjoiX1NlYmFzdGlhbiBTw6R0emxlciIsIklkIjoiYjcwYTliYjMtNTNiNy00ODgyLWE0N2UtNDI0YjRhNzk2OTk5IiwiTW9kaWZpZWRPbiI6IjIwMjItMDYtMjJUMDA6MTk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JUMDA6MTk6NTkiLCJNb2RpZmllZEJ5IjoiX1NlYmFzdGlhbiBTw6R0emxlciIsIklkIjoiM2UyN2M4ZjctNGM3Mi00MjNhLWI1NmEtOTA5MzBiZGZhMDM0IiwiTW9kaWZpZWRPbiI6IjIwMjItMDYtMjJUMDA6MTk6NT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TExLjA3Njk4djMiLCJVcmlTdHJpbmciOiJodHRwOi8vYXJ4aXYub3JnL3BkZi8xOTExLjA3Njk4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JUMDA6MTk6NTkiLCJNb2RpZmllZEJ5IjoiX1NlYmFzdGlhbiBTw6R0emxlciIsIklkIjoiZTlmNWEyNzAtNzY1Ny00OGVmLTllM2MtZmI0M2M0NjczOGMzIiwiTW9kaWZpZWRPbiI6IjIwMjItMDYtMjJUMDA6MTk6NTkiLCJQcm9qZWN0Ijp7IiRyZWYiOiI1In19XSwiTnVtYmVyIjoiMiIsIk9ubGluZUFkZHJlc3MiOiJodHRwOi8vYXJ4aXYub3JnL3BkZi8xOTExLjA3Njk4djM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l9TZWJhc3RpYW4gU8OkdHpsZXIiLCJDcmVhdGVkT24iOiIyMDIyLTA2LTIyVDAwOjE5OjU5IiwiTW9kaWZpZWRCeSI6Il9TZWJhc3RpYW4iLCJJZCI6IjcxMGMxMjA0LWExM2QtNDYzZS04ZTYyLWZiYjgzMjM3MGEzNyIsIk1vZGlmaWVkT24iOiIyMDIyLTA4LTA4VDE1OjUxOjQy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jEpIn1dfSwiVGFnIjoiQ2l0YXZpUGxhY2Vob2xkZXIjMjVhNTQ2OWEtNjQ0My00ZTU5LThiZmQtNzdkYTczNzNlZWJlIiwiVGV4dCI6IigyMDIxKSIsIldBSVZlcnNpb24iOiI2LjEyLjAuMCJ9}</w:instrText>
          </w:r>
          <w:r w:rsidR="003511CB">
            <w:fldChar w:fldCharType="separate"/>
          </w:r>
          <w:r w:rsidR="00A44910">
            <w:t>(2021)</w:t>
          </w:r>
          <w:r w:rsidR="003511CB">
            <w:fldChar w:fldCharType="end"/>
          </w:r>
        </w:sdtContent>
      </w:sdt>
      <w:r w:rsidR="003511CB">
        <w:t xml:space="preserve"> discovered that simple MF methods show similar performance to other</w:t>
      </w:r>
      <w:r w:rsidR="00636F62">
        <w:t xml:space="preserve"> SotA</w:t>
      </w:r>
      <w:r w:rsidR="003511CB">
        <w:t xml:space="preserve">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FF1EC0">
            <w:t>(Rendle, Krichene, Zhang, &amp; Anderson, 2020)</w:t>
          </w:r>
          <w:r w:rsidR="00A6589D">
            <w:fldChar w:fldCharType="end"/>
          </w:r>
        </w:sdtContent>
      </w:sdt>
      <w:r w:rsidR="0058526C">
        <w:t>.</w:t>
      </w:r>
      <w:r w:rsidR="003C4E90">
        <w:t xml:space="preserve"> </w:t>
      </w:r>
    </w:p>
    <w:p w14:paraId="41DC409D" w14:textId="77560D9A" w:rsidR="002E5D8D" w:rsidRDefault="003C4E90" w:rsidP="004E0AB6">
      <w:r>
        <w:lastRenderedPageBreak/>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FF1EC0">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4VDE1OjUxOjQy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1EC0">
            <w:t>(Covington, Adams, &amp; Sargin, 2016)</w:t>
          </w:r>
          <w:r w:rsidR="00FF3B3A">
            <w:fldChar w:fldCharType="end"/>
          </w:r>
        </w:sdtContent>
      </w:sdt>
      <w:r w:rsidR="00FF3B3A">
        <w:t>.</w:t>
      </w:r>
    </w:p>
    <w:p w14:paraId="7B0F308A" w14:textId="28E9862A" w:rsidR="00C721A1" w:rsidRDefault="00EF1E50" w:rsidP="00EF1E50">
      <w:pPr>
        <w:pStyle w:val="berschrift3"/>
      </w:pPr>
      <w:bookmarkStart w:id="28" w:name="_Ref109690661"/>
      <w:bookmarkStart w:id="29" w:name="_Ref109863681"/>
      <w:bookmarkStart w:id="30" w:name="_Toc110808374"/>
      <w:r>
        <w:t>Deep &amp; Cross Networks</w:t>
      </w:r>
      <w:bookmarkEnd w:id="28"/>
      <w:bookmarkEnd w:id="29"/>
      <w:bookmarkEnd w:id="30"/>
    </w:p>
    <w:p w14:paraId="63729B4C" w14:textId="14FD0089"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392469">
        <w:t>number</w:t>
      </w:r>
      <w:r w:rsidR="00943D8E">
        <w:t xml:space="preserve">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NTE6NDI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hUMTU6NTE6NDI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FF1EC0">
            <w:t>(Wang et al., 2017; Wang et al., 2021)</w:t>
          </w:r>
          <w:r w:rsidR="00411DE7">
            <w:fldChar w:fldCharType="end"/>
          </w:r>
        </w:sdtContent>
      </w:sdt>
      <w:r w:rsidR="00885477">
        <w:t>.</w:t>
      </w:r>
    </w:p>
    <w:p w14:paraId="3C6385CF" w14:textId="2D29F10E" w:rsidR="00614677" w:rsidRDefault="00DE18E7" w:rsidP="00614677">
      <w:r>
        <w:t xml:space="preserve">Suppose </w:t>
      </w:r>
      <w:r w:rsidR="00334BC2">
        <w:t>a</w:t>
      </w:r>
      <w:r w:rsidR="00955AAA">
        <w:t>n</w:t>
      </w:r>
      <w:r w:rsidR="00334BC2">
        <w:t xml:space="preserve">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 xml:space="preserve">hile it might be acceptable or even desired for fantasy movies to be 3 hours long, a </w:t>
      </w:r>
      <w:r w:rsidR="00A52646" w:rsidRPr="00A52646" w:rsidDel="0021246D">
        <w:t>3</w:t>
      </w:r>
      <w:r w:rsidR="0021246D" w:rsidRPr="00A52646">
        <w:t>-hour</w:t>
      </w:r>
      <w:r w:rsidR="00A52646" w:rsidRPr="00A52646">
        <w:t xml:space="preserve"> runtime for a comedy</w:t>
      </w:r>
      <w:r w:rsidR="00D710AB">
        <w:t xml:space="preserve"> </w:t>
      </w:r>
      <w:r w:rsidR="00A52646" w:rsidRPr="00A52646">
        <w:t xml:space="preserve">could generally be viewed </w:t>
      </w:r>
      <w:r w:rsidR="00D710AB" w:rsidRPr="00A52646">
        <w:t>unfavorably</w:t>
      </w:r>
      <w:r w:rsidR="00D710AB">
        <w:t>.</w:t>
      </w:r>
    </w:p>
    <w:p w14:paraId="5104EA36" w14:textId="0E8C1CC7"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OFQxNTo1MTo0M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FF1EC0">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A64307">
        <w:t>H</w:t>
      </w:r>
      <w:r w:rsidR="00CF0D06">
        <w:t>owever</w:t>
      </w:r>
      <w:r w:rsidR="00A64307">
        <w:t>, they</w:t>
      </w:r>
      <w:r w:rsidR="00CF0D06">
        <w:t xml:space="preserve">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NTE6ND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F1EC0">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effi</w:t>
      </w:r>
      <w:r w:rsidR="00A70033" w:rsidRPr="00A70033">
        <w:lastRenderedPageBreak/>
        <w:t xml:space="preserve">ciency of </w:t>
      </w:r>
      <w:r w:rsidR="00DE0875">
        <w:t>DNN</w:t>
      </w:r>
      <w:r w:rsidR="00074157">
        <w:t>s</w:t>
      </w:r>
      <w:r w:rsidR="00A70033" w:rsidRPr="00A70033">
        <w:t xml:space="preserve"> into question, especially in light of large-scale recommendations that need to compute high amounts of queries per second</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FF1EC0">
            <w:t>(Rendle et al., 2020)</w:t>
          </w:r>
          <w:r w:rsidR="00306886">
            <w:fldChar w:fldCharType="end"/>
          </w:r>
        </w:sdtContent>
      </w:sdt>
      <w:r w:rsidR="003722D0">
        <w:t>.</w:t>
      </w:r>
    </w:p>
    <w:p w14:paraId="36DF5A9A" w14:textId="5FFA4554"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w:t>
      </w:r>
      <w:r w:rsidR="0069194D">
        <w:t>s</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NTE6ND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FF1EC0">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At the start of the network (</w:t>
      </w:r>
      <w:r w:rsidR="00712923" w:rsidRPr="00712923" w:rsidDel="002D2FB6">
        <w:t>i.e</w:t>
      </w:r>
      <w:r w:rsidR="002D2FB6" w:rsidRPr="00712923">
        <w:t>.,</w:t>
      </w:r>
      <w:r w:rsidR="00712923" w:rsidRPr="00712923">
        <w:t xml:space="preserv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1E4A02">
        <w:t xml:space="preserve">Figure </w:t>
      </w:r>
      <w:r w:rsidR="001E4A02">
        <w:rPr>
          <w:noProof/>
        </w:rPr>
        <w:t>3</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3BC24B0B" w:rsidR="008C1888" w:rsidRDefault="008C1888" w:rsidP="008D6D83">
      <w:pPr>
        <w:pStyle w:val="Beschriftung"/>
      </w:pPr>
      <w:bookmarkStart w:id="31" w:name="_Ref107267688"/>
      <w:bookmarkStart w:id="32" w:name="_Toc110863969"/>
      <w:r>
        <w:t xml:space="preserve">Figure </w:t>
      </w:r>
      <w:r>
        <w:fldChar w:fldCharType="begin"/>
      </w:r>
      <w:r>
        <w:instrText xml:space="preserve"> SEQ Figure \* ARABIC </w:instrText>
      </w:r>
      <w:r>
        <w:fldChar w:fldCharType="separate"/>
      </w:r>
      <w:r w:rsidR="007C5A0D">
        <w:rPr>
          <w:noProof/>
        </w:rPr>
        <w:t>3</w:t>
      </w:r>
      <w:r>
        <w:fldChar w:fldCharType="end"/>
      </w:r>
      <w:bookmarkEnd w:id="3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E1OjUxOjQ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FF1EC0">
            <w:t>(Wang et al., 2021)</w:t>
          </w:r>
          <w:r w:rsidR="00953B56">
            <w:fldChar w:fldCharType="end"/>
          </w:r>
        </w:sdtContent>
      </w:sdt>
      <w:bookmarkEnd w:id="32"/>
    </w:p>
    <w:p w14:paraId="23C8BA24" w14:textId="41257D91"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lastRenderedPageBreak/>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1E4A02">
        <w:t xml:space="preserve">Figure </w:t>
      </w:r>
      <w:r w:rsidR="001E4A02">
        <w:rPr>
          <w:noProof/>
        </w:rPr>
        <w:t>4</w:t>
      </w:r>
      <w:r w:rsidR="00AC1BB0">
        <w:fldChar w:fldCharType="end"/>
      </w:r>
      <w:r w:rsidR="008A740E">
        <w:t>.</w:t>
      </w:r>
    </w:p>
    <w:p w14:paraId="728AF3CC" w14:textId="14975580" w:rsidR="00C73468" w:rsidRDefault="00390EA4" w:rsidP="00C73468">
      <w:pPr>
        <w:keepNext/>
      </w:pPr>
      <w:r w:rsidRPr="00390EA4">
        <w:rPr>
          <w:noProof/>
        </w:rPr>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7FC7F9CA" w:rsidR="00090805" w:rsidRPr="00090805" w:rsidRDefault="00C73468" w:rsidP="00327CBC">
      <w:pPr>
        <w:pStyle w:val="Beschriftung"/>
      </w:pPr>
      <w:bookmarkStart w:id="33" w:name="_Ref107267783"/>
      <w:bookmarkStart w:id="34" w:name="_Toc110863970"/>
      <w:r>
        <w:t xml:space="preserve">Figure </w:t>
      </w:r>
      <w:r>
        <w:fldChar w:fldCharType="begin"/>
      </w:r>
      <w:r>
        <w:instrText xml:space="preserve"> SEQ Figure \* ARABIC </w:instrText>
      </w:r>
      <w:r>
        <w:fldChar w:fldCharType="separate"/>
      </w:r>
      <w:r w:rsidR="007C5A0D">
        <w:rPr>
          <w:noProof/>
        </w:rPr>
        <w:t>4</w:t>
      </w:r>
      <w:r>
        <w:fldChar w:fldCharType="end"/>
      </w:r>
      <w:bookmarkEnd w:id="33"/>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E1OjUxOjQ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FF1EC0">
            <w:t>(Wang et al., 2021)</w:t>
          </w:r>
          <w:r>
            <w:fldChar w:fldCharType="end"/>
          </w:r>
        </w:sdtContent>
      </w:sdt>
      <w:bookmarkEnd w:id="34"/>
    </w:p>
    <w:p w14:paraId="02F69185" w14:textId="43CA5DB0"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w:t>
      </w:r>
      <w:r w:rsidR="001524FB">
        <w:t xml:space="preserve"> </w:t>
      </w:r>
      <w:r w:rsidR="00BF4792">
        <w:t>With DCNs</w:t>
      </w:r>
      <w:r w:rsidR="00A53BB5">
        <w:t>,</w:t>
      </w:r>
      <w:r w:rsidR="00BF4792">
        <w:t xml:space="preserve"> </w:t>
      </w:r>
      <w:r w:rsidR="00A53BB5">
        <w:t xml:space="preserve">the task of finding cross feature interactions </w:t>
      </w:r>
      <w:r w:rsidR="001524FB">
        <w:t>can</w:t>
      </w:r>
      <w:r w:rsidR="00A53BB5">
        <w:t xml:space="preserve"> now </w:t>
      </w:r>
      <w:r w:rsidR="001524FB">
        <w:t xml:space="preserve">be </w:t>
      </w:r>
      <w:r w:rsidR="00A53BB5">
        <w:t>delegated to the model training</w:t>
      </w:r>
      <w:r w:rsidR="00CB4291">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4VDE1OjUxOjQy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FF1EC0">
            <w:t>(Shan et al., 2016)</w:t>
          </w:r>
          <w:r w:rsidR="008F099C">
            <w:fldChar w:fldCharType="end"/>
          </w:r>
        </w:sdtContent>
      </w:sdt>
      <w:r w:rsidRPr="004A3EB9">
        <w:t xml:space="preserve">. This saves </w:t>
      </w:r>
      <w:r w:rsidR="00782750" w:rsidRPr="004A3EB9">
        <w:t>labor</w:t>
      </w:r>
      <w:r w:rsidRPr="004A3EB9">
        <w:t xml:space="preserve"> time and</w:t>
      </w:r>
      <w:r w:rsidR="00425EF7">
        <w:t xml:space="preserve"> diminishes</w:t>
      </w:r>
      <w:r w:rsidRPr="004A3EB9">
        <w:t xml:space="preserve">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5" w:name="_Toc110808375"/>
      <w:r>
        <w:t>State of the Art Technology</w:t>
      </w:r>
      <w:bookmarkEnd w:id="35"/>
    </w:p>
    <w:p w14:paraId="19D9FC05" w14:textId="025D8DA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FF1EC0">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w:t>
      </w:r>
      <w:r w:rsidR="008918A2">
        <w:t xml:space="preserve"> SotA</w:t>
      </w:r>
      <w:r w:rsidR="001078B2">
        <w:t xml:space="preserve">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FF1EC0">
            <w:t>(TensorFlow, 2022a, 2022b)</w:t>
          </w:r>
          <w:r w:rsidR="0084472A">
            <w:fldChar w:fldCharType="end"/>
          </w:r>
        </w:sdtContent>
      </w:sdt>
      <w:r w:rsidR="001078B2">
        <w:t>.</w:t>
      </w:r>
    </w:p>
    <w:p w14:paraId="676B9D9D" w14:textId="640045AB" w:rsidR="00391A99" w:rsidRPr="00391A99" w:rsidRDefault="0032767F" w:rsidP="00391A99">
      <w:pPr>
        <w:pStyle w:val="berschrift2"/>
      </w:pPr>
      <w:bookmarkStart w:id="36" w:name="_Ref108564826"/>
      <w:bookmarkStart w:id="37" w:name="_Toc110808376"/>
      <w:r>
        <w:lastRenderedPageBreak/>
        <w:t>MLOps</w:t>
      </w:r>
      <w:bookmarkEnd w:id="36"/>
      <w:bookmarkEnd w:id="37"/>
    </w:p>
    <w:p w14:paraId="2C48277F" w14:textId="6152091F" w:rsidR="006B05B3" w:rsidRDefault="006B05B3" w:rsidP="006B05B3">
      <w:pPr>
        <w:pStyle w:val="berschrift3"/>
      </w:pPr>
      <w:bookmarkStart w:id="38" w:name="_Toc110808377"/>
      <w:r>
        <w:t>Problem</w:t>
      </w:r>
      <w:bookmarkEnd w:id="38"/>
    </w:p>
    <w:p w14:paraId="1CFB6221" w14:textId="0EC32F33" w:rsidR="00B032C1" w:rsidRDefault="00E1050D" w:rsidP="006B05B3">
      <w:r>
        <w:t>ML</w:t>
      </w:r>
      <w:r w:rsidR="004C632E">
        <w:t xml:space="preserve">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FF1EC0">
            <w:t>(Minsky, 1961; Rosenblatt, 1961)</w:t>
          </w:r>
          <w:r w:rsidR="006D4543">
            <w:fldChar w:fldCharType="end"/>
          </w:r>
        </w:sdtContent>
      </w:sdt>
      <w:r w:rsidR="004C632E">
        <w:t>.</w:t>
      </w:r>
      <w:r w:rsidR="006D4543">
        <w:t xml:space="preserve"> </w:t>
      </w:r>
      <w:r w:rsidR="00A42591">
        <w:t xml:space="preserve">Over the last </w:t>
      </w:r>
      <w:r w:rsidR="0083465E">
        <w:t>two decades</w:t>
      </w:r>
      <w:r w:rsidR="00A42591">
        <w:t xml:space="preserve"> </w:t>
      </w:r>
      <w:r w:rsidR="00770A96">
        <w:t>ML</w:t>
      </w:r>
      <w:r w:rsidR="00996E78">
        <w:t xml:space="preserve"> </w:t>
      </w:r>
      <w:r w:rsidR="00A0768B">
        <w:t xml:space="preserve">also </w:t>
      </w:r>
      <w:r w:rsidR="00996E78">
        <w:t xml:space="preserve">found its way into the enterprise sector, where it now </w:t>
      </w:r>
      <w:r w:rsidR="00712BA4">
        <w:t>forms</w:t>
      </w:r>
      <w:r w:rsidR="00996E78" w:rsidDel="00712BA4">
        <w:t xml:space="preserve"> </w:t>
      </w:r>
      <w:r w:rsidR="00996E78">
        <w:t xml:space="preserve">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C2F49">
        <w:t>focusses on</w:t>
      </w:r>
      <w:r w:rsidR="00985167">
        <w:t xml:space="preserve"> one aspect of </w:t>
      </w:r>
      <w:r w:rsidR="00880D22">
        <w:t>ML (</w:t>
      </w:r>
      <w:r w:rsidR="00880D22" w:rsidDel="009C2F49">
        <w:t>e.</w:t>
      </w:r>
      <w:r w:rsidR="250771B9">
        <w:t>g</w:t>
      </w:r>
      <w:r w:rsidR="009C2F49">
        <w:t>.,</w:t>
      </w:r>
      <w:r w:rsidR="00880D22">
        <w:t xml:space="preserve"> the algorithm), enterprise</w:t>
      </w:r>
      <w:r w:rsidR="009C2F49">
        <w:t>s</w:t>
      </w:r>
      <w:r w:rsidR="001C1A7A">
        <w:t xml:space="preserve"> devote</w:t>
      </w:r>
      <w:r w:rsidR="001C1A7A" w:rsidDel="009C2F49">
        <w:t xml:space="preserve"> </w:t>
      </w:r>
      <w:r w:rsidR="009C2F49">
        <w:t xml:space="preserve">themselves </w:t>
      </w:r>
      <w:r w:rsidR="001C1A7A">
        <w:t>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w:t>
      </w:r>
      <w:r w:rsidR="009A5A48">
        <w:t xml:space="preserve">usually </w:t>
      </w:r>
      <w:r w:rsidR="00FA089A">
        <w:t xml:space="preserve">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hUMTU6NTE6NDI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FF1EC0">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While in academia</w:t>
      </w:r>
      <w:r w:rsidR="008918A2">
        <w:t xml:space="preserve"> SotA</w:t>
      </w:r>
      <w:r w:rsidR="00B032C1">
        <w:t xml:space="preserve">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w:t>
      </w:r>
      <w:r w:rsidR="0094510D" w:rsidDel="000F53C8">
        <w:t>e.g</w:t>
      </w:r>
      <w:r w:rsidR="000F53C8">
        <w:t>.,</w:t>
      </w:r>
      <w:r w:rsidR="0094510D">
        <w:t xml:space="preserve">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w:t>
      </w:r>
      <w:r w:rsidR="001B64C2" w:rsidDel="002C23E3">
        <w:t xml:space="preserve"> </w:t>
      </w:r>
      <w:r w:rsidR="002C23E3">
        <w:t xml:space="preserve">way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4VDE1OjUxOjQy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FF1EC0">
            <w:t>(Covington et al., 2016)</w:t>
          </w:r>
          <w:r w:rsidR="004012AC">
            <w:fldChar w:fldCharType="end"/>
          </w:r>
        </w:sdtContent>
      </w:sdt>
      <w:r w:rsidR="00426182">
        <w:t>.</w:t>
      </w:r>
    </w:p>
    <w:p w14:paraId="35CC3D62" w14:textId="7EEBDC0B" w:rsidR="00F870C5" w:rsidRDefault="00AB6756" w:rsidP="00AB6756">
      <w:r>
        <w:t>One of the first papers to illustrate challenges of productive ML systems is</w:t>
      </w:r>
      <w:r w:rsidR="005F0C09">
        <w:t xml:space="preserve"> </w:t>
      </w:r>
      <w:r w:rsidR="00CE611D">
        <w:t>“Hidden technical debt in M</w:t>
      </w:r>
      <w:r w:rsidR="000220C7">
        <w:t xml:space="preserve">achine </w:t>
      </w:r>
      <w:r w:rsidR="00CE611D">
        <w:t>L</w:t>
      </w:r>
      <w:r w:rsidR="000220C7">
        <w:t>earning</w:t>
      </w:r>
      <w:r w:rsidR="00CE611D">
        <w:t xml:space="preserve"> S</w:t>
      </w:r>
      <w:r w:rsidR="000220C7">
        <w:t xml:space="preserve">ystems” </w:t>
      </w:r>
      <w:r w:rsidR="005F0C09">
        <w:t>from</w:t>
      </w:r>
      <w:r>
        <w:t xml:space="preserve">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rsidR="00A36C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M4ODk2ZTBlZS1hZDc0LTQ3YzQtYTRmMC1iNmNhYTAzYTQ1MzMiLCJUZXh0IjoiKDIwMTUpIiwiV0FJVmVyc2lvbiI6IjYuMTIuMC4wIn0=}</w:instrText>
          </w:r>
          <w:r>
            <w:fldChar w:fldCharType="separate"/>
          </w:r>
          <w:r w:rsidR="00A36C5F">
            <w:t>(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FF1EC0">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engineering</w:t>
      </w:r>
      <w:r w:rsidR="00EB02CF">
        <w:t>,</w:t>
      </w:r>
      <w:r w:rsidR="00A6028B">
        <w:t xml:space="preserve"> </w:t>
      </w:r>
      <w:r w:rsidR="00EF24D0">
        <w:t xml:space="preserve">technical debt can manifest itself in </w:t>
      </w:r>
      <w:r w:rsidR="00E8289C">
        <w:t xml:space="preserve">different ways, such as </w:t>
      </w:r>
      <w:r w:rsidR="000D2EE4">
        <w:t>code refactor</w:t>
      </w:r>
      <w:r w:rsidR="005245B6">
        <w:t>ing</w:t>
      </w:r>
      <w:r w:rsidR="000D2EE4">
        <w:t>,</w:t>
      </w:r>
      <w:r w:rsidR="004963FA" w:rsidDel="00BD171E">
        <w:t xml:space="preserve"> </w:t>
      </w:r>
      <w:r w:rsidR="00BD171E">
        <w:t xml:space="preserve">deletion of </w:t>
      </w:r>
      <w:r w:rsidR="009A7C6E">
        <w:t>outdated</w:t>
      </w:r>
      <w:r w:rsidR="00E8289C">
        <w:t xml:space="preserve"> modules</w:t>
      </w:r>
      <w:r w:rsidR="009A7C6E">
        <w:t xml:space="preserve">, </w:t>
      </w:r>
      <w:r w:rsidR="00BD171E">
        <w:t xml:space="preserve">reduction of </w:t>
      </w:r>
      <w:r w:rsidR="009A7C6E">
        <w:t>dependencies</w:t>
      </w:r>
      <w:r w:rsidR="00E8289C">
        <w:t xml:space="preserve"> and</w:t>
      </w:r>
      <w:r w:rsidR="00E8289C" w:rsidDel="00BD171E">
        <w:t xml:space="preserve"> </w:t>
      </w:r>
      <w:r w:rsidR="00BD171E">
        <w:t xml:space="preserve">improvement of the </w:t>
      </w:r>
      <w:r w:rsidR="00E8289C">
        <w:t>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hUMTU6NTE6NDI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FF1EC0">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p>
    <w:p w14:paraId="555E2FDF" w14:textId="184E2A0A" w:rsidR="00922F30" w:rsidRDefault="00E549DE" w:rsidP="00AB6756">
      <w:r>
        <w:t>Scull</w:t>
      </w:r>
      <w:r w:rsidR="00BA6960">
        <w:t>e</w:t>
      </w:r>
      <w:r>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7570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NmNTNjYTY3MC01YmRkLTQ2MWItODc5Ni0xZGMyMjZhZDdlYTMiLCJUZXh0IjoiKDIwMTUpIiwiV0FJVmVyc2lvbiI6IjYuMTIuMC4wIn0=}</w:instrText>
          </w:r>
          <w:r w:rsidR="00BA6960">
            <w:fldChar w:fldCharType="separate"/>
          </w:r>
          <w:r w:rsidR="0075708B">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also</w:t>
      </w:r>
      <w:r w:rsidR="00E647C3">
        <w:t xml:space="preserve"> faces</w:t>
      </w:r>
      <w:r w:rsidR="00F92A60">
        <w:t xml:space="preserve"> its own set of technical debt that needs to </w:t>
      </w:r>
      <w:r w:rsidR="00F92A60">
        <w:lastRenderedPageBreak/>
        <w:t xml:space="preserve">be </w:t>
      </w:r>
      <w:r w:rsidR="000A4A05">
        <w:t>considered</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FF1EC0">
            <w:t>(Sculley et al., 2015)</w:t>
          </w:r>
          <w:r w:rsidR="002F4DDE">
            <w:fldChar w:fldCharType="end"/>
          </w:r>
        </w:sdtContent>
      </w:sdt>
      <w:r w:rsidR="002378C5">
        <w:t>.</w:t>
      </w:r>
      <w:r w:rsidR="008F2D01">
        <w:t xml:space="preserve"> </w:t>
      </w:r>
      <w:r w:rsidR="002801C2">
        <w:t>Not</w:t>
      </w:r>
      <w:r w:rsidR="00DB1EF4">
        <w:t xml:space="preserve"> acknowledging</w:t>
      </w:r>
      <w:r w:rsidR="002801C2">
        <w:t xml:space="preserve"> changes </w:t>
      </w:r>
      <w:r w:rsidR="002714DC">
        <w:t xml:space="preserve">in </w:t>
      </w:r>
      <w:r w:rsidR="002801C2">
        <w:t xml:space="preserve">data can lead to an amalgamation of technical debt, to the point where it might render the whole model obsolete </w:t>
      </w:r>
      <w:sdt>
        <w:sdtPr>
          <w:alias w:val="To edit, see citavi.com/edit"/>
          <w:tag w:val="CitaviPlaceholder#e2949350-ce0e-4a7c-9994-3bee3250ccf9"/>
          <w:id w:val="-103352616"/>
          <w:placeholder>
            <w:docPart w:val="6302F665093D4ABB9D0C5EB206077943"/>
          </w:placeholder>
        </w:sdtPr>
        <w:sdtEndPr/>
        <w:sdtContent>
          <w:r w:rsidR="002801C2">
            <w:fldChar w:fldCharType="begin"/>
          </w:r>
          <w:r w:rsidR="002801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801C2">
            <w:fldChar w:fldCharType="separate"/>
          </w:r>
          <w:r w:rsidR="002801C2">
            <w:t>(Lu et al., 2018; Sculley et al., 2015)</w:t>
          </w:r>
          <w:r w:rsidR="002801C2">
            <w:fldChar w:fldCharType="end"/>
          </w:r>
        </w:sdtContent>
      </w:sdt>
      <w:r w:rsidR="002801C2">
        <w:t>. Th</w:t>
      </w:r>
      <w:r w:rsidR="00B20231">
        <w:t xml:space="preserve">is problem is </w:t>
      </w:r>
      <w:r w:rsidR="002801C2">
        <w:t xml:space="preserve">dissected in greater detail in chapter </w:t>
      </w:r>
      <w:r w:rsidR="002801C2">
        <w:fldChar w:fldCharType="begin"/>
      </w:r>
      <w:r w:rsidR="002801C2">
        <w:instrText xml:space="preserve"> REF _Ref107653522 \h  \* MERGEFORMAT </w:instrText>
      </w:r>
      <w:r w:rsidR="002801C2">
        <w:fldChar w:fldCharType="separate"/>
      </w:r>
      <w:r w:rsidR="002801C2">
        <w:t>Concept Drift</w:t>
      </w:r>
      <w:r w:rsidR="002801C2">
        <w:fldChar w:fldCharType="end"/>
      </w:r>
      <w:r w:rsidR="002801C2">
        <w:t>.</w:t>
      </w:r>
    </w:p>
    <w:p w14:paraId="30667B16" w14:textId="7F710241" w:rsidR="00AB6756" w:rsidRDefault="00922F30" w:rsidP="00AB6756">
      <w:r>
        <w:t>Enterprise ML</w:t>
      </w:r>
      <w:r w:rsidR="00B20579">
        <w:t xml:space="preserve"> systems</w:t>
      </w:r>
      <w:r>
        <w:t xml:space="preserve"> are often complex </w:t>
      </w:r>
      <w:r w:rsidR="00333BE7">
        <w:t>and</w:t>
      </w:r>
      <w:r>
        <w:t xml:space="preserve"> com</w:t>
      </w:r>
      <w:r w:rsidR="006C532A">
        <w:t>prise</w:t>
      </w:r>
      <w:r>
        <w:t xml:space="preserve"> various interconnected components</w:t>
      </w:r>
      <w:r w:rsidR="0005143A">
        <w:t>.</w:t>
      </w:r>
      <w:r>
        <w:t xml:space="preserve"> </w:t>
      </w:r>
      <w:r w:rsidR="0005143A">
        <w:t>C</w:t>
      </w:r>
      <w:r>
        <w:t>onsequently</w:t>
      </w:r>
      <w:r w:rsidR="0005143A">
        <w:t>,</w:t>
      </w:r>
      <w:r>
        <w:t xml:space="preserve"> </w:t>
      </w:r>
      <w:r w:rsidR="00DA7428">
        <w:t xml:space="preserve">the ML algorithm </w:t>
      </w:r>
      <w:r w:rsidR="009A5630">
        <w:t xml:space="preserve">itself only makes up </w:t>
      </w:r>
      <w:r w:rsidR="00027672">
        <w:t xml:space="preserve">for </w:t>
      </w:r>
      <w:r w:rsidR="009A5630">
        <w:t>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w:t>
      </w:r>
      <w:r w:rsidR="008F6F1A" w:rsidRPr="008F6F1A" w:rsidDel="00973E62">
        <w:t xml:space="preserve">effect </w:t>
      </w:r>
      <w:r w:rsidR="008F6F1A" w:rsidRPr="008F6F1A">
        <w:t xml:space="preserve">the ML system as well, which results in interdependence.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FF1EC0">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inherently difficult</w:t>
      </w:r>
      <w:r w:rsidR="00A91FFF" w:rsidDel="0034627C">
        <w:t xml:space="preserve"> </w:t>
      </w:r>
      <w:r w:rsidR="0034627C">
        <w:t xml:space="preserve">task </w:t>
      </w:r>
      <w:r w:rsidR="00A91FFF">
        <w:t>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7F5EB59D" w14:textId="0C3D5C06" w:rsidR="00D37DD5" w:rsidRDefault="0F826083" w:rsidP="00CA3503">
      <w:pPr>
        <w:pStyle w:val="berschrift3"/>
      </w:pPr>
      <w:bookmarkStart w:id="39" w:name="_Ref110508012"/>
      <w:bookmarkStart w:id="40" w:name="_Toc110808378"/>
      <w:bookmarkStart w:id="41" w:name="_Ref107653522"/>
      <w:r>
        <w:t>What is MLOps</w:t>
      </w:r>
      <w:bookmarkEnd w:id="39"/>
      <w:bookmarkEnd w:id="40"/>
    </w:p>
    <w:p w14:paraId="290019E3" w14:textId="4526B153" w:rsidR="00FB2700" w:rsidRDefault="00FB2700" w:rsidP="00FB2700">
      <w:r w:rsidRPr="00FB2700">
        <w:t xml:space="preserve">Paying down ML related technical debt demands a re-examination of status-quo practices in a business environment. Industry has different sets of priorities compared to academia, which need to be </w:t>
      </w:r>
      <w:r w:rsidR="002557C4">
        <w:t>considered</w:t>
      </w:r>
      <w:r w:rsidRPr="00FB2700">
        <w:t>. Instead of determining the viability of a model based on specific performance metrics</w:t>
      </w:r>
      <w:r w:rsidR="002A3230">
        <w:t xml:space="preserve"> alone</w:t>
      </w:r>
      <w:r w:rsidRPr="00FB2700">
        <w:t xml:space="preserve">, the effects on operability of the whole system need to be taken into </w:t>
      </w:r>
      <w:r w:rsidR="00690900">
        <w:t>account</w:t>
      </w:r>
      <w:r w:rsidRPr="00FB2700">
        <w:t xml:space="preserve">. Small performance gains at the cost of maintainability usually </w:t>
      </w:r>
      <w:r w:rsidR="003C05AB">
        <w:t>are not recommended</w:t>
      </w:r>
      <w:r w:rsidRPr="00FB2700">
        <w:t xml:space="preserve"> in an enterprise environment. At the same time, infrastructure needs to be set in place, that </w:t>
      </w:r>
      <w:r w:rsidR="00733079" w:rsidRPr="00FB2700">
        <w:t>can prevent</w:t>
      </w:r>
      <w:r w:rsidRPr="00FB2700">
        <w:t xml:space="preserve"> and </w:t>
      </w:r>
      <w:r w:rsidR="00733079">
        <w:t xml:space="preserve">mitigate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F1EC0">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FF1EC0">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1D6B7A5E"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FF1EC0">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hUMTU6NTE6NDI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FF1EC0">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w:t>
      </w:r>
      <w:r w:rsidR="00FE511C">
        <w:lastRenderedPageBreak/>
        <w:t xml:space="preserve">performance, </w:t>
      </w:r>
      <w:r w:rsidR="008C4BC0" w:rsidDel="00C34100">
        <w:t xml:space="preserve">reliability </w:t>
      </w:r>
      <w:r w:rsidR="00C34100">
        <w:t>and</w:t>
      </w:r>
      <w:r w:rsidR="008C4BC0">
        <w:t xml:space="preserve">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FF1EC0">
            <w:t>(Salama et al., 2021; Sculley et al., 2015)</w:t>
          </w:r>
          <w:r w:rsidR="00BE6997">
            <w:fldChar w:fldCharType="end"/>
          </w:r>
        </w:sdtContent>
      </w:sdt>
      <w:r w:rsidR="00BE6997">
        <w:t>.</w:t>
      </w:r>
    </w:p>
    <w:p w14:paraId="6397A716" w14:textId="1205064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rsidR="003757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2LCJSZWZlcmVuY2VJZCI6ImJlNzNjNGY4LTQ1Y2MtNDhlMS1iOGNhLTE2MWMwZDczNzc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TWU5BU0M1MTc5OC4yMDIwLjAwMDE1IiwiVXJpU3RyaW5nIjoiaHR0cHM6Ly9kb2kub3JnLzEwLjExMDkvU1lOQVNDNTE3OTguMjAyMC4wMDA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mZmYjUxZjE4LTMwZGYtNGY3Mi1hMmQ3LTE3ZjA2M2Y4ZWQ1YiIsIk1vZGlmaWVkT24iOiIyMDIyLTA2LTI3VDIxOjU2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eHBsL21vc3RSZWNlbnRJc3N1ZS5qc3A/cHVudW1iZXI9OTM1NjkzNCIsIlVyaVN0cmluZyI6Imh0dHBzOi8vaWVlZXhwbG9yZS5pZWVlLm9yZy94cGwvbW9zdFJlY2VudElzc3VlLmpzcD9wdW51bWJlcj05MzU2OTM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EwOS9TWU5BU0M1MTc5OC4yMDIwIiwiRWRpdG9ycyI6W10sIkV2YWx1YXRpb25Db21wbGV4aXR5IjowLCJFdmFsdWF0aW9uU291cmNlVGV4dEZvcm1hdCI6MCwiR3JvdXBzIjpbXSwiSGFzTGFiZWwxIjpmYWxzZSwiSGFzTGFiZWwyIjpmYWxzZSwiSXNibiI6Ijk3OC0xLTcyODEtNzYyOC00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TWU5BU0M1MTc5OC4yMDIwIiwiVXJpU3RyaW5nIjoiaHR0cHM6Ly9kb2kub3JnLzEwLjExMDkvU1lOQVNDNTE3OTg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IzZDQ4ZTQxYi00NTJiLTQzZDItOGYzNC05NTg3YmVkNWUwM2IiLCJNb2RpZmllZE9uIjoiMjAyMi0wNi0yN1QyMTo1NjowMiIsIlByb2plY3QiOnsiJHJlZiI6IjUifX1dLCJPcmdhbml6YXRpb25zIjpbXSwiT3RoZXJzSW52b2x2ZWQiOltdLCJQdWJsaXNoZXJzIjpbeyIkaWQiOiIxNi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zM2Nzk4Nzc4LWQyYWMtNGIwZS1hZjRjLWY0MzY1MjhjNjBiMyIsIlRleHQiOiIoMjAyMCkiLCJXQUlWZXJzaW9uIjoiNi4xMi4wLjAifQ==}</w:instrText>
          </w:r>
          <w:r>
            <w:fldChar w:fldCharType="separate"/>
          </w:r>
          <w:r w:rsidR="00375775">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6D8B89BF"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FF1EC0">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w:t>
      </w:r>
      <w:r w:rsidR="008918A2">
        <w:t xml:space="preserve">SotA </w:t>
      </w:r>
      <w:r w:rsidR="007F1D92">
        <w:t>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1038CE">
        <w:t>, which are automation</w:t>
      </w:r>
      <w:r w:rsidR="00D45056">
        <w:t>, reproducibility</w:t>
      </w:r>
      <w:r w:rsidR="5E3F63A3">
        <w:t xml:space="preserve"> and monitoring</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13C3A923"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OFQxNTo1MTo0M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FF1EC0">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CF2413">
        <w:t xml:space="preserve"> </w:t>
      </w:r>
      <w:r w:rsidR="000C41E7">
        <w:t xml:space="preserve">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6B744C2F" w:rsidR="00771CCE" w:rsidRDefault="00771CCE" w:rsidP="001F5D94">
      <w:r>
        <w:t>In</w:t>
      </w:r>
      <w:r w:rsidR="008918A2">
        <w:t xml:space="preserve"> SotA</w:t>
      </w:r>
      <w:r>
        <w:t xml:space="preserve"> MLOps</w:t>
      </w:r>
      <w:r w:rsidR="00852E94">
        <w:t>,</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966CFE">
        <w:rPr>
          <w:i/>
          <w:iCs/>
        </w:rPr>
        <w:t>continuous training</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hUMTU6NTE6NDI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FF1EC0">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hUMTU6NTE6NDI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FF1EC0">
            <w:t>(Denis Baylor et al., 2019)</w:t>
          </w:r>
          <w:r w:rsidR="00677204">
            <w:fldChar w:fldCharType="end"/>
          </w:r>
        </w:sdtContent>
      </w:sdt>
      <w:r w:rsidR="001F5D94">
        <w:t>.</w:t>
      </w:r>
    </w:p>
    <w:p w14:paraId="77B2345C" w14:textId="1A1AE34D"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previ</w:t>
      </w:r>
      <w:r w:rsidR="00DD60AD">
        <w:lastRenderedPageBreak/>
        <w:t xml:space="preserve">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OFQxNTo1MTo0Mi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FF1EC0">
            <w:t>(Serban, van der Blom, Hoos, &amp; Visser, 2020)</w:t>
          </w:r>
          <w:r w:rsidR="005A18DE">
            <w:fldChar w:fldCharType="end"/>
          </w:r>
        </w:sdtContent>
      </w:sdt>
      <w:r w:rsidR="00D061DE">
        <w:t>.</w:t>
      </w:r>
    </w:p>
    <w:p w14:paraId="0AC00D68" w14:textId="7316F337" w:rsidR="00BE6997" w:rsidRDefault="00914196" w:rsidP="00FB2700">
      <w:r w:rsidDel="008100A4">
        <w:t>However</w:t>
      </w:r>
      <w:r w:rsidR="008100A4">
        <w:t xml:space="preserve">, for </w:t>
      </w:r>
      <w:r w:rsidR="007B6050">
        <w:t>ML applications, code versioning alone is not sufficient.</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4VDE1OjUxOjQy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FF1EC0">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FF1EC0">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FF1EC0">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42AF49C0"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w:t>
      </w:r>
      <w:r w:rsidR="000856AC" w:rsidDel="005E61A3">
        <w:t>e.g</w:t>
      </w:r>
      <w:r w:rsidR="005E61A3">
        <w:t>.,</w:t>
      </w:r>
      <w:r w:rsidR="000856AC">
        <w:t xml:space="preserve">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FF1EC0">
            <w:t>(Kreuzberger et al., 2022)</w:t>
          </w:r>
          <w:r w:rsidR="003E1E87">
            <w:fldChar w:fldCharType="end"/>
          </w:r>
        </w:sdtContent>
      </w:sdt>
      <w:r w:rsidR="00107744">
        <w:t>.</w:t>
      </w:r>
    </w:p>
    <w:p w14:paraId="76FB2782" w14:textId="20177FA1" w:rsidR="00CB4258" w:rsidRDefault="005376DF" w:rsidP="00291EF2">
      <w:pPr>
        <w:pStyle w:val="berschrift3"/>
      </w:pPr>
      <w:bookmarkStart w:id="42" w:name="_Toc110808379"/>
      <w:r>
        <w:t>Pipelines</w:t>
      </w:r>
      <w:bookmarkEnd w:id="42"/>
    </w:p>
    <w:p w14:paraId="27ED643C" w14:textId="5C3C0A85"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OFQxNTo1MTo0Mi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F1EC0">
            <w:t>(Deo, 2019; Harenslak &amp; Ruiter, 2021)</w:t>
          </w:r>
          <w:r w:rsidR="00113B82">
            <w:fldChar w:fldCharType="end"/>
          </w:r>
        </w:sdtContent>
      </w:sdt>
      <w:r w:rsidR="00327378">
        <w:t>.</w:t>
      </w:r>
    </w:p>
    <w:p w14:paraId="3D0A4E65" w14:textId="71668953"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FF1EC0">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 xml:space="preserve">DAG in </w:t>
      </w:r>
      <w:r w:rsidR="00E62315">
        <w:lastRenderedPageBreak/>
        <w:t>Airflow is shown in</w:t>
      </w:r>
      <w:r w:rsidR="001E4A02">
        <w:t xml:space="preserve"> </w:t>
      </w:r>
      <w:r w:rsidR="001E4A02">
        <w:fldChar w:fldCharType="begin"/>
      </w:r>
      <w:r w:rsidR="001E4A02">
        <w:instrText xml:space="preserve"> REF _Ref110864102 \h </w:instrText>
      </w:r>
      <w:r w:rsidR="001E4A02">
        <w:fldChar w:fldCharType="separate"/>
      </w:r>
      <w:r w:rsidR="001E4A02">
        <w:t xml:space="preserve">Figure </w:t>
      </w:r>
      <w:r w:rsidR="001E4A02">
        <w:rPr>
          <w:noProof/>
        </w:rPr>
        <w:t>5</w:t>
      </w:r>
      <w:r w:rsidR="001E4A02">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3" w:name="_Ref110864102"/>
      <w:bookmarkStart w:id="44" w:name="_Toc110863971"/>
      <w:r>
        <w:t xml:space="preserve">Figure </w:t>
      </w:r>
      <w:r>
        <w:fldChar w:fldCharType="begin"/>
      </w:r>
      <w:r>
        <w:instrText xml:space="preserve"> SEQ Figure \* ARABIC </w:instrText>
      </w:r>
      <w:r>
        <w:fldChar w:fldCharType="separate"/>
      </w:r>
      <w:r w:rsidR="007C5A0D">
        <w:rPr>
          <w:noProof/>
        </w:rPr>
        <w:t>5</w:t>
      </w:r>
      <w:r>
        <w:fldChar w:fldCharType="end"/>
      </w:r>
      <w:bookmarkEnd w:id="43"/>
      <w:r>
        <w:t>: Exemplary DAG in Airflow</w:t>
      </w:r>
      <w:bookmarkEnd w:id="44"/>
    </w:p>
    <w:p w14:paraId="7696CB35" w14:textId="23C79F40"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FF1EC0">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5" w:name="_Toc110808380"/>
      <w:r>
        <w:t>Maturity Levels</w:t>
      </w:r>
      <w:bookmarkEnd w:id="45"/>
    </w:p>
    <w:bookmarkEnd w:id="41"/>
    <w:p w14:paraId="22299D3D" w14:textId="1220F311" w:rsidR="00CA3503" w:rsidRDefault="00A24DD2" w:rsidP="00EA3870">
      <w:r>
        <w:t>Maturity levels</w:t>
      </w:r>
      <w:r w:rsidR="00485AB8">
        <w:t xml:space="preserve"> are used</w:t>
      </w:r>
      <w:r w:rsidR="00356653">
        <w:t xml:space="preserve"> to</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hUMTU6NTE6NDI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FF1EC0">
            <w:t>(Symeonidis et al., 2022)</w:t>
          </w:r>
          <w:r w:rsidR="00EA295D">
            <w:fldChar w:fldCharType="end"/>
          </w:r>
        </w:sdtContent>
      </w:sdt>
      <w:r w:rsidR="00CE6B46">
        <w:t>.</w:t>
      </w:r>
      <w:r w:rsidR="00C63577">
        <w:t xml:space="preserve"> In the following, Google’s maturity model is described.</w:t>
      </w:r>
    </w:p>
    <w:p w14:paraId="24E170B5" w14:textId="481C2ECB" w:rsidR="00762DC1" w:rsidRDefault="00762DC1" w:rsidP="00EA3870">
      <w:r>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FF1EC0">
            <w:t>(Google LLC, 2020a)</w:t>
          </w:r>
          <w:r w:rsidR="003F0FA8">
            <w:fldChar w:fldCharType="end"/>
          </w:r>
        </w:sdtContent>
      </w:sdt>
      <w:r w:rsidR="000F7746">
        <w:t>.</w:t>
      </w:r>
    </w:p>
    <w:p w14:paraId="1F7592D0" w14:textId="0BD1C35C" w:rsidR="000F7746" w:rsidRDefault="00924A8B" w:rsidP="00EA3870">
      <w:r>
        <w:lastRenderedPageBreak/>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EA69C1">
        <w:t xml:space="preserve">suitable </w:t>
      </w:r>
      <w:r w:rsidR="00C637AF">
        <w:t>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3E201925"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data </w:t>
      </w:r>
      <w:r w:rsidR="00A6156B">
        <w:t>and the model are</w:t>
      </w:r>
      <w:r w:rsidR="006244CD">
        <w:t xml:space="preserve"> monitored</w:t>
      </w:r>
      <w:r w:rsidR="006879A8">
        <w:t xml:space="preserve"> </w:t>
      </w:r>
      <w:r w:rsidR="00BA4093">
        <w:t xml:space="preserve">to detect </w:t>
      </w:r>
      <w:r w:rsidR="00961437">
        <w:t>potential shifts and skews</w:t>
      </w:r>
      <w:r w:rsidR="006244CD">
        <w:t>, which then can trigger the pipeline</w:t>
      </w:r>
      <w:r w:rsidR="00053DCF">
        <w:t xml:space="preserve"> to retrain </w:t>
      </w:r>
      <w:r w:rsidR="00D80832">
        <w:t>the</w:t>
      </w:r>
      <w:r w:rsidR="00053DCF">
        <w:t xml:space="preserve">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6" w:name="_Ref108570248"/>
      <w:bookmarkStart w:id="47" w:name="_Ref109952888"/>
      <w:bookmarkStart w:id="48" w:name="_Toc110808381"/>
      <w:r>
        <w:t>Concept Drift</w:t>
      </w:r>
      <w:bookmarkEnd w:id="46"/>
      <w:bookmarkEnd w:id="47"/>
      <w:bookmarkEnd w:id="48"/>
    </w:p>
    <w:p w14:paraId="42DF466D" w14:textId="343E859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FF1EC0">
            <w:t>(Sculley et al., 2015)</w:t>
          </w:r>
          <w:r w:rsidR="005D33DE">
            <w:fldChar w:fldCharType="end"/>
          </w:r>
        </w:sdtContent>
      </w:sdt>
    </w:p>
    <w:p w14:paraId="119644A8" w14:textId="61A28753" w:rsidR="00AA033D" w:rsidRDefault="005F7BE1" w:rsidP="008A50A7">
      <w:r>
        <w:t xml:space="preserve">One manifestation of ongoing change in data is called </w:t>
      </w:r>
      <w:r w:rsidRPr="005F7BE1">
        <w:rPr>
          <w:i/>
        </w:rPr>
        <w:t>concept drift</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FF1EC0">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rsidDel="00F26328">
        <w:t>Th</w:t>
      </w:r>
      <w:r w:rsidR="0095539E">
        <w:t>erefore</w:t>
      </w:r>
      <w:r w:rsidR="00F26328">
        <w:t>,</w:t>
      </w:r>
      <w:r w:rsidR="0095539E">
        <w:t xml:space="preserv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76A83667" w:rsidR="00533104" w:rsidRDefault="00B70389" w:rsidP="008A50A7">
      <w:r>
        <w:lastRenderedPageBreak/>
        <w:t xml:space="preserve">Gama et al. </w:t>
      </w:r>
      <w:sdt>
        <w:sdtPr>
          <w:alias w:val="To edit, see citavi.com/edit"/>
          <w:tag w:val="CitaviPlaceholder#6abfeb97-9dff-47da-8f28-e6c2eefdd2c0"/>
          <w:id w:val="1178088529"/>
          <w:placeholder>
            <w:docPart w:val="DefaultPlaceholder_-1854013440"/>
          </w:placeholder>
        </w:sdtPr>
        <w:sdtEndPr/>
        <w:sdtContent>
          <w:r w:rsidR="00350B5D">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2LCJSZWZlcmVuY2VJZCI6ImQ2OTA2MjZhLTBkMWQtNDE3MS1hMjE3LTk2NmJhODJmOTZ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0KSJ9XX0sIlRhZyI6IkNpdGF2aVBsYWNlaG9sZGVyIzZhYmZlYjk3LTlkZmYtNDdkYS04ZjI4LWU2YzJlZWZkZDJjMCIsIlRleHQiOiIoMjAxNCkiLCJXQUlWZXJzaW9uIjoiNi4xMi4wLjAifQ==}</w:instrText>
          </w:r>
          <w:r w:rsidR="00350B5D">
            <w:fldChar w:fldCharType="separate"/>
          </w:r>
          <w:r w:rsidR="005378F6">
            <w:t>(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1E4A02">
        <w:t xml:space="preserve">Figure </w:t>
      </w:r>
      <w:r w:rsidR="001E4A02">
        <w:rPr>
          <w:noProof/>
        </w:rPr>
        <w:t>7</w:t>
      </w:r>
      <w:r w:rsidR="00C64BD1">
        <w:fldChar w:fldCharType="end"/>
      </w:r>
      <w:r w:rsidR="00044DC5">
        <w:t>:</w:t>
      </w:r>
    </w:p>
    <w:p w14:paraId="0454354C" w14:textId="710144EE"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FF1EC0">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4D41721D" w:rsidR="00DB2514" w:rsidRDefault="00DB2514" w:rsidP="008A50A7">
      <w:r>
        <w:rPr>
          <w:b/>
        </w:rPr>
        <w:t>Incremental drift</w:t>
      </w:r>
      <w:r>
        <w:t xml:space="preserve">. Unlike gradual drift, </w:t>
      </w:r>
      <w:r w:rsidR="00CA7533">
        <w:t xml:space="preserve">the incremental drift can’t reliably be ascribed to a discrete </w:t>
      </w:r>
      <w:r w:rsidR="735D194F">
        <w:t>number</w:t>
      </w:r>
      <w:r w:rsidR="00613A75">
        <w:t xml:space="preserve">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w:t>
      </w:r>
      <w:r w:rsidR="735D194F">
        <w:t>period.</w:t>
      </w:r>
      <w:r w:rsidR="009F6F47">
        <w:t xml:space="preserve"> Cultural and societal changes are </w:t>
      </w:r>
      <w:r w:rsidR="00AF7B21">
        <w:t xml:space="preserve">often </w:t>
      </w:r>
      <w:r w:rsidR="00A3361F">
        <w:t>incremental in nature</w:t>
      </w:r>
      <w:r w:rsidR="006B2932">
        <w:t>.</w:t>
      </w:r>
    </w:p>
    <w:p w14:paraId="4B8737C9" w14:textId="00CD334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FF1EC0">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6336203A" w:rsidR="001B66F2" w:rsidRDefault="00700D22" w:rsidP="00700D22">
      <w:pPr>
        <w:pStyle w:val="Beschriftung"/>
      </w:pPr>
      <w:bookmarkStart w:id="49" w:name="_Ref108096275"/>
      <w:bookmarkStart w:id="50" w:name="_Toc110863972"/>
      <w:r>
        <w:t xml:space="preserve">Figure </w:t>
      </w:r>
      <w:r>
        <w:fldChar w:fldCharType="begin"/>
      </w:r>
      <w:r>
        <w:instrText xml:space="preserve"> SEQ Figure \* ARABIC </w:instrText>
      </w:r>
      <w:r>
        <w:fldChar w:fldCharType="separate"/>
      </w:r>
      <w:r w:rsidR="007C5A0D">
        <w:rPr>
          <w:noProof/>
        </w:rPr>
        <w:t>7</w:t>
      </w:r>
      <w:r>
        <w:fldChar w:fldCharType="end"/>
      </w:r>
      <w:bookmarkEnd w:id="49"/>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FF1EC0">
            <w:t>(Lu et al., 2018)</w:t>
          </w:r>
          <w:r>
            <w:fldChar w:fldCharType="end"/>
          </w:r>
        </w:sdtContent>
      </w:sdt>
      <w:bookmarkEnd w:id="50"/>
    </w:p>
    <w:p w14:paraId="04D3ADA1" w14:textId="3866CAB1" w:rsidR="00AC2C10" w:rsidRDefault="00BD700C" w:rsidP="00AC2C10">
      <w:r>
        <w:lastRenderedPageBreak/>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hUMTU6NTE6NDI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FF1EC0">
            <w:t>(Gama et al., 2014)</w:t>
          </w:r>
          <w:r w:rsidR="00E02A2D">
            <w:fldChar w:fldCharType="end"/>
          </w:r>
        </w:sdtContent>
      </w:sdt>
      <w:r w:rsidR="00346793">
        <w:t>.</w:t>
      </w:r>
    </w:p>
    <w:p w14:paraId="70BDD249" w14:textId="5315ABA7" w:rsidR="002F24BA" w:rsidRDefault="002C0E6D" w:rsidP="00AC2C10">
      <w:r>
        <w:t>Throughout the years</w:t>
      </w:r>
      <w:r w:rsidR="00B10D30">
        <w:t>, researchers have developed frameworks and algorithms to deal with CD.</w:t>
      </w:r>
      <w:r w:rsidR="00586C37">
        <w:t xml:space="preserve"> Lu et al.</w:t>
      </w:r>
      <w:r w:rsidR="00B10D30">
        <w:t xml:space="preserve">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586C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2JjZmVkMDAtNjliZi00YmQzLTlkYzAtZmIwNzg5YmU2ZmYyIiwiVGV4dCI6IigyMDE4KSIsIldBSVZlcnNpb24iOiI2LjEyLjAuMCJ9}</w:instrText>
          </w:r>
          <w:r w:rsidR="00900397">
            <w:fldChar w:fldCharType="separate"/>
          </w:r>
          <w:r w:rsidR="00586C3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1E4A02">
        <w:t xml:space="preserve">Figure </w:t>
      </w:r>
      <w:r w:rsidR="001E4A02">
        <w:rPr>
          <w:noProof/>
        </w:rPr>
        <w:t>8</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7D3D2548" w:rsidR="00623333" w:rsidRDefault="00B029FF" w:rsidP="00B029FF">
      <w:pPr>
        <w:pStyle w:val="Beschriftung"/>
      </w:pPr>
      <w:bookmarkStart w:id="51" w:name="_Ref108123265"/>
      <w:bookmarkStart w:id="52" w:name="_Toc110863973"/>
      <w:r>
        <w:t xml:space="preserve">Figure </w:t>
      </w:r>
      <w:r>
        <w:fldChar w:fldCharType="begin"/>
      </w:r>
      <w:r>
        <w:instrText xml:space="preserve"> SEQ Figure \* ARABIC </w:instrText>
      </w:r>
      <w:r>
        <w:fldChar w:fldCharType="separate"/>
      </w:r>
      <w:r w:rsidR="007C5A0D">
        <w:rPr>
          <w:noProof/>
        </w:rPr>
        <w:t>8</w:t>
      </w:r>
      <w:r>
        <w:fldChar w:fldCharType="end"/>
      </w:r>
      <w:bookmarkEnd w:id="51"/>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FF1EC0">
            <w:t>(Lu et al., 2018)</w:t>
          </w:r>
          <w:r>
            <w:fldChar w:fldCharType="end"/>
          </w:r>
        </w:sdtContent>
      </w:sdt>
      <w:bookmarkEnd w:id="52"/>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3841BF2"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FF1EC0">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FF1EC0">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12714EF0"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w:t>
      </w:r>
      <w:r w:rsidR="009746EB">
        <w:t>is</w:t>
      </w:r>
      <w:r w:rsidR="00682BAD">
        <w:t xml:space="preserv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FF1EC0">
            <w:t>(Lu et al., 2018)</w:t>
          </w:r>
          <w:r w:rsidR="00094428">
            <w:fldChar w:fldCharType="end"/>
          </w:r>
        </w:sdtContent>
      </w:sdt>
      <w:r w:rsidR="003A0E15">
        <w:t>.</w:t>
      </w:r>
      <w:r w:rsidR="00241C4C">
        <w:t xml:space="preserve"> </w:t>
      </w:r>
      <w:r w:rsidR="00DB3317">
        <w:t xml:space="preserve">Density based algorithms and Principle Components </w:t>
      </w:r>
      <w:r w:rsidR="00DB3317">
        <w:lastRenderedPageBreak/>
        <w:t xml:space="preserve">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FF1EC0">
            <w:t>(Feng Gu, Zhang, Jie Lu, &amp; Chin-Teng Lin, 2016; Qahtan, Alharbi, Wang, &amp; Zhang, 2015)</w:t>
          </w:r>
          <w:r w:rsidR="000A784F">
            <w:fldChar w:fldCharType="end"/>
          </w:r>
        </w:sdtContent>
      </w:sdt>
      <w:r w:rsidR="00320125">
        <w:t>.</w:t>
      </w:r>
      <w:r w:rsidR="003A0E15">
        <w:t xml:space="preserve"> </w:t>
      </w:r>
    </w:p>
    <w:p w14:paraId="54F7557D" w14:textId="45E47218"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According to</w:t>
      </w:r>
      <w:r w:rsidR="002C255A">
        <w:t xml:space="preserve"> Lu et al.</w:t>
      </w:r>
      <w:r w:rsidR="009B39FA">
        <w:t xml:space="preserve">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2C25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WE5Y2YwYjMtYjUxMS00YTc0LTk3YWEtZjU5YTYwNjVlNmQxIiwiVGV4dCI6IigyMDE4KSIsIldBSVZlcnNpb24iOiI2LjEyLjAuMCJ9}</w:instrText>
          </w:r>
          <w:r w:rsidR="009B39FA">
            <w:fldChar w:fldCharType="separate"/>
          </w:r>
          <w:r w:rsidR="002C255A">
            <w:t>(2018)</w:t>
          </w:r>
          <w:r w:rsidR="009B39FA">
            <w:fldChar w:fldCharType="end"/>
          </w:r>
        </w:sdtContent>
      </w:sdt>
      <w:r w:rsidR="002C255A">
        <w:t>,</w:t>
      </w:r>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254808D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FF1EC0">
            <w:t>(Lu et al., 2018)</w:t>
          </w:r>
          <w:r w:rsidR="00B71793">
            <w:fldChar w:fldCharType="end"/>
          </w:r>
        </w:sdtContent>
      </w:sdt>
      <w:r w:rsidR="007642CD">
        <w:t>.</w:t>
      </w:r>
    </w:p>
    <w:p w14:paraId="56CF2C5E" w14:textId="2DB66E7B"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FF1EC0">
            <w:t>(Koren, 2009b)</w:t>
          </w:r>
          <w:r w:rsidR="00496C22">
            <w:fldChar w:fldCharType="end"/>
          </w:r>
        </w:sdtContent>
      </w:sdt>
      <w:r w:rsidR="000B31CC">
        <w:t xml:space="preserve">. </w:t>
      </w:r>
      <w:r w:rsidR="00957FB9">
        <w:t>Visualizations can</w:t>
      </w:r>
      <w:r w:rsidR="008618E2">
        <w:t xml:space="preserve"> </w:t>
      </w:r>
      <w:r w:rsidR="000D5535">
        <w:t>be analyzed</w:t>
      </w:r>
      <w:r w:rsidR="008618E2">
        <w:t xml:space="preserve"> by data scientists to </w:t>
      </w:r>
      <w:r w:rsidR="00367448">
        <w:t xml:space="preserve">qualitatively assess </w:t>
      </w:r>
      <w:r w:rsidR="00B0593C">
        <w:t>CD</w:t>
      </w:r>
      <w:r w:rsidR="00B511C7">
        <w:t xml:space="preserve"> in </w:t>
      </w:r>
      <w:r w:rsidR="00887627">
        <w:t>a dataset</w:t>
      </w:r>
      <w:r w:rsidR="00B0593C">
        <w:t>.</w:t>
      </w:r>
    </w:p>
    <w:p w14:paraId="1CE0E3B3" w14:textId="28DE9B99"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w:t>
      </w:r>
      <w:r w:rsidR="00591647" w:rsidDel="00A62AFF">
        <w:t>detected</w:t>
      </w:r>
      <w:r w:rsidR="00A62AFF">
        <w:t>,</w:t>
      </w:r>
      <w:r w:rsidR="00591647">
        <w:t xml:space="preserve">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5A4564FA"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w:t>
      </w:r>
      <w:r w:rsidR="00811492">
        <w:lastRenderedPageBreak/>
        <w:t>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hUMTU6NTE6NDI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FF1EC0">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FF1EC0">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FF1EC0">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38083EE8" w:rsidR="0075769A" w:rsidRPr="00C25AD7" w:rsidRDefault="0075769A" w:rsidP="008A50A7">
      <w:r>
        <w:rPr>
          <w:b/>
        </w:rPr>
        <w:t>CD</w:t>
      </w:r>
      <w:r w:rsidR="002E179B">
        <w:rPr>
          <w:b/>
        </w:rPr>
        <w:t xml:space="preserve"> </w:t>
      </w:r>
      <w:r w:rsidR="00C25AD7">
        <w:rPr>
          <w:b/>
        </w:rPr>
        <w:t>awareness.</w:t>
      </w:r>
      <w:r w:rsidR="00C25AD7">
        <w:t xml:space="preserve"> In this research, CD</w:t>
      </w:r>
      <w:r w:rsidR="002E179B">
        <w:t xml:space="preserve"> </w:t>
      </w:r>
      <w:r w:rsidR="00C25AD7">
        <w:t>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3" w:name="_Ref108564792"/>
      <w:bookmarkStart w:id="54" w:name="_Ref109386853"/>
      <w:bookmarkStart w:id="55" w:name="_Toc110808382"/>
      <w:r>
        <w:t>State of the Art Technology</w:t>
      </w:r>
      <w:bookmarkEnd w:id="53"/>
      <w:bookmarkEnd w:id="54"/>
      <w:bookmarkEnd w:id="55"/>
    </w:p>
    <w:p w14:paraId="28109552" w14:textId="10AD4966" w:rsidR="008555B7" w:rsidRDefault="009C5C63" w:rsidP="003048EE">
      <w:r>
        <w:t>In order to</w:t>
      </w:r>
      <w:r w:rsidR="008555B7" w:rsidDel="00A306CD">
        <w:t xml:space="preserve"> </w:t>
      </w:r>
      <w:r w:rsidR="00A306CD">
        <w:t xml:space="preserve">address </w:t>
      </w:r>
      <w:r w:rsidR="008555B7">
        <w:t xml:space="preserve">the challenges of MLOps, a wide variety of </w:t>
      </w:r>
      <w:r w:rsidR="00D80DDC">
        <w:t xml:space="preserve">open-source </w:t>
      </w:r>
      <w:r w:rsidR="008555B7">
        <w:t>tools</w:t>
      </w:r>
      <w:r w:rsidR="00D80DDC">
        <w:t xml:space="preserve"> and </w:t>
      </w:r>
      <w:r w:rsidR="004E605B">
        <w:t>services</w:t>
      </w:r>
      <w:r w:rsidR="008555B7">
        <w:t xml:space="preserve"> have been developed in the past years.</w:t>
      </w:r>
    </w:p>
    <w:p w14:paraId="38232824" w14:textId="64B0B1DF"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1E4A02">
        <w:t xml:space="preserve">Figure </w:t>
      </w:r>
      <w:r w:rsidR="001E4A02">
        <w:rPr>
          <w:noProof/>
        </w:rPr>
        <w:t>9</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04F4526F" w:rsidR="00F37A6E" w:rsidRDefault="00B65174" w:rsidP="00B65174">
      <w:pPr>
        <w:pStyle w:val="Beschriftung"/>
      </w:pPr>
      <w:bookmarkStart w:id="56" w:name="_Ref108196388"/>
      <w:bookmarkStart w:id="57" w:name="_Toc110863974"/>
      <w:r>
        <w:t xml:space="preserve">Figure </w:t>
      </w:r>
      <w:r>
        <w:fldChar w:fldCharType="begin"/>
      </w:r>
      <w:r>
        <w:instrText xml:space="preserve"> SEQ Figure \* ARABIC </w:instrText>
      </w:r>
      <w:r>
        <w:fldChar w:fldCharType="separate"/>
      </w:r>
      <w:r w:rsidR="007C5A0D">
        <w:rPr>
          <w:noProof/>
        </w:rPr>
        <w:t>9</w:t>
      </w:r>
      <w:r>
        <w:fldChar w:fldCharType="end"/>
      </w:r>
      <w:bookmarkEnd w:id="56"/>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FF1EC0">
            <w:t>(Google LLC, 2019a)</w:t>
          </w:r>
          <w:r w:rsidR="00BE20CB">
            <w:fldChar w:fldCharType="end"/>
          </w:r>
        </w:sdtContent>
      </w:sdt>
      <w:bookmarkEnd w:id="57"/>
    </w:p>
    <w:p w14:paraId="116C5AAD" w14:textId="03DB3837"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hUMTU6NTE6NDI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FF1EC0">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FF1EC0">
            <w:t>(Crowe, 2019)</w:t>
          </w:r>
          <w:r w:rsidR="008514DC">
            <w:fldChar w:fldCharType="end"/>
          </w:r>
        </w:sdtContent>
      </w:sdt>
      <w:r w:rsidR="007A0B71">
        <w:t>.</w:t>
      </w:r>
      <w:r w:rsidR="00CB0FEA">
        <w:t xml:space="preserve"> </w:t>
      </w:r>
    </w:p>
    <w:p w14:paraId="67B83135" w14:textId="6988317B" w:rsidR="00383EB1" w:rsidRDefault="00E967F6" w:rsidP="003048EE">
      <w:r>
        <w:t xml:space="preserve">Custom components </w:t>
      </w:r>
      <w:r w:rsidR="040AA729">
        <w:t>give</w:t>
      </w:r>
      <w:r w:rsidR="00F54C49">
        <w:t xml:space="preserve"> TFX the flexibility to embed ex</w:t>
      </w:r>
      <w:r w:rsidR="00077714">
        <w:t>ternal libraries into the pipeline</w:t>
      </w:r>
      <w:r w:rsidR="005B1F3D">
        <w:t xml:space="preserve">. </w:t>
      </w:r>
      <w:r w:rsidR="040AA729">
        <w:t>However</w:t>
      </w:r>
      <w:r w:rsidR="005B1F3D">
        <w:t>,</w:t>
      </w:r>
      <w:r w:rsidR="00973090">
        <w:t xml:space="preserve">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1FBF1826"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FF1EC0">
            <w:t>(Google LLC, 2019b)</w:t>
          </w:r>
          <w:r w:rsidR="00E2199C">
            <w:fldChar w:fldCharType="end"/>
          </w:r>
        </w:sdtContent>
      </w:sdt>
      <w:r w:rsidR="005F159C">
        <w:t>:</w:t>
      </w:r>
    </w:p>
    <w:p w14:paraId="6BC6975C" w14:textId="490BE83C" w:rsidR="008F2E28" w:rsidRDefault="005F159C" w:rsidP="003048EE">
      <w:r>
        <w:rPr>
          <w:i/>
        </w:rPr>
        <w:lastRenderedPageBreak/>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3B597C01"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w:t>
      </w:r>
      <w:r w:rsidR="00081F03" w:rsidDel="006E1FA3">
        <w:t>e.g</w:t>
      </w:r>
      <w:r w:rsidR="006E1FA3">
        <w:t>.,</w:t>
      </w:r>
      <w:r w:rsidR="00081F03">
        <w:t xml:space="preserve">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09229BA6"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28192CA3">
        <w:t>Based</w:t>
      </w:r>
      <w:r w:rsidR="00402230">
        <w:t xml:space="preserve"> on</w:t>
      </w:r>
      <w:r w:rsidR="00EA4499">
        <w:t xml:space="preserve"> the automated model </w:t>
      </w:r>
      <w:r w:rsidR="00EA4499" w:rsidDel="009B4D5F">
        <w:t>evaluation</w:t>
      </w:r>
      <w:r w:rsidR="009B4D5F">
        <w:t>,</w:t>
      </w:r>
      <w:r w:rsidR="00EA4499">
        <w:t xml:space="preserve"> it can be determined whether the trained model yields superior results to </w:t>
      </w:r>
      <w:r w:rsidR="008D64F5">
        <w:t xml:space="preserve">the current production model. If the model supersedes the previous </w:t>
      </w:r>
      <w:r w:rsidR="00402230">
        <w:t>model,</w:t>
      </w:r>
      <w:r w:rsidR="008D64F5">
        <w:t xml:space="preserve"> </w:t>
      </w:r>
      <w:r w:rsidR="001776D1">
        <w:t xml:space="preserve">it </w:t>
      </w:r>
      <w:r w:rsidR="001F6990">
        <w:t xml:space="preserve">receives a “blessing”, meaning that it </w:t>
      </w:r>
      <w:r w:rsidR="00CB5D78">
        <w:t>can be deployed to a production environment.</w:t>
      </w:r>
    </w:p>
    <w:p w14:paraId="7A417B4D" w14:textId="35428D95"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target (</w:t>
      </w:r>
      <w:r w:rsidR="00D117F0" w:rsidDel="00402230">
        <w:t>i.e</w:t>
      </w:r>
      <w:r w:rsidR="00402230">
        <w:t>.,</w:t>
      </w:r>
      <w:r w:rsidR="00D117F0">
        <w:t xml:space="preserv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1B485470" w14:textId="568A6148"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w:t>
      </w:r>
      <w:r w:rsidR="00E438E0" w:rsidRPr="00E438E0">
        <w:lastRenderedPageBreak/>
        <w:t>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FF1EC0">
            <w:t>(Kubeflow, n.d.)</w:t>
          </w:r>
          <w:r w:rsidR="009C1707">
            <w:fldChar w:fldCharType="end"/>
          </w:r>
        </w:sdtContent>
      </w:sdt>
      <w:r w:rsidR="009C1707">
        <w:t>.</w:t>
      </w:r>
    </w:p>
    <w:p w14:paraId="4E550831" w14:textId="19AA4EB5"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rsidDel="00653F41">
        <w:t>e.g</w:t>
      </w:r>
      <w:r w:rsidR="00653F41">
        <w:t>.,</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4VDE1OjUxOjQy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FF1EC0">
            <w:t>(Karmaker et al., 2022)</w:t>
          </w:r>
          <w:r w:rsidR="00461633">
            <w:fldChar w:fldCharType="end"/>
          </w:r>
        </w:sdtContent>
      </w:sdt>
      <w:r w:rsidR="009C1A9B">
        <w:t>.</w:t>
      </w:r>
    </w:p>
    <w:p w14:paraId="13531656" w14:textId="7B754B8F" w:rsidR="004F6E3F" w:rsidRDefault="006C51A9" w:rsidP="004F6E3F">
      <w:pPr>
        <w:pStyle w:val="berschrift1"/>
      </w:pPr>
      <w:bookmarkStart w:id="58" w:name="_Ref110778018"/>
      <w:bookmarkStart w:id="59" w:name="_Toc110808383"/>
      <w:r>
        <w:lastRenderedPageBreak/>
        <w:t>Goal &amp; Specification</w:t>
      </w:r>
      <w:bookmarkEnd w:id="58"/>
      <w:bookmarkEnd w:id="59"/>
      <w:r w:rsidR="00610785" w:rsidRPr="00610785">
        <w:t xml:space="preserve"> </w:t>
      </w:r>
    </w:p>
    <w:p w14:paraId="0FECB897" w14:textId="658C6654" w:rsidR="00610785" w:rsidRPr="00B66644" w:rsidRDefault="00610785" w:rsidP="00610785">
      <w:pPr>
        <w:pStyle w:val="berschrift2"/>
      </w:pPr>
      <w:bookmarkStart w:id="60" w:name="_Toc110808384"/>
      <w:r>
        <w:t>Artifact</w:t>
      </w:r>
      <w:bookmarkEnd w:id="60"/>
    </w:p>
    <w:p w14:paraId="07723913" w14:textId="114FECB6" w:rsidR="00610785" w:rsidRDefault="00610785" w:rsidP="00610785">
      <w:r>
        <w:t>The goal of the DSR methodology is the design and creation of an artifact.</w:t>
      </w:r>
      <w:r w:rsidDel="00743705">
        <w:t xml:space="preserve"> </w:t>
      </w:r>
      <w:r w:rsidR="00743705">
        <w:t xml:space="preserve">The work described in this </w:t>
      </w:r>
      <w:r w:rsidR="005E66AC">
        <w:t>thesis</w:t>
      </w:r>
      <w:r w:rsidDel="005E66AC">
        <w:t xml:space="preserve"> </w:t>
      </w:r>
      <w:r>
        <w:t>sets out to create an automated machine learning pipeline for a</w:t>
      </w:r>
      <w:r w:rsidR="00207CD6">
        <w:t>n</w:t>
      </w:r>
      <w:r>
        <w:t xml:space="preserve"> RS, the main research focus being the implementation of CD</w:t>
      </w:r>
      <w:r w:rsidR="002E179B">
        <w:t xml:space="preserve"> </w:t>
      </w:r>
      <w:r>
        <w:t>awareness into the pipeline</w:t>
      </w:r>
      <w:r w:rsidR="00A360C8">
        <w:t xml:space="preserve"> to realize c</w:t>
      </w:r>
      <w:r w:rsidR="00FD1BDB">
        <w:t>ontinuous training</w:t>
      </w:r>
      <w:r>
        <w:t>. For evaluation purposes, a specification sheet will be generated on which the artifact will be measured against. The artifact will be compared with the features listed in the specification. Based on the specifications, the final product will be analyzed</w:t>
      </w:r>
      <w:r w:rsidR="0092391F">
        <w:t xml:space="preserve"> </w:t>
      </w:r>
      <w:r>
        <w:t xml:space="preserve">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78F253AF" w:rsidR="00701D7F" w:rsidRDefault="006C09F2" w:rsidP="004E48DC">
      <w:r>
        <w:t>The base requirement</w:t>
      </w:r>
      <w:r w:rsidR="009671F3">
        <w:t xml:space="preserve"> consists of creating a</w:t>
      </w:r>
      <w:r w:rsidR="00D5100C">
        <w:t>n</w:t>
      </w:r>
      <w:r w:rsidR="008918A2">
        <w:t xml:space="preserve"> SotA</w:t>
      </w:r>
      <w:r w:rsidR="009671F3">
        <w:t xml:space="preserve"> RS</w:t>
      </w:r>
      <w:r w:rsidR="002C4D32">
        <w:t xml:space="preserve"> inside a minimal training pipeline</w:t>
      </w:r>
      <w:r w:rsidR="00C8178B">
        <w:t xml:space="preserve">. </w:t>
      </w:r>
      <w:r w:rsidR="004E48DC">
        <w:t>In addition</w:t>
      </w:r>
      <w:r w:rsidR="7D8CBA83">
        <w:t>,</w:t>
      </w:r>
      <w:r w:rsidR="004E48DC">
        <w:t xml:space="preserve"> a suitable dataset for this research is selected.</w:t>
      </w:r>
      <w:r w:rsidR="006D1FF8">
        <w:t xml:space="preserve"> </w:t>
      </w:r>
      <w:r w:rsidR="00701D7F">
        <w:t xml:space="preserve">Throughout the iterative development process this pipeline will be expanded </w:t>
      </w:r>
      <w:r w:rsidR="00A15D93">
        <w:t xml:space="preserve">in order </w:t>
      </w:r>
      <w:r w:rsidR="00701D7F">
        <w:t xml:space="preserve">to </w:t>
      </w:r>
      <w:r w:rsidR="00495988">
        <w:t>fulfill the research objective of this work.</w:t>
      </w:r>
    </w:p>
    <w:p w14:paraId="70616E06" w14:textId="48EE90F3" w:rsidR="00610785" w:rsidRPr="002F3BBD" w:rsidRDefault="00610785" w:rsidP="00610785">
      <w:pPr>
        <w:pStyle w:val="Tabellenberschrift"/>
      </w:pPr>
      <w:bookmarkStart w:id="61" w:name="_Ref109301010"/>
      <w:bookmarkStart w:id="62" w:name="_Ref110272038"/>
      <w:bookmarkStart w:id="63" w:name="_Ref110370763"/>
      <w:bookmarkStart w:id="64" w:name="_Toc110864003"/>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61"/>
      <w:r w:rsidRPr="002F3BBD">
        <w:t xml:space="preserve">: </w:t>
      </w:r>
      <w:r>
        <w:t>Artifact s</w:t>
      </w:r>
      <w:r w:rsidRPr="002F3BBD">
        <w:t>pecification</w:t>
      </w:r>
      <w:r>
        <w:t xml:space="preserve"> table</w:t>
      </w:r>
      <w:bookmarkEnd w:id="62"/>
      <w:bookmarkEnd w:id="63"/>
      <w:bookmarkEnd w:id="64"/>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7D8CBA83">
        <w:tc>
          <w:tcPr>
            <w:tcW w:w="2518" w:type="dxa"/>
            <w:tcBorders>
              <w:bottom w:val="single" w:sz="4" w:space="0" w:color="000000" w:themeColor="text1"/>
            </w:tcBorders>
          </w:tcPr>
          <w:p w14:paraId="64C6C3BB" w14:textId="77777777" w:rsidR="00610785" w:rsidRPr="00787C56" w:rsidRDefault="00610785">
            <w:pPr>
              <w:rPr>
                <w:b/>
              </w:rPr>
            </w:pPr>
            <w:r>
              <w:rPr>
                <w:b/>
              </w:rPr>
              <w:t>Specification type</w:t>
            </w:r>
          </w:p>
        </w:tc>
        <w:tc>
          <w:tcPr>
            <w:tcW w:w="2552" w:type="dxa"/>
          </w:tcPr>
          <w:p w14:paraId="384FB7F9" w14:textId="77777777" w:rsidR="00610785" w:rsidRPr="00A9537C" w:rsidRDefault="00610785">
            <w:pPr>
              <w:rPr>
                <w:b/>
              </w:rPr>
            </w:pPr>
            <w:r>
              <w:rPr>
                <w:b/>
              </w:rPr>
              <w:t>Specification</w:t>
            </w:r>
          </w:p>
        </w:tc>
        <w:tc>
          <w:tcPr>
            <w:tcW w:w="3651" w:type="dxa"/>
          </w:tcPr>
          <w:p w14:paraId="65519988" w14:textId="77777777" w:rsidR="00610785" w:rsidRPr="00A9537C" w:rsidRDefault="00610785">
            <w:pPr>
              <w:rPr>
                <w:b/>
              </w:rPr>
            </w:pPr>
            <w:r>
              <w:rPr>
                <w:b/>
              </w:rPr>
              <w:t>Description</w:t>
            </w:r>
          </w:p>
        </w:tc>
      </w:tr>
      <w:tr w:rsidR="00610785" w14:paraId="5E46C40D" w14:textId="77777777">
        <w:tc>
          <w:tcPr>
            <w:tcW w:w="2518" w:type="dxa"/>
            <w:tcBorders>
              <w:bottom w:val="nil"/>
            </w:tcBorders>
          </w:tcPr>
          <w:p w14:paraId="587D80B6" w14:textId="77777777" w:rsidR="00610785" w:rsidRDefault="00610785">
            <w:r>
              <w:t>Base specification</w:t>
            </w:r>
          </w:p>
        </w:tc>
        <w:tc>
          <w:tcPr>
            <w:tcW w:w="2552" w:type="dxa"/>
          </w:tcPr>
          <w:p w14:paraId="61BFA640" w14:textId="77777777" w:rsidR="00610785" w:rsidRDefault="00610785">
            <w:r>
              <w:t>Recommender system</w:t>
            </w:r>
          </w:p>
        </w:tc>
        <w:tc>
          <w:tcPr>
            <w:tcW w:w="3651" w:type="dxa"/>
          </w:tcPr>
          <w:p w14:paraId="1059C0D1" w14:textId="3BF49BE0" w:rsidR="00610785" w:rsidRDefault="00610785">
            <w:r>
              <w:t>The artifact</w:t>
            </w:r>
            <w:r w:rsidR="001E19D5">
              <w:t xml:space="preserve"> </w:t>
            </w:r>
            <w:r w:rsidR="00992A94">
              <w:t>has a</w:t>
            </w:r>
            <w:r w:rsidR="00207CD6">
              <w:t>n</w:t>
            </w:r>
            <w:r w:rsidR="00992A94">
              <w:t xml:space="preserve">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7D8CBA83">
        <w:tc>
          <w:tcPr>
            <w:tcW w:w="2518" w:type="dxa"/>
            <w:tcBorders>
              <w:top w:val="nil"/>
              <w:bottom w:val="single" w:sz="4" w:space="0" w:color="000000" w:themeColor="text1"/>
            </w:tcBorders>
          </w:tcPr>
          <w:p w14:paraId="5BDC146B" w14:textId="77777777" w:rsidR="00610785" w:rsidRDefault="00610785"/>
        </w:tc>
        <w:tc>
          <w:tcPr>
            <w:tcW w:w="2552" w:type="dxa"/>
          </w:tcPr>
          <w:p w14:paraId="250823B7" w14:textId="77777777" w:rsidR="00610785" w:rsidRDefault="00610785">
            <w:r>
              <w:t>Base pipeline</w:t>
            </w:r>
          </w:p>
        </w:tc>
        <w:tc>
          <w:tcPr>
            <w:tcW w:w="3651" w:type="dxa"/>
          </w:tcPr>
          <w:p w14:paraId="444EEAF6" w14:textId="46E80CCC" w:rsidR="00610785" w:rsidRDefault="00610785">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tc>
          <w:tcPr>
            <w:tcW w:w="2518" w:type="dxa"/>
            <w:tcBorders>
              <w:bottom w:val="nil"/>
            </w:tcBorders>
          </w:tcPr>
          <w:p w14:paraId="59A9A50B" w14:textId="77777777" w:rsidR="00610785" w:rsidRDefault="00610785">
            <w:r>
              <w:t>Research specification</w:t>
            </w:r>
          </w:p>
        </w:tc>
        <w:tc>
          <w:tcPr>
            <w:tcW w:w="2552" w:type="dxa"/>
          </w:tcPr>
          <w:p w14:paraId="5C2D7C86" w14:textId="77777777" w:rsidR="00610785" w:rsidRDefault="00610785">
            <w:r>
              <w:t>CD detection</w:t>
            </w:r>
          </w:p>
        </w:tc>
        <w:tc>
          <w:tcPr>
            <w:tcW w:w="3651" w:type="dxa"/>
          </w:tcPr>
          <w:p w14:paraId="580EFF3D" w14:textId="190BA465" w:rsidR="00610785" w:rsidRDefault="00610785">
            <w:r>
              <w:t xml:space="preserve">The artifact </w:t>
            </w:r>
            <w:r w:rsidR="22A63215">
              <w:t>can</w:t>
            </w:r>
            <w:r>
              <w:t xml:space="preserve"> detect CD.</w:t>
            </w:r>
          </w:p>
        </w:tc>
      </w:tr>
      <w:tr w:rsidR="00610785" w14:paraId="3FC4053D" w14:textId="77777777">
        <w:tc>
          <w:tcPr>
            <w:tcW w:w="2518" w:type="dxa"/>
            <w:tcBorders>
              <w:top w:val="nil"/>
              <w:bottom w:val="nil"/>
            </w:tcBorders>
          </w:tcPr>
          <w:p w14:paraId="2E1A7F6A" w14:textId="77777777" w:rsidR="00610785" w:rsidRDefault="00610785"/>
        </w:tc>
        <w:tc>
          <w:tcPr>
            <w:tcW w:w="2552" w:type="dxa"/>
          </w:tcPr>
          <w:p w14:paraId="4996C4F9" w14:textId="77777777" w:rsidR="00610785" w:rsidRDefault="00610785">
            <w:r>
              <w:t>CD understanding</w:t>
            </w:r>
          </w:p>
        </w:tc>
        <w:tc>
          <w:tcPr>
            <w:tcW w:w="3651" w:type="dxa"/>
          </w:tcPr>
          <w:p w14:paraId="380F5887" w14:textId="6F432908" w:rsidR="00610785" w:rsidRDefault="00610785">
            <w:r>
              <w:t xml:space="preserve">The artifact </w:t>
            </w:r>
            <w:r w:rsidR="22A63215">
              <w:t>can</w:t>
            </w:r>
            <w:r>
              <w:t xml:space="preserve"> extract information out of </w:t>
            </w:r>
            <w:r w:rsidR="00941C8D">
              <w:t xml:space="preserve">the </w:t>
            </w:r>
            <w:r>
              <w:t>CD.</w:t>
            </w:r>
          </w:p>
        </w:tc>
      </w:tr>
      <w:tr w:rsidR="00610785" w14:paraId="29BBF192" w14:textId="77777777">
        <w:tc>
          <w:tcPr>
            <w:tcW w:w="2518" w:type="dxa"/>
            <w:tcBorders>
              <w:top w:val="nil"/>
              <w:bottom w:val="nil"/>
            </w:tcBorders>
          </w:tcPr>
          <w:p w14:paraId="5E09D8F7" w14:textId="77777777" w:rsidR="00610785" w:rsidRDefault="00610785"/>
        </w:tc>
        <w:tc>
          <w:tcPr>
            <w:tcW w:w="2552" w:type="dxa"/>
          </w:tcPr>
          <w:p w14:paraId="3AD55379" w14:textId="77777777" w:rsidR="00610785" w:rsidRDefault="00610785">
            <w:r>
              <w:t>CD adaptation</w:t>
            </w:r>
          </w:p>
        </w:tc>
        <w:tc>
          <w:tcPr>
            <w:tcW w:w="3651" w:type="dxa"/>
          </w:tcPr>
          <w:p w14:paraId="24F01756" w14:textId="3836C4DE" w:rsidR="00610785" w:rsidRDefault="00610785">
            <w:r>
              <w:t xml:space="preserve">The artifact </w:t>
            </w:r>
            <w:r w:rsidR="6C3713A9">
              <w:t>can</w:t>
            </w:r>
            <w:r>
              <w:t xml:space="preserve"> react to CD.</w:t>
            </w:r>
          </w:p>
        </w:tc>
      </w:tr>
      <w:tr w:rsidR="00610785" w14:paraId="16C3FF55" w14:textId="77777777">
        <w:tc>
          <w:tcPr>
            <w:tcW w:w="2518" w:type="dxa"/>
            <w:tcBorders>
              <w:top w:val="nil"/>
              <w:bottom w:val="nil"/>
            </w:tcBorders>
          </w:tcPr>
          <w:p w14:paraId="2A2F31C7" w14:textId="77777777" w:rsidR="00610785" w:rsidRDefault="00610785"/>
        </w:tc>
        <w:tc>
          <w:tcPr>
            <w:tcW w:w="2552" w:type="dxa"/>
          </w:tcPr>
          <w:p w14:paraId="6F955A8F" w14:textId="77777777" w:rsidR="00610785" w:rsidRDefault="00610785">
            <w:r>
              <w:t>Integrated pipeline</w:t>
            </w:r>
          </w:p>
        </w:tc>
        <w:tc>
          <w:tcPr>
            <w:tcW w:w="3651" w:type="dxa"/>
          </w:tcPr>
          <w:p w14:paraId="4FC013CA" w14:textId="77777777" w:rsidR="00610785" w:rsidRDefault="00610785">
            <w:r>
              <w:t>The final artifact is one pipeline that can be executed in one go</w:t>
            </w:r>
          </w:p>
        </w:tc>
      </w:tr>
      <w:tr w:rsidR="00610785" w14:paraId="6EB3CC27" w14:textId="77777777">
        <w:tc>
          <w:tcPr>
            <w:tcW w:w="2518" w:type="dxa"/>
            <w:tcBorders>
              <w:top w:val="nil"/>
            </w:tcBorders>
          </w:tcPr>
          <w:p w14:paraId="78271646" w14:textId="77777777" w:rsidR="00610785" w:rsidRDefault="00610785"/>
        </w:tc>
        <w:tc>
          <w:tcPr>
            <w:tcW w:w="2552" w:type="dxa"/>
          </w:tcPr>
          <w:p w14:paraId="0E8E76B1" w14:textId="77777777" w:rsidR="00610785" w:rsidRDefault="00610785">
            <w:r>
              <w:t>Automated pipeline</w:t>
            </w:r>
          </w:p>
        </w:tc>
        <w:tc>
          <w:tcPr>
            <w:tcW w:w="3651" w:type="dxa"/>
          </w:tcPr>
          <w:p w14:paraId="0A6C1023" w14:textId="1B2DF770" w:rsidR="00610785" w:rsidRDefault="00610785">
            <w:r>
              <w:t>The pipeline can</w:t>
            </w:r>
            <w:r w:rsidR="000A0566">
              <w:t xml:space="preserve"> run</w:t>
            </w:r>
            <w:r>
              <w:t xml:space="preserve"> without hu</w:t>
            </w:r>
            <w:r>
              <w:lastRenderedPageBreak/>
              <w:t>man intervention</w:t>
            </w:r>
          </w:p>
        </w:tc>
      </w:tr>
    </w:tbl>
    <w:p w14:paraId="02ABF247" w14:textId="77777777" w:rsidR="00610785" w:rsidRDefault="00610785" w:rsidP="00610785"/>
    <w:p w14:paraId="33CBC758" w14:textId="6D8BBB34" w:rsidR="003A03E2" w:rsidRDefault="0019493B" w:rsidP="00610785">
      <w:r>
        <w:t xml:space="preserve">There are three specifications related to </w:t>
      </w:r>
      <w:r w:rsidR="00EF5088">
        <w:t>CD for this artifact, which is derived from the 201</w:t>
      </w:r>
      <w:r w:rsidR="00AB54B6">
        <w:t>8 paper “Learning under Concept Drift: A Review”</w:t>
      </w:r>
      <w:r w:rsidR="00FF1EC0">
        <w:t xml:space="preserve"> </w:t>
      </w:r>
      <w:sdt>
        <w:sdtPr>
          <w:alias w:val="To edit, see citavi.com/edit"/>
          <w:tag w:val="CitaviPlaceholder#6635d5ca-f186-4b0f-aeff-c9e0485ac4c6"/>
          <w:id w:val="-1341006622"/>
          <w:placeholder>
            <w:docPart w:val="DefaultPlaceholder_-1854013440"/>
          </w:placeholder>
        </w:sdtPr>
        <w:sdtEndPr/>
        <w:sdtContent>
          <w:r w:rsidR="00FD5BBC">
            <w:fldChar w:fldCharType="begin"/>
          </w:r>
          <w:r w:rsidR="00FD5B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TU0NzI5LWI4YmQtNDI4Yy05ZDA0LTZjMjc4NjlmZDBhYyIsIlJhbmdlTGVuZ3RoIjoxMSwiUmVmZXJlbmNlSWQiOiJmYmMwNDAxYi1hMmQ5LTQwZDItYTViMC01NWE2MDVkZGI4Y2E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kifV19LCJUYWciOiJDaXRhdmlQbGFjZWhvbGRlciM2NjM1ZDVjYS1mMTg2LTRiMGYtYWVmZi1jOWUwNDg1YWM0YzYiLCJUZXh0IjoiKEx1IGV0IGFsLikiLCJXQUlWZXJzaW9uIjoiNi4xMi4wLjAifQ==}</w:instrText>
          </w:r>
          <w:r w:rsidR="00FD5BBC">
            <w:fldChar w:fldCharType="separate"/>
          </w:r>
          <w:r w:rsidR="00FD5BBC">
            <w:t>(Lu et al.)</w:t>
          </w:r>
          <w:r w:rsidR="00FD5BBC">
            <w:fldChar w:fldCharType="end"/>
          </w:r>
        </w:sdtContent>
      </w:sdt>
      <w:r w:rsidR="00B030D3">
        <w:t>: CD</w:t>
      </w:r>
      <w:r w:rsidR="00662EAB">
        <w:t xml:space="preserve"> detection, CD understanding and CD adaptation.</w:t>
      </w:r>
    </w:p>
    <w:p w14:paraId="2F7782E1" w14:textId="52DA1C0E" w:rsidR="00610785" w:rsidRDefault="00610785" w:rsidP="00610785">
      <w:r>
        <w:t xml:space="preserve">Each of these components amount to what </w:t>
      </w:r>
      <w:r w:rsidR="00A97DDF">
        <w:t>is</w:t>
      </w:r>
      <w:r>
        <w:t xml:space="preserve"> define in this paper as CD</w:t>
      </w:r>
      <w:r w:rsidR="002E179B">
        <w:t xml:space="preserve"> </w:t>
      </w:r>
      <w:r>
        <w:t xml:space="preserve">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56BE88F8" w14:textId="15967AD0" w:rsidR="00E5114E" w:rsidRDefault="00610785" w:rsidP="00610785">
      <w:r>
        <w:t xml:space="preserve">These specifications serve as an aide during the design and development </w:t>
      </w:r>
      <w:r w:rsidR="007337F4">
        <w:t>phase</w:t>
      </w:r>
      <w:r w:rsidR="00E5114E">
        <w:t xml:space="preserve"> and will be</w:t>
      </w:r>
      <w:r w:rsidR="007337F4">
        <w:t xml:space="preserve"> later</w:t>
      </w:r>
      <w:r w:rsidR="00E5114E">
        <w:t xml:space="preserve"> used to qualitatively evaluate </w:t>
      </w:r>
      <w:r w:rsidR="007337F4">
        <w:t>this PoC.</w:t>
      </w:r>
    </w:p>
    <w:p w14:paraId="0D54AF1B" w14:textId="5C872FB9" w:rsidR="00610785" w:rsidRPr="00721A18" w:rsidRDefault="00610785" w:rsidP="00610785">
      <w:pPr>
        <w:pStyle w:val="berschrift2"/>
      </w:pPr>
      <w:bookmarkStart w:id="65" w:name="_Toc110808385"/>
      <w:r>
        <w:t>Procedure</w:t>
      </w:r>
      <w:bookmarkEnd w:id="65"/>
    </w:p>
    <w:p w14:paraId="04CE5237" w14:textId="64C31CF5"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90F4E8"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1E4A02">
        <w:t xml:space="preserve">Figure </w:t>
      </w:r>
      <w:r w:rsidR="001E4A02">
        <w:rPr>
          <w:noProof/>
        </w:rPr>
        <w:t>10</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436EE66A" w:rsidR="002A2942" w:rsidRDefault="007262CE" w:rsidP="00610785">
      <w:r>
        <w:lastRenderedPageBreak/>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D1FF8">
        <w:t xml:space="preserve"> SotA</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5F9AEE0D" w:rsidR="001F5DC4" w:rsidRDefault="00610785" w:rsidP="00610785">
      <w:r>
        <w:t>The following phase consists of incorporating CD</w:t>
      </w:r>
      <w:r w:rsidR="002E179B">
        <w:t xml:space="preserve"> </w:t>
      </w:r>
      <w:r>
        <w:t xml:space="preserve">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6" w:name="_Ref105760392"/>
      <w:bookmarkStart w:id="67" w:name="_Ref105760284"/>
      <w:bookmarkStart w:id="68" w:name="_Toc110863975"/>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6"/>
      <w:r>
        <w:t xml:space="preserve">: </w:t>
      </w:r>
      <w:r w:rsidRPr="00894A3E">
        <w:t>procedure of artifact development</w:t>
      </w:r>
      <w:bookmarkEnd w:id="67"/>
      <w:bookmarkEnd w:id="68"/>
    </w:p>
    <w:p w14:paraId="2B802B2C" w14:textId="2E9E82DA" w:rsidR="006C51A9" w:rsidRDefault="00296067" w:rsidP="006C51A9">
      <w:pPr>
        <w:pStyle w:val="berschrift1"/>
      </w:pPr>
      <w:bookmarkStart w:id="69" w:name="_Ref110778020"/>
      <w:bookmarkStart w:id="70" w:name="_Toc110808386"/>
      <w:r>
        <w:lastRenderedPageBreak/>
        <w:t>Design &amp; Development</w:t>
      </w:r>
      <w:bookmarkEnd w:id="69"/>
      <w:bookmarkEnd w:id="70"/>
    </w:p>
    <w:p w14:paraId="1831F784" w14:textId="19C6D1BE" w:rsidR="00A01E93" w:rsidRDefault="00124A75" w:rsidP="00DC5696">
      <w:pPr>
        <w:pStyle w:val="berschrift2"/>
      </w:pPr>
      <w:bookmarkStart w:id="71" w:name="_Toc110808387"/>
      <w:r>
        <w:t>Environment</w:t>
      </w:r>
      <w:bookmarkEnd w:id="71"/>
    </w:p>
    <w:p w14:paraId="59370BBC" w14:textId="3C4F6D65" w:rsidR="00611531" w:rsidRPr="00611531" w:rsidRDefault="00611531" w:rsidP="00611531">
      <w:pPr>
        <w:pStyle w:val="berschrift3"/>
      </w:pPr>
      <w:bookmarkStart w:id="72" w:name="_Toc110808388"/>
      <w:r>
        <w:t>Hardware &amp; Software environment</w:t>
      </w:r>
      <w:bookmarkEnd w:id="72"/>
    </w:p>
    <w:p w14:paraId="021D54B9" w14:textId="5DF22FCD"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1EC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1072FD6" w:rsidR="00766A0F" w:rsidRDefault="008D4CDA" w:rsidP="008D4CDA">
      <w:pPr>
        <w:pStyle w:val="Beschriftung"/>
      </w:pPr>
      <w:bookmarkStart w:id="73" w:name="_Ref108438766"/>
      <w:bookmarkStart w:id="74" w:name="_Toc110863976"/>
      <w:r>
        <w:t xml:space="preserve">Figure </w:t>
      </w:r>
      <w:r>
        <w:fldChar w:fldCharType="begin"/>
      </w:r>
      <w:r>
        <w:instrText xml:space="preserve"> SEQ Figure \* ARABIC </w:instrText>
      </w:r>
      <w:r>
        <w:fldChar w:fldCharType="separate"/>
      </w:r>
      <w:r w:rsidR="007C5A0D">
        <w:rPr>
          <w:noProof/>
        </w:rPr>
        <w:t>11</w:t>
      </w:r>
      <w:r>
        <w:fldChar w:fldCharType="end"/>
      </w:r>
      <w:bookmarkEnd w:id="73"/>
      <w:r>
        <w:t xml:space="preserve">: Infrastructure of </w:t>
      </w:r>
      <w:r w:rsidR="00F959BC">
        <w:t xml:space="preserve">the </w:t>
      </w:r>
      <w:r>
        <w:t>HdM deep</w:t>
      </w:r>
      <w:r w:rsidR="004B64E2">
        <w:t xml:space="preserve"> learn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FF1EC0">
            <w:t>(Theodoridis &amp; Grießhaber, n.d.)</w:t>
          </w:r>
          <w:r w:rsidR="003C6FDB">
            <w:fldChar w:fldCharType="end"/>
          </w:r>
        </w:sdtContent>
      </w:sdt>
      <w:bookmarkEnd w:id="74"/>
    </w:p>
    <w:p w14:paraId="44F07D14" w14:textId="0BBA425C"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1E4A02">
        <w:t xml:space="preserve">Figure </w:t>
      </w:r>
      <w:r w:rsidR="001E4A02">
        <w:rPr>
          <w:noProof/>
        </w:rPr>
        <w:t>11</w:t>
      </w:r>
      <w:r w:rsidR="00832128">
        <w:fldChar w:fldCharType="end"/>
      </w:r>
      <w:r w:rsidR="00356DBF">
        <w:t>)</w:t>
      </w:r>
      <w:r>
        <w:t>. In order to start a server, the user needs to select either a CPU or GPU instance.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44BC9ECF"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w:t>
      </w:r>
      <w:r w:rsidR="142424F2">
        <w:t>.,</w:t>
      </w:r>
      <w:r>
        <w:t xml:space="preserve"> TensorFlow, NumPy, pandas) to conduct this research. Specifically, Python version 3.8 is chosen.</w:t>
      </w:r>
    </w:p>
    <w:p w14:paraId="438B3372" w14:textId="08EE4E58" w:rsidR="00B673BA" w:rsidRDefault="007A67D6" w:rsidP="007A67D6">
      <w:r>
        <w:lastRenderedPageBreak/>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5D4894">
        <w:t xml:space="preserve"> chapter </w:t>
      </w:r>
      <w:r w:rsidR="00E11D4B">
        <w:t>of</w:t>
      </w:r>
      <w:r w:rsidR="004748A4">
        <w:t xml:space="preserve"> </w:t>
      </w:r>
      <w:r w:rsidR="00E11D4B">
        <w:t>“</w:t>
      </w:r>
      <w:r w:rsidR="00583CC0">
        <w:fldChar w:fldCharType="begin"/>
      </w:r>
      <w:r w:rsidR="00583CC0">
        <w:instrText xml:space="preserve"> REF _Ref108564826 \h </w:instrText>
      </w:r>
      <w:r w:rsidR="00583CC0">
        <w:fldChar w:fldCharType="separate"/>
      </w:r>
      <w:r w:rsidR="00583CC0">
        <w:t>MLOps</w:t>
      </w:r>
      <w:r w:rsidR="00583CC0">
        <w:fldChar w:fldCharType="end"/>
      </w:r>
      <w:r w:rsidR="00E11D4B">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w:t>
      </w:r>
      <w:r w:rsidR="00B673BA" w:rsidDel="009E6EE9">
        <w:t>setting</w:t>
      </w:r>
      <w:r w:rsidR="009E6EE9">
        <w:t xml:space="preserve"> but</w:t>
      </w:r>
      <w:r w:rsidR="00B673BA">
        <w:t xml:space="preserve"> </w:t>
      </w:r>
      <w:r w:rsidR="00A85600">
        <w:t>wouldn’t be</w:t>
      </w:r>
      <w:r w:rsidR="00271CCC">
        <w:t xml:space="preserve"> appropriate</w:t>
      </w:r>
      <w:r w:rsidR="00A85600">
        <w:t xml:space="preserve"> for th</w:t>
      </w:r>
      <w:r w:rsidR="00865C52">
        <w:t xml:space="preserve">e </w:t>
      </w:r>
      <w:r w:rsidR="00431C55">
        <w:t>PoC</w:t>
      </w:r>
      <w:r w:rsidR="00865C52">
        <w:t xml:space="preserv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511B661C" w:rsidR="00E96CB2" w:rsidRDefault="00551E24" w:rsidP="007A67D6">
      <w:r>
        <w:t>For this artifact</w:t>
      </w:r>
      <w:r w:rsidR="00EF5317">
        <w:t>,</w:t>
      </w:r>
      <w:r>
        <w:t xml:space="preserve"> a lean software stack of few selected tools </w:t>
      </w:r>
      <w:r w:rsidR="142424F2">
        <w:t>is</w:t>
      </w:r>
      <w:r w:rsidR="00012897">
        <w:t xml:space="preserve"> sufficient to conduct this research.</w:t>
      </w:r>
    </w:p>
    <w:p w14:paraId="66049B8A" w14:textId="2A617C33" w:rsidR="001D06DA" w:rsidRDefault="009F5441" w:rsidP="009F5441">
      <w:pPr>
        <w:pStyle w:val="berschrift3"/>
      </w:pPr>
      <w:bookmarkStart w:id="75" w:name="_Ref109778138"/>
      <w:bookmarkStart w:id="76" w:name="_Toc110808389"/>
      <w:r>
        <w:t>Tools &amp; Frameworks</w:t>
      </w:r>
      <w:bookmarkEnd w:id="75"/>
      <w:bookmarkEnd w:id="76"/>
    </w:p>
    <w:p w14:paraId="78E66B91" w14:textId="6BC6E7E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w:t>
      </w:r>
      <w:r w:rsidR="142424F2">
        <w:t>.,</w:t>
      </w:r>
      <w:r w:rsidR="001642F7">
        <w:t xml:space="preserve">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6187D19C" w:rsidR="00531C1E" w:rsidRDefault="00B9613D" w:rsidP="00EC718C">
      <w:r>
        <w:t>The arti</w:t>
      </w:r>
      <w:r w:rsidR="00AC0D46">
        <w:t>fact of this work can be</w:t>
      </w:r>
      <w:r w:rsidR="00491F91">
        <w:t xml:space="preserve"> structured</w:t>
      </w:r>
      <w:r w:rsidR="00AC0D46">
        <w:t xml:space="preserve"> into three main components: The RS, the </w:t>
      </w:r>
      <w:r w:rsidR="00B860E8">
        <w:t>CD</w:t>
      </w:r>
      <w:r w:rsidR="002E179B">
        <w:t xml:space="preserve"> </w:t>
      </w:r>
      <w:r w:rsidR="00B860E8">
        <w:t>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7C5C83EA"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E1OjUxOjQy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FF1EC0">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AC56F3">
        <w:t xml:space="preserve"> and enables </w:t>
      </w:r>
      <w:r w:rsidR="23B3B4DD">
        <w:t>one</w:t>
      </w:r>
      <w:r w:rsidR="007F6352" w:rsidDel="00AC56F3">
        <w:t xml:space="preserve"> </w:t>
      </w:r>
      <w:r w:rsidR="007F6352">
        <w:t xml:space="preserve">to </w:t>
      </w:r>
      <w:r w:rsidR="00E704A9">
        <w:t xml:space="preserve">create SotA </w:t>
      </w:r>
      <w:r w:rsidR="00A259D1">
        <w:t>models, with the intui</w:t>
      </w:r>
      <w:r w:rsidR="003B6831">
        <w:t>tiveness</w:t>
      </w:r>
      <w:r w:rsidR="00A259D1">
        <w:t xml:space="preserve"> that the Keras API provides.</w:t>
      </w:r>
    </w:p>
    <w:p w14:paraId="5683E4AA" w14:textId="22286971" w:rsidR="002A2236" w:rsidRPr="00056A8A" w:rsidRDefault="009F7730" w:rsidP="00EC718C">
      <w:r>
        <w:rPr>
          <w:b/>
        </w:rPr>
        <w:lastRenderedPageBreak/>
        <w:t>CD</w:t>
      </w:r>
      <w:r w:rsidR="002E179B">
        <w:rPr>
          <w:b/>
        </w:rPr>
        <w:t xml:space="preserve"> </w:t>
      </w:r>
      <w:r>
        <w:rPr>
          <w:b/>
        </w:rPr>
        <w:t>awareness.</w:t>
      </w:r>
      <w:r w:rsidR="007359F4">
        <w:t xml:space="preserve"> </w:t>
      </w:r>
      <w:r w:rsidR="00C7385E">
        <w:t>For CD</w:t>
      </w:r>
      <w:r w:rsidR="002E179B">
        <w:t xml:space="preserve"> </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FF1EC0">
            <w:t>(pandas, n.d.)</w:t>
          </w:r>
          <w:r w:rsidR="00A130B2">
            <w:fldChar w:fldCharType="end"/>
          </w:r>
        </w:sdtContent>
      </w:sdt>
      <w:r w:rsidR="00A130B2">
        <w:t>.</w:t>
      </w:r>
      <w:r w:rsidR="00815A94">
        <w:t xml:space="preserve"> </w:t>
      </w:r>
      <w:r w:rsidR="00FB00EE">
        <w:t>This library</w:t>
      </w:r>
      <w:r w:rsidR="00815A94">
        <w:t xml:space="preserve"> loads data </w:t>
      </w:r>
      <w:r w:rsidR="00521377">
        <w:t>(</w:t>
      </w:r>
      <w:r w:rsidR="00521377" w:rsidDel="002859AC">
        <w:t>e.g</w:t>
      </w:r>
      <w:r w:rsidR="002859AC">
        <w:t>.,</w:t>
      </w:r>
      <w:r w:rsidR="00521377">
        <w:t xml:space="preserve">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4DEC937A" w:rsidR="000751D9" w:rsidRDefault="003C44D0" w:rsidP="00EC718C">
      <w:r>
        <w:t xml:space="preserve">For large-scale data analysis and processing operations, </w:t>
      </w:r>
      <w:r w:rsidRPr="009D613F">
        <w:rPr>
          <w:i/>
        </w:rPr>
        <w:t>pandas</w:t>
      </w:r>
      <w:r w:rsidR="00461820" w:rsidRPr="009D613F">
        <w:rPr>
          <w:i/>
        </w:rPr>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xml:space="preserve">, </w:t>
      </w:r>
      <w:r w:rsidR="0044087A" w:rsidRPr="009D613F">
        <w:rPr>
          <w:i/>
        </w:rPr>
        <w:t>pandas</w:t>
      </w:r>
      <w:r w:rsidR="0044087A">
        <w:t xml:space="preserve">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75F5963"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w:t>
      </w:r>
      <w:r w:rsidR="000160BE">
        <w:t>component</w:t>
      </w:r>
      <w:r w:rsidDel="1C51DF56">
        <w:t xml:space="preserve"> </w:t>
      </w:r>
      <w:r w:rsidR="003A770D">
        <w:t xml:space="preserve">leaving </w:t>
      </w:r>
      <w:r w:rsidR="00604187">
        <w:t xml:space="preserve">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w:t>
      </w:r>
      <w:r w:rsidR="005D2D40">
        <w:t xml:space="preserve">various </w:t>
      </w:r>
      <w:r w:rsidR="000649F0">
        <w:t xml:space="preserve">tasks, like data ingestion, </w:t>
      </w:r>
      <w:r w:rsidR="0046739C">
        <w:t xml:space="preserve">computation of statistics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0B7011C8"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 xml:space="preserve">The default orchestrator for TFX is Apache </w:t>
      </w:r>
      <w:r w:rsidR="00575940" w:rsidDel="002C11F3">
        <w:t>Beam</w:t>
      </w:r>
      <w:r w:rsidR="002C11F3">
        <w:t xml:space="preserve"> but</w:t>
      </w:r>
      <w:r w:rsidR="00114BD4">
        <w:t xml:space="preserve">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ond pipeline </w:t>
      </w:r>
      <w:r w:rsidR="00101933">
        <w:t>in the production environment, where the CD</w:t>
      </w:r>
      <w:r w:rsidR="00AF7268">
        <w:t xml:space="preserve"> </w:t>
      </w:r>
      <w:r w:rsidR="00101933">
        <w:t xml:space="preserve">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7" w:name="_Toc110808390"/>
      <w:r>
        <w:lastRenderedPageBreak/>
        <w:t>Work</w:t>
      </w:r>
      <w:r w:rsidR="004F59B9">
        <w:t>ing Directory</w:t>
      </w:r>
      <w:bookmarkEnd w:id="77"/>
    </w:p>
    <w:p w14:paraId="4875C4B1" w14:textId="3EFBE721"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1E4A02">
        <w:t xml:space="preserve">Figure </w:t>
      </w:r>
      <w:r w:rsidR="001E4A02">
        <w:rPr>
          <w:noProof/>
        </w:rPr>
        <w:t>13</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1E4A02">
        <w:t xml:space="preserve">Figure </w:t>
      </w:r>
      <w:r w:rsidR="001E4A02">
        <w:rPr>
          <w:noProof/>
        </w:rPr>
        <w:t>13</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52378F65" w:rsidR="005433D0" w:rsidRPr="00056C01" w:rsidRDefault="001460C5" w:rsidP="007A67D6">
      <w:r>
        <w:t xml:space="preserve">The source code for the ML models </w:t>
      </w:r>
      <w:r w:rsidR="0071786E">
        <w:t xml:space="preserve">is </w:t>
      </w:r>
      <w:r>
        <w:t xml:space="preserve">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6F15DAAB"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w:t>
      </w:r>
      <w:r w:rsidR="002E179B">
        <w:t xml:space="preserve"> </w:t>
      </w:r>
      <w:r w:rsidR="00A53D76">
        <w:t>awareness of this project</w:t>
      </w:r>
      <w:r w:rsidR="00347F9F">
        <w:t>.</w:t>
      </w:r>
    </w:p>
    <w:p w14:paraId="6E08C31F" w14:textId="4A2E47B0"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w:t>
      </w:r>
      <w:r w:rsidR="7EEE4307">
        <w:t>are</w:t>
      </w:r>
      <w:r w:rsidR="00A41845">
        <w:t xml:space="preserve">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8" w:name="_Ref109250996"/>
      <w:bookmarkStart w:id="79" w:name="_Toc110863977"/>
      <w:r>
        <w:t xml:space="preserve">Figure </w:t>
      </w:r>
      <w:r>
        <w:fldChar w:fldCharType="begin"/>
      </w:r>
      <w:r>
        <w:instrText xml:space="preserve"> SEQ Figure \* ARABIC </w:instrText>
      </w:r>
      <w:r>
        <w:fldChar w:fldCharType="separate"/>
      </w:r>
      <w:r w:rsidR="007C5A0D">
        <w:rPr>
          <w:noProof/>
        </w:rPr>
        <w:t>13</w:t>
      </w:r>
      <w:r>
        <w:fldChar w:fldCharType="end"/>
      </w:r>
      <w:bookmarkEnd w:id="78"/>
      <w:r>
        <w:t>: Working directory</w:t>
      </w:r>
      <w:r w:rsidR="0073214B">
        <w:t xml:space="preserve"> and its subdirectories</w:t>
      </w:r>
      <w:bookmarkEnd w:id="79"/>
    </w:p>
    <w:p w14:paraId="4072DA1E" w14:textId="485A4C16" w:rsidR="00020F19" w:rsidRDefault="00020F19" w:rsidP="00DC5696">
      <w:pPr>
        <w:pStyle w:val="berschrift2"/>
      </w:pPr>
      <w:bookmarkStart w:id="80" w:name="_Toc110808391"/>
      <w:r>
        <w:t>Data</w:t>
      </w:r>
      <w:bookmarkEnd w:id="80"/>
    </w:p>
    <w:p w14:paraId="4B25B791" w14:textId="7B4AA710" w:rsidR="003A415D" w:rsidRPr="003A415D" w:rsidRDefault="003A415D" w:rsidP="003A415D">
      <w:pPr>
        <w:pStyle w:val="berschrift3"/>
      </w:pPr>
      <w:bookmarkStart w:id="81" w:name="_Toc110808392"/>
      <w:r>
        <w:t>Dataset Selection</w:t>
      </w:r>
      <w:bookmarkEnd w:id="81"/>
    </w:p>
    <w:p w14:paraId="0E332048" w14:textId="48433E2D"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OFQxNTo1MTo0Mi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FF1EC0">
            <w:t>(Harper &amp; Konstan, 2016)</w:t>
          </w:r>
          <w:r w:rsidR="0033436B">
            <w:fldChar w:fldCharType="end"/>
          </w:r>
        </w:sdtContent>
      </w:sdt>
      <w:r>
        <w:t xml:space="preserve">. GroupLens collects movie ratings of users since July 1998, </w:t>
      </w:r>
      <w:r w:rsidR="00151C74">
        <w:lastRenderedPageBreak/>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23756872" w:rsidR="00020F19" w:rsidRDefault="00B51434" w:rsidP="00B51434">
      <w:r>
        <w:t xml:space="preserve">Typical for a recommender dataset, MovieLens </w:t>
      </w:r>
      <w:r w:rsidR="009D613F">
        <w:t xml:space="preserve">contains </w:t>
      </w:r>
      <w:r>
        <w:t xml:space="preserve">information about user and item interactions. The two smallest datasets, 100k and 1m, have additional demographic information about their users. These dense features make them a viable choice </w:t>
      </w:r>
      <w:r w:rsidR="6C3713A9">
        <w:t>considering</w:t>
      </w:r>
      <w:r>
        <w:t xml:space="preserve"> SotA RSs that can leverage both sparse and dense features for predictions.</w:t>
      </w:r>
    </w:p>
    <w:p w14:paraId="616A81FC" w14:textId="77A69CFC" w:rsidR="008A1970" w:rsidRDefault="008A1970" w:rsidP="00B51434">
      <w:r w:rsidRPr="008A1970">
        <w:t xml:space="preserve">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t>
      </w:r>
      <w:r w:rsidR="565C19A9">
        <w:t>For</w:t>
      </w:r>
      <w:r w:rsidRPr="008A1970">
        <w:t xml:space="preserve"> this reason, the MovieLens 100k dataset </w:t>
      </w:r>
      <w:r w:rsidR="062ACB2A">
        <w:t>is considered</w:t>
      </w:r>
      <w:r w:rsidRPr="008A1970">
        <w:t xml:space="preserve"> sufficient for this </w:t>
      </w:r>
      <w:r w:rsidR="64637C82">
        <w:t>thesis</w:t>
      </w:r>
      <w:r w:rsidRPr="008A1970">
        <w:t>.</w:t>
      </w:r>
    </w:p>
    <w:p w14:paraId="60711C95" w14:textId="45CA509A" w:rsidR="00167B1D" w:rsidRDefault="00167B1D" w:rsidP="00167B1D">
      <w:pPr>
        <w:pStyle w:val="Tabellenberschrift"/>
      </w:pPr>
      <w:bookmarkStart w:id="82" w:name="_Ref109082735"/>
      <w:bookmarkStart w:id="83" w:name="_Toc110864004"/>
      <w:r>
        <w:t xml:space="preserve">Table </w:t>
      </w:r>
      <w:r>
        <w:fldChar w:fldCharType="begin"/>
      </w:r>
      <w:r>
        <w:instrText xml:space="preserve"> SEQ Table \* ARABIC </w:instrText>
      </w:r>
      <w:r>
        <w:fldChar w:fldCharType="separate"/>
      </w:r>
      <w:r w:rsidR="006F2F63">
        <w:rPr>
          <w:noProof/>
        </w:rPr>
        <w:t>2</w:t>
      </w:r>
      <w:r>
        <w:fldChar w:fldCharType="end"/>
      </w:r>
      <w:bookmarkEnd w:id="82"/>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FF1EC0">
            <w:t>(GroupLens, n.d.)</w:t>
          </w:r>
          <w:r w:rsidR="00B45339">
            <w:fldChar w:fldCharType="end"/>
          </w:r>
        </w:sdtContent>
      </w:sdt>
      <w:bookmarkEnd w:id="83"/>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4" w:name="_Toc110808393"/>
      <w:r>
        <w:t>Dataset</w:t>
      </w:r>
      <w:r w:rsidR="00680400">
        <w:t xml:space="preserve"> Description</w:t>
      </w:r>
      <w:bookmarkEnd w:id="84"/>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xml:space="preserve">, and columns for each </w:t>
      </w:r>
      <w:r>
        <w:lastRenderedPageBreak/>
        <w:t>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5" w:name="_Ref109857216"/>
      <w:bookmarkStart w:id="86" w:name="_Toc110808394"/>
      <w:r>
        <w:t>Data Preparation</w:t>
      </w:r>
      <w:bookmarkEnd w:id="85"/>
      <w:bookmarkEnd w:id="86"/>
    </w:p>
    <w:p w14:paraId="60F19894" w14:textId="660FF5C8" w:rsidR="00E427DF" w:rsidRPr="00F126B0" w:rsidRDefault="00E427DF" w:rsidP="00F047D1">
      <w:pPr>
        <w:rPr>
          <w:rFonts w:cs="Arial"/>
        </w:rPr>
      </w:pPr>
      <w:r>
        <w:t xml:space="preserve">For the data preparation </w:t>
      </w:r>
      <w:r w:rsidR="00F126B0">
        <w:t xml:space="preserve">task, </w:t>
      </w:r>
      <w:r w:rsidR="00F126B0" w:rsidRPr="001E12BE">
        <w:rPr>
          <w:rFonts w:ascii="Courier New" w:hAnsi="Courier New" w:cs="Courier New"/>
        </w:rPr>
        <w:t>movielens_csv_generator.ipynb</w:t>
      </w:r>
      <w:r w:rsidR="00F126B0">
        <w:rPr>
          <w:rFonts w:cs="Arial"/>
        </w:rPr>
        <w:t xml:space="preserve"> is </w:t>
      </w:r>
      <w:r w:rsidR="00F810F7">
        <w:rPr>
          <w:rFonts w:cs="Arial"/>
        </w:rPr>
        <w:t>used</w:t>
      </w:r>
      <w:r w:rsidR="00F126B0">
        <w:rPr>
          <w:rFonts w:cs="Arial"/>
        </w:rPr>
        <w:t>.</w:t>
      </w:r>
      <w:r w:rsidR="008E3A7B">
        <w:rPr>
          <w:rFonts w:cs="Arial"/>
        </w:rPr>
        <w:t xml:space="preserve"> This script is run once to download the</w:t>
      </w:r>
      <w:r w:rsidR="00F126B0">
        <w:rPr>
          <w:rFonts w:cs="Arial"/>
        </w:rPr>
        <w:t xml:space="preserve"> MovieLens </w:t>
      </w:r>
      <w:r w:rsidR="008E3A7B">
        <w:rPr>
          <w:rFonts w:cs="Arial"/>
        </w:rPr>
        <w:t>dataset</w:t>
      </w:r>
      <w:r w:rsidR="000B1456">
        <w:rPr>
          <w:rFonts w:cs="Arial"/>
        </w:rPr>
        <w:t xml:space="preserve"> and preprocess </w:t>
      </w:r>
      <w:r w:rsidR="00F810F7">
        <w:rPr>
          <w:rFonts w:cs="Arial"/>
        </w:rPr>
        <w:t xml:space="preserve">it </w:t>
      </w:r>
      <w:r w:rsidR="000B1456">
        <w:rPr>
          <w:rFonts w:cs="Arial"/>
        </w:rPr>
        <w:t>in order to be used by the RS.</w:t>
      </w:r>
      <w:r w:rsidR="00644DA1">
        <w:rPr>
          <w:rFonts w:cs="Arial"/>
        </w:rPr>
        <w:t xml:space="preserve"> In the following</w:t>
      </w:r>
      <w:r w:rsidR="00825A30">
        <w:rPr>
          <w:rFonts w:cs="Arial"/>
        </w:rPr>
        <w:t>,</w:t>
      </w:r>
      <w:r w:rsidR="00644DA1">
        <w:rPr>
          <w:rFonts w:cs="Arial"/>
        </w:rPr>
        <w:t xml:space="preserve"> th</w:t>
      </w:r>
      <w:r w:rsidR="00825A30">
        <w:rPr>
          <w:rFonts w:cs="Arial"/>
        </w:rPr>
        <w:t>is</w:t>
      </w:r>
      <w:r w:rsidR="00644DA1">
        <w:rPr>
          <w:rFonts w:cs="Arial"/>
        </w:rPr>
        <w:t xml:space="preserve"> script is </w:t>
      </w:r>
      <w:r w:rsidR="00825A30">
        <w:rPr>
          <w:rFonts w:cs="Arial"/>
        </w:rPr>
        <w:t>explained in more detail.</w:t>
      </w:r>
    </w:p>
    <w:p w14:paraId="706F480F" w14:textId="2494D6FF"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FF1EC0">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63719C2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w:t>
      </w:r>
      <w:r w:rsidR="08655AAD">
        <w:t>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1"/>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7" w:name="_Toc110863978"/>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7"/>
    </w:p>
    <w:p w14:paraId="73142456" w14:textId="77777777" w:rsidR="00473A97" w:rsidRDefault="00473A97" w:rsidP="002F4670"/>
    <w:p w14:paraId="235E53D5" w14:textId="4D2A8F34" w:rsidR="00D22D2D" w:rsidRDefault="009B5A16" w:rsidP="002F4670">
      <w:r>
        <w:t xml:space="preserve">The </w:t>
      </w:r>
      <w:r w:rsidR="000417BC">
        <w:t xml:space="preserve">dataset used by the </w:t>
      </w:r>
      <w:r w:rsidR="08655AAD">
        <w:t>RS</w:t>
      </w:r>
      <w:r w:rsidR="00A21025">
        <w:t xml:space="preserve">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lastRenderedPageBreak/>
        <w:t>user_rating</w:t>
      </w:r>
      <w:r>
        <w:t xml:space="preserve"> (</w:t>
      </w:r>
      <w:r w:rsidR="009F171C">
        <w:t>sparse, label)</w:t>
      </w:r>
    </w:p>
    <w:p w14:paraId="65283907" w14:textId="3999262A" w:rsidR="007B695E" w:rsidRDefault="00736D29" w:rsidP="002F4670">
      <w:r>
        <w:t xml:space="preserve">Since SotA </w:t>
      </w:r>
      <w:r w:rsidR="006F16BB">
        <w:t>RSs</w:t>
      </w:r>
      <w:r>
        <w:t xml:space="preserve">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FF1EC0">
            <w:t>(GroupLens, n.d.)</w:t>
          </w:r>
          <w:r w:rsidR="00504827">
            <w:fldChar w:fldCharType="end"/>
          </w:r>
        </w:sdtContent>
      </w:sdt>
      <w:r w:rsidR="00504827">
        <w:t>.</w:t>
      </w:r>
    </w:p>
    <w:p w14:paraId="25B5C2F4" w14:textId="2D8FCC28" w:rsidR="00936549" w:rsidRDefault="00936549" w:rsidP="006C2A89">
      <w:pPr>
        <w:pStyle w:val="Tabellenberschrift"/>
      </w:pPr>
      <w:bookmarkStart w:id="88" w:name="_Ref109301029"/>
      <w:bookmarkStart w:id="89" w:name="_Toc110864005"/>
      <w:r>
        <w:t xml:space="preserve">Table </w:t>
      </w:r>
      <w:r>
        <w:fldChar w:fldCharType="begin"/>
      </w:r>
      <w:r>
        <w:instrText xml:space="preserve"> SEQ Table \* ARABIC </w:instrText>
      </w:r>
      <w:r>
        <w:fldChar w:fldCharType="separate"/>
      </w:r>
      <w:r w:rsidR="006F2F63">
        <w:rPr>
          <w:noProof/>
        </w:rPr>
        <w:t>3</w:t>
      </w:r>
      <w:r>
        <w:fldChar w:fldCharType="end"/>
      </w:r>
      <w:bookmarkEnd w:id="88"/>
      <w:r>
        <w:t>: Age cohorts</w:t>
      </w:r>
      <w:bookmarkEnd w:id="89"/>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3DCE047E"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1E4A02">
        <w:t xml:space="preserve">Figure </w:t>
      </w:r>
      <w:r w:rsidR="001E4A02">
        <w:rPr>
          <w:noProof/>
        </w:rPr>
        <w:t>16</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90" w:name="_Ref109302731"/>
      <w:bookmarkStart w:id="91" w:name="_Ref109302704"/>
      <w:bookmarkStart w:id="92" w:name="_Toc110863979"/>
      <w:r>
        <w:t xml:space="preserve">Figure </w:t>
      </w:r>
      <w:r>
        <w:fldChar w:fldCharType="begin"/>
      </w:r>
      <w:r>
        <w:instrText xml:space="preserve"> SEQ Figure \* ARABIC </w:instrText>
      </w:r>
      <w:r>
        <w:fldChar w:fldCharType="separate"/>
      </w:r>
      <w:r w:rsidR="007C5A0D">
        <w:rPr>
          <w:noProof/>
        </w:rPr>
        <w:t>16</w:t>
      </w:r>
      <w:r>
        <w:fldChar w:fldCharType="end"/>
      </w:r>
      <w:bookmarkEnd w:id="90"/>
      <w:r>
        <w:t>: Pipeline dataset</w:t>
      </w:r>
      <w:bookmarkEnd w:id="91"/>
      <w:bookmarkEnd w:id="92"/>
    </w:p>
    <w:p w14:paraId="3CCF4A1D" w14:textId="5CF10AFE" w:rsidR="008F57B7" w:rsidRPr="00B11E06" w:rsidRDefault="00E355DC" w:rsidP="00B11E06">
      <w:r>
        <w:t xml:space="preserve">After </w:t>
      </w:r>
      <w:r w:rsidR="00CF2C00">
        <w:t xml:space="preserve">data </w:t>
      </w:r>
      <w:r w:rsidR="006D73E6">
        <w:t>preparation is done,</w:t>
      </w:r>
      <w:r w:rsidR="00CF2C00">
        <w:t xml:space="preserve"> the </w:t>
      </w:r>
      <w:r w:rsidR="00462730">
        <w:t>D</w:t>
      </w:r>
      <w:r w:rsidR="00CF2C00">
        <w:t xml:space="preserve">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w:t>
      </w:r>
      <w:r w:rsidR="00933FB9" w:rsidRPr="00C83BC7">
        <w:rPr>
          <w:i/>
        </w:rPr>
        <w:t>pandas</w:t>
      </w:r>
      <w:r w:rsidR="00933FB9" w:rsidRPr="00933FB9">
        <w:t>.</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3" w:name="_Ref110208133"/>
      <w:bookmarkStart w:id="94" w:name="_Ref110208148"/>
      <w:bookmarkStart w:id="95" w:name="_Toc110808395"/>
      <w:r>
        <w:lastRenderedPageBreak/>
        <w:t>Recommender System</w:t>
      </w:r>
      <w:bookmarkEnd w:id="93"/>
      <w:bookmarkEnd w:id="94"/>
      <w:bookmarkEnd w:id="95"/>
    </w:p>
    <w:p w14:paraId="4C32BDE4" w14:textId="1F5F7DA4" w:rsidR="00F57194" w:rsidRDefault="001247DB">
      <w:pPr>
        <w:pStyle w:val="berschrift3"/>
      </w:pPr>
      <w:bookmarkStart w:id="96" w:name="_Toc110808396"/>
      <w:r>
        <w:t>Design</w:t>
      </w:r>
      <w:bookmarkEnd w:id="96"/>
    </w:p>
    <w:p w14:paraId="0C69CBFD" w14:textId="1214B16C"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F1EC0">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w:t>
      </w:r>
      <w:r w:rsidR="00396381">
        <w:rPr>
          <w:rFonts w:cs="Arial"/>
        </w:rPr>
        <w:t>,</w:t>
      </w:r>
      <w:r w:rsidR="00BE4231">
        <w:rPr>
          <w:rFonts w:cs="Arial"/>
        </w:rPr>
        <w:t xml:space="preserve">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Compared to the baseline 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7" w:name="_Toc110808397"/>
      <w:r>
        <w:t>RankingModel</w:t>
      </w:r>
      <w:bookmarkEnd w:id="97"/>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101AD84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w:t>
      </w:r>
      <w:r w:rsidR="00BB35C2">
        <w:t>d</w:t>
      </w:r>
      <w:r w:rsidR="0055793E">
        <w:t xml:space="preserv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FF1EC0">
            <w:t>(López-Sánchez, Herrero, Arrieta, &amp; Corchado, 2018)</w:t>
          </w:r>
          <w:r w:rsidR="0008724C">
            <w:fldChar w:fldCharType="end"/>
          </w:r>
        </w:sdtContent>
      </w:sdt>
      <w:r w:rsidR="00B634E1">
        <w:t>.</w:t>
      </w:r>
    </w:p>
    <w:p w14:paraId="3F62568B" w14:textId="62C49EBF" w:rsidR="0033315F" w:rsidRDefault="00692D7A" w:rsidP="00D15D8C">
      <w:r>
        <w:t>The advantages of embedding layers over one-hot encoding</w:t>
      </w:r>
      <w:r w:rsidR="0046739C">
        <w:rPr>
          <w:rStyle w:val="Funotenzeichen"/>
        </w:rPr>
        <w:footnoteReference w:id="13"/>
      </w:r>
      <w:r>
        <w:t xml:space="preserve">,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D5100C">
        <w:t>n</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646385F7" w:rsidR="00C21BBD" w:rsidRDefault="008038E0" w:rsidP="00D15D8C">
      <w:r>
        <w:lastRenderedPageBreak/>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1E4A02">
        <w:t xml:space="preserve">Figure </w:t>
      </w:r>
      <w:r w:rsidR="001E4A02">
        <w:rPr>
          <w:noProof/>
        </w:rPr>
        <w:t>17</w:t>
      </w:r>
      <w:r w:rsidR="0007145F">
        <w:fldChar w:fldCharType="end"/>
      </w:r>
      <w:r w:rsidR="0007145F">
        <w:t>.</w:t>
      </w:r>
      <w:r w:rsidR="007E024F">
        <w:t xml:space="preserve"> The categorical values (</w:t>
      </w:r>
      <w:r w:rsidR="007E024F" w:rsidDel="00366874">
        <w:t>e.g</w:t>
      </w:r>
      <w:r w:rsidR="00366874">
        <w:t>.,</w:t>
      </w:r>
      <w:r w:rsidR="007E024F">
        <w:t xml:space="preserve">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w:t>
      </w:r>
      <w:r w:rsidR="10DE004D">
        <w:t>a</w:t>
      </w:r>
      <w:r w:rsidR="00B47870">
        <w:t xml:space="preserve">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8" w:name="_Ref109843331"/>
      <w:bookmarkStart w:id="99" w:name="_Ref109843294"/>
      <w:bookmarkStart w:id="100" w:name="_Toc110863980"/>
      <w:r>
        <w:t xml:space="preserve">Figure </w:t>
      </w:r>
      <w:r>
        <w:fldChar w:fldCharType="begin"/>
      </w:r>
      <w:r>
        <w:instrText xml:space="preserve"> SEQ Figure \* ARABIC </w:instrText>
      </w:r>
      <w:r>
        <w:fldChar w:fldCharType="separate"/>
      </w:r>
      <w:r w:rsidR="007C5A0D">
        <w:rPr>
          <w:noProof/>
        </w:rPr>
        <w:t>17</w:t>
      </w:r>
      <w:r>
        <w:fldChar w:fldCharType="end"/>
      </w:r>
      <w:bookmarkEnd w:id="98"/>
      <w:r>
        <w:t xml:space="preserve">: </w:t>
      </w:r>
      <w:r w:rsidR="00E457BC">
        <w:t>S</w:t>
      </w:r>
      <w:r>
        <w:t>imple embedding example</w:t>
      </w:r>
      <w:r w:rsidR="00B61F57">
        <w:t xml:space="preserve"> </w:t>
      </w:r>
      <w:r w:rsidR="00F603CC">
        <w:t>for feature “occupation”</w:t>
      </w:r>
      <w:bookmarkEnd w:id="99"/>
      <w:bookmarkEnd w:id="100"/>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7EE0CAD6"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w:t>
      </w:r>
      <w:r w:rsidR="6ACE2A7F">
        <w:t xml:space="preserve">embedding </w:t>
      </w:r>
      <w:r w:rsidR="00BC41C2">
        <w:t xml:space="preserve">size of </w:t>
      </w:r>
      <w:r w:rsidR="6ACE2A7F">
        <w:t xml:space="preserve">the baseline model is </w:t>
      </w:r>
      <w:r w:rsidR="6E15A552">
        <w:t xml:space="preserve">used, which is </w:t>
      </w:r>
      <w:r w:rsidR="00BC41C2">
        <w:t xml:space="preserve">32 </w:t>
      </w:r>
      <w:r w:rsidR="537E9C24">
        <w:t>dimensions</w:t>
      </w:r>
      <w:r w:rsidR="00BC41C2">
        <w:t>.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xml:space="preserve">. For this </w:t>
      </w:r>
      <w:r w:rsidR="0096025D" w:rsidDel="00521093">
        <w:t>reason</w:t>
      </w:r>
      <w:r w:rsidR="00521093">
        <w:t>,</w:t>
      </w:r>
      <w:r w:rsidR="0096025D">
        <w:t xml:space="preserve">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1E4A02">
        <w:t xml:space="preserve">Figure </w:t>
      </w:r>
      <w:r w:rsidR="001E4A02">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4"/>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1" w:name="_Ref109857558"/>
      <w:bookmarkStart w:id="102" w:name="_Toc110863981"/>
      <w:r>
        <w:t xml:space="preserve">Figure </w:t>
      </w:r>
      <w:r>
        <w:fldChar w:fldCharType="begin"/>
      </w:r>
      <w:r>
        <w:instrText xml:space="preserve"> SEQ Figure \* ARABIC </w:instrText>
      </w:r>
      <w:r>
        <w:fldChar w:fldCharType="separate"/>
      </w:r>
      <w:r w:rsidR="007C5A0D">
        <w:rPr>
          <w:noProof/>
        </w:rPr>
        <w:t>18</w:t>
      </w:r>
      <w:r>
        <w:fldChar w:fldCharType="end"/>
      </w:r>
      <w:bookmarkEnd w:id="101"/>
      <w:r>
        <w:t xml:space="preserve">: </w:t>
      </w:r>
      <w:r w:rsidR="00E457BC">
        <w:t>D</w:t>
      </w:r>
      <w:r>
        <w:t>eclaration of embedding dimension and vocabularies</w:t>
      </w:r>
      <w:r w:rsidR="00FB6940">
        <w:t xml:space="preserve"> inside RankingModel</w:t>
      </w:r>
      <w:bookmarkEnd w:id="102"/>
    </w:p>
    <w:p w14:paraId="6472EAA3" w14:textId="1A26AEC8" w:rsidR="00675B6D" w:rsidRDefault="004D61DB" w:rsidP="00590E25">
      <w:r>
        <w:lastRenderedPageBreak/>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1E4A02">
        <w:t xml:space="preserve">Figure </w:t>
      </w:r>
      <w:r w:rsidR="001E4A02">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1E4A02">
        <w:t xml:space="preserve">Figure </w:t>
      </w:r>
      <w:r w:rsidR="001E4A02">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5"/>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3" w:name="_Ref109858885"/>
      <w:bookmarkStart w:id="104" w:name="_Toc110863982"/>
      <w:r>
        <w:t xml:space="preserve">Figure </w:t>
      </w:r>
      <w:r>
        <w:fldChar w:fldCharType="begin"/>
      </w:r>
      <w:r>
        <w:instrText xml:space="preserve"> SEQ Figure \* ARABIC </w:instrText>
      </w:r>
      <w:r>
        <w:fldChar w:fldCharType="separate"/>
      </w:r>
      <w:r w:rsidR="007C5A0D">
        <w:rPr>
          <w:noProof/>
        </w:rPr>
        <w:t>19</w:t>
      </w:r>
      <w:r>
        <w:fldChar w:fldCharType="end"/>
      </w:r>
      <w:bookmarkEnd w:id="103"/>
      <w:r>
        <w:t xml:space="preserve">: </w:t>
      </w:r>
      <w:r w:rsidR="00E457BC">
        <w:t>I</w:t>
      </w:r>
      <w:r>
        <w:t>mplementation of the embedding layer</w:t>
      </w:r>
      <w:bookmarkEnd w:id="104"/>
    </w:p>
    <w:p w14:paraId="78806D42" w14:textId="36D9E666"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1E4A02">
        <w:t xml:space="preserve">Figure </w:t>
      </w:r>
      <w:r w:rsidR="001E4A02">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same throughout all training runs. As proposed by</w:t>
      </w:r>
      <w:r w:rsidR="0022192C">
        <w:t xml:space="preserve"> Wang et al.</w:t>
      </w:r>
      <w:r w:rsidR="000C58C7">
        <w:t xml:space="preserve">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2LCJSZWZlcmVuY2VJZCI6IjY4YzVlYTVmLTVmMTMtNDliYi05NTg4LWIxZDNlMGNkYT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94aSIsIkxhc3ROYW1lIjoiV2FuZyIsIlByb3RlY3RlZCI6ZmFsc2UsIlNleCI6MCwiQ3JlYXRlZEJ5IjoiX1NlYmFzdGlhbiBTw6R0emxlciIsIkNyZWF0ZWRPbiI6IjIwMjItMDUtMjVUMTE6MjE6MjAiLCJNb2RpZmllZEJ5IjoiX1NlYmFzdGlhbiBTw6R0emxlciIsIklkIjoiYTgxNWYwNjctNTU2Ny00YTNhLTliODAtNmI1MWRlYTE4YzRjIiwiTW9kaWZpZWRPbiI6IjIwMjItMDUtMjVUMTE6MjE6MjAiLCJQcm9qZWN0Ijp7IiRpZCI6IjUiLCIkdHlwZSI6IlN3aXNzQWNhZGVtaWMuQ2l0YXZpLlByb2plY3QsIFN3aXNzQWNhZGVtaWMuQ2l0YXZpIn19LHsiJGlkIjoiNi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TA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Ex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Tk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jA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yMS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jI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Iz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hUMTU6NTE6NDIiLCJQcm9qZWN0Ijp7IiRyZWYiOiI1In19LCJVc2VOdW1iZXJpbmdUeXBlT2ZQYXJlbnREb2N1bWVudCI6ZmFsc2UsIlllYXJPbmx5Ijp0cnVlfV0sIkZvcm1hdHRlZFRleHQiOnsiJGlkIjoiMjgiLCJDb3VudCI6MSwiVGV4dFVuaXRzIjpbeyIkaWQiOiIyOSIsIkZvbnRTdHlsZSI6eyIkaWQiOiIzMCIsIk5ldXRyYWwiOnRydWV9LCJSZWFkaW5nT3JkZXIiOjEsIlRleHQiOiIoMjAyMSkifV19LCJUYWciOiJDaXRhdmlQbGFjZWhvbGRlciM5YjVmMDlmZS0zNzczLTQzM2YtOWJkNS1hOTFlZjU2NTgxZTkiLCJUZXh0IjoiKDIwMjEpIiwiV0FJVmVyc2lvbiI6IjYuMTIuMC4wIn0=}</w:instrText>
          </w:r>
          <w:r w:rsidR="000C58C7">
            <w:fldChar w:fldCharType="separate"/>
          </w:r>
          <w:r w:rsidR="0022192C">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w:t>
      </w:r>
      <w:r w:rsidR="00C1300C">
        <w:t>number</w:t>
      </w:r>
      <w:r w:rsidR="00324B99">
        <w:t xml:space="preserve"> of </w:t>
      </w:r>
      <w:r w:rsidR="008A0A67">
        <w:t xml:space="preserve">layers in the cross network. </w:t>
      </w:r>
      <w:r w:rsidR="00B37C74">
        <w:t xml:space="preserve">This model architecture uses one cross layer, which declares that the learned feature interactions to </w:t>
      </w:r>
      <w:r w:rsidR="00045380">
        <w:t xml:space="preserve">a </w:t>
      </w:r>
      <w:r w:rsidR="00B37C74">
        <w:t xml:space="preserve">degree </w:t>
      </w:r>
      <w:r w:rsidR="00045380">
        <w:t xml:space="preserve">of </w:t>
      </w:r>
      <w:r w:rsidR="00B37C74">
        <w:t>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lastRenderedPageBreak/>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6"/>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5" w:name="_Ref109863345"/>
      <w:bookmarkStart w:id="106" w:name="_Toc110863983"/>
      <w:r>
        <w:t xml:space="preserve">Figure </w:t>
      </w:r>
      <w:r>
        <w:fldChar w:fldCharType="begin"/>
      </w:r>
      <w:r>
        <w:instrText xml:space="preserve"> SEQ Figure \* ARABIC </w:instrText>
      </w:r>
      <w:r>
        <w:fldChar w:fldCharType="separate"/>
      </w:r>
      <w:r w:rsidR="007C5A0D">
        <w:rPr>
          <w:noProof/>
        </w:rPr>
        <w:t>20</w:t>
      </w:r>
      <w:r>
        <w:fldChar w:fldCharType="end"/>
      </w:r>
      <w:bookmarkEnd w:id="105"/>
      <w:r>
        <w:t xml:space="preserve">: </w:t>
      </w:r>
      <w:r w:rsidR="00E457BC">
        <w:t>I</w:t>
      </w:r>
      <w:r>
        <w:t>mplementation of the DCN</w:t>
      </w:r>
      <w:bookmarkEnd w:id="106"/>
    </w:p>
    <w:p w14:paraId="441A10EA" w14:textId="13E2D516" w:rsidR="00002051" w:rsidRDefault="008133C0" w:rsidP="00002051">
      <w:pPr>
        <w:pStyle w:val="berschrift3"/>
      </w:pPr>
      <w:bookmarkStart w:id="107" w:name="_Toc110808398"/>
      <w:r>
        <w:t>MovieLens</w:t>
      </w:r>
      <w:bookmarkEnd w:id="107"/>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026214B6"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w:t>
      </w:r>
      <w:r w:rsidR="00C87B55">
        <w:t xml:space="preserve">(RMSE) </w:t>
      </w:r>
      <w:r w:rsidR="00D657E1">
        <w:t xml:space="preserve">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1E4A02">
        <w:t xml:space="preserve">Figure </w:t>
      </w:r>
      <w:r w:rsidR="001E4A02">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8" w:name="_Ref109868265"/>
      <w:bookmarkStart w:id="109" w:name="_Ref109868245"/>
      <w:bookmarkStart w:id="110" w:name="_Toc110863984"/>
      <w:r>
        <w:t xml:space="preserve">Figure </w:t>
      </w:r>
      <w:r>
        <w:fldChar w:fldCharType="begin"/>
      </w:r>
      <w:r>
        <w:instrText xml:space="preserve"> SEQ Figure \* ARABIC </w:instrText>
      </w:r>
      <w:r>
        <w:fldChar w:fldCharType="separate"/>
      </w:r>
      <w:r w:rsidR="007C5A0D">
        <w:rPr>
          <w:noProof/>
        </w:rPr>
        <w:t>21</w:t>
      </w:r>
      <w:r>
        <w:fldChar w:fldCharType="end"/>
      </w:r>
      <w:bookmarkEnd w:id="108"/>
      <w:r>
        <w:t>: Metrics during model training</w:t>
      </w:r>
      <w:bookmarkEnd w:id="109"/>
      <w:bookmarkEnd w:id="110"/>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1" w:name="_Toc110808399"/>
      <w:r>
        <w:t>Post</w:t>
      </w:r>
      <w:r w:rsidR="00AD6E14">
        <w:t>-Training Actions</w:t>
      </w:r>
      <w:bookmarkEnd w:id="111"/>
    </w:p>
    <w:p w14:paraId="039C371C" w14:textId="50EFFB4A"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w:t>
      </w:r>
      <w:r w:rsidR="00A23F1C">
        <w:t>is</w:t>
      </w:r>
      <w:r w:rsidR="00436DD8">
        <w:t xml:space="preserve"> artifact</w:t>
      </w:r>
      <w:r w:rsidR="00214C0E">
        <w:t>.</w:t>
      </w:r>
    </w:p>
    <w:p w14:paraId="316B6A38" w14:textId="121318E8"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xml:space="preserve">, which reads the </w:t>
      </w:r>
      <w:r w:rsidR="0053046E">
        <w:lastRenderedPageBreak/>
        <w:t>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1E4A02">
        <w:t xml:space="preserve">Figure </w:t>
      </w:r>
      <w:r w:rsidR="001E4A02">
        <w:rPr>
          <w:noProof/>
        </w:rPr>
        <w:t>22</w:t>
      </w:r>
      <w:r w:rsidR="00A52BD8">
        <w:fldChar w:fldCharType="end"/>
      </w:r>
      <w:r w:rsidR="003A6417">
        <w:t xml:space="preserve"> </w:t>
      </w:r>
      <w:r w:rsidR="00D7348E">
        <w:t>a</w:t>
      </w:r>
      <w:r w:rsidR="004D0513">
        <w:t>n</w:t>
      </w:r>
      <w:r w:rsidR="003A6417">
        <w:t xml:space="preserv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28"/>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2" w:name="_Ref109925369"/>
      <w:bookmarkStart w:id="113" w:name="_Toc110863985"/>
      <w:r>
        <w:t xml:space="preserve">Figure </w:t>
      </w:r>
      <w:r>
        <w:fldChar w:fldCharType="begin"/>
      </w:r>
      <w:r>
        <w:instrText xml:space="preserve"> SEQ Figure \* ARABIC </w:instrText>
      </w:r>
      <w:r>
        <w:fldChar w:fldCharType="separate"/>
      </w:r>
      <w:r w:rsidR="007C5A0D">
        <w:rPr>
          <w:noProof/>
        </w:rPr>
        <w:t>22</w:t>
      </w:r>
      <w:r>
        <w:fldChar w:fldCharType="end"/>
      </w:r>
      <w:bookmarkEnd w:id="112"/>
      <w:r>
        <w:t>: Model architecture visualization</w:t>
      </w:r>
      <w:bookmarkEnd w:id="113"/>
    </w:p>
    <w:p w14:paraId="5C12632E" w14:textId="4A5BC148"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w:t>
      </w:r>
      <w:r w:rsidR="7AD5A328">
        <w:t>Models</w:t>
      </w:r>
      <w:r w:rsidR="00245B7D">
        <w:t xml:space="preserve"> can become </w:t>
      </w:r>
      <w:r w:rsidR="7AD5A328">
        <w:t xml:space="preserve">complex </w:t>
      </w:r>
      <w:r w:rsidR="00245B7D">
        <w:t xml:space="preserve">and it is </w:t>
      </w:r>
      <w:r w:rsidR="7AD5A328">
        <w:t xml:space="preserve">therefore </w:t>
      </w:r>
      <w:r w:rsidR="00245B7D">
        <w:t xml:space="preserve">beneficial to </w:t>
      </w:r>
      <w:r w:rsidR="00F817A9">
        <w:t xml:space="preserve">have visual </w:t>
      </w:r>
      <w:r w:rsidR="00940FB3">
        <w:t xml:space="preserve">information about </w:t>
      </w:r>
      <w:r w:rsidR="72495A39">
        <w:t>their</w:t>
      </w:r>
      <w:r w:rsidR="00940FB3">
        <w:t xml:space="preserve"> composition.</w:t>
      </w:r>
    </w:p>
    <w:p w14:paraId="1D38BD10" w14:textId="0A787655"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1E4A02">
        <w:t xml:space="preserve">Figure </w:t>
      </w:r>
      <w:r w:rsidR="001E4A02">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4" w:name="_Ref110204677"/>
      <w:bookmarkStart w:id="115" w:name="_Toc110863986"/>
      <w:r>
        <w:t xml:space="preserve">Figure </w:t>
      </w:r>
      <w:r>
        <w:fldChar w:fldCharType="begin"/>
      </w:r>
      <w:r>
        <w:instrText xml:space="preserve"> SEQ Figure \* ARABIC </w:instrText>
      </w:r>
      <w:r>
        <w:fldChar w:fldCharType="separate"/>
      </w:r>
      <w:r w:rsidR="007C5A0D">
        <w:rPr>
          <w:noProof/>
        </w:rPr>
        <w:t>23</w:t>
      </w:r>
      <w:r>
        <w:fldChar w:fldCharType="end"/>
      </w:r>
      <w:bookmarkEnd w:id="114"/>
      <w:r>
        <w:t>: TensorBoard training and evaluation visualization</w:t>
      </w:r>
      <w:bookmarkEnd w:id="115"/>
    </w:p>
    <w:p w14:paraId="51570202" w14:textId="63B4A9FB" w:rsidR="00A33141" w:rsidRPr="00DD3E6A" w:rsidRDefault="004D1748" w:rsidP="008E5214">
      <w:r>
        <w:t xml:space="preserve"> </w:t>
      </w:r>
    </w:p>
    <w:p w14:paraId="563CC037" w14:textId="432D1A9F" w:rsidR="003722A1" w:rsidRDefault="00DF2FD8" w:rsidP="00227FF1">
      <w:r>
        <w:rPr>
          <w:b/>
        </w:rPr>
        <w:lastRenderedPageBreak/>
        <w:t xml:space="preserve">Visualization of </w:t>
      </w:r>
      <w:r w:rsidR="000B035F">
        <w:rPr>
          <w:b/>
        </w:rPr>
        <w:t>learned cross-</w:t>
      </w:r>
      <w:r w:rsidR="00D01EF9">
        <w:rPr>
          <w:b/>
        </w:rPr>
        <w:t>features</w:t>
      </w:r>
      <w:r w:rsidR="007E16EA">
        <w:rPr>
          <w:b/>
        </w:rPr>
        <w:t>.</w:t>
      </w:r>
      <w:r w:rsidR="007E16EA">
        <w:t xml:space="preserve"> Model understanding is a </w:t>
      </w:r>
      <w:r w:rsidR="00FF3462">
        <w:t xml:space="preserve">non-trivial task for large neural networks. Because of the </w:t>
      </w:r>
      <w:r w:rsidR="00FC14EE">
        <w:t>number</w:t>
      </w:r>
      <w:r w:rsidR="00FF3462">
        <w:t xml:space="preserve">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t>
      </w:r>
      <w:r w:rsidR="00AA1617">
        <w:t xml:space="preserve">matrix </w:t>
      </w:r>
      <w:r w:rsidR="00ED0962">
        <w:t>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1E4A02">
        <w:t xml:space="preserve">Figure </w:t>
      </w:r>
      <w:r w:rsidR="001E4A02">
        <w:rPr>
          <w:noProof/>
        </w:rPr>
        <w:t>24</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6" w:name="_Ref109944071"/>
      <w:bookmarkStart w:id="117" w:name="_Toc110863987"/>
      <w:r>
        <w:t xml:space="preserve">Figure </w:t>
      </w:r>
      <w:r>
        <w:fldChar w:fldCharType="begin"/>
      </w:r>
      <w:r>
        <w:instrText xml:space="preserve"> SEQ Figure \* ARABIC </w:instrText>
      </w:r>
      <w:r>
        <w:fldChar w:fldCharType="separate"/>
      </w:r>
      <w:r w:rsidR="007C5A0D">
        <w:rPr>
          <w:noProof/>
        </w:rPr>
        <w:t>24</w:t>
      </w:r>
      <w:r>
        <w:fldChar w:fldCharType="end"/>
      </w:r>
      <w:bookmarkEnd w:id="116"/>
      <w:r>
        <w:t>: Plot of the learned feature interactions in a cross layer</w:t>
      </w:r>
      <w:bookmarkEnd w:id="117"/>
    </w:p>
    <w:p w14:paraId="138B946A" w14:textId="74945C1F"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1E4A02">
        <w:t xml:space="preserve">Figure </w:t>
      </w:r>
      <w:r w:rsidR="001E4A02">
        <w:rPr>
          <w:noProof/>
        </w:rPr>
        <w:t>25</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w:t>
      </w:r>
      <w:r w:rsidR="000E70CE" w:rsidDel="004E67E2">
        <w:t>3</w:t>
      </w:r>
      <w:r w:rsidR="000E70CE">
        <w:t>2</w:t>
      </w:r>
      <w:r w:rsidR="004E67E2">
        <w:t>-dimensional</w:t>
      </w:r>
      <w:r w:rsidR="000E70CE">
        <w:t xml:space="preserve"> vector representation</w:t>
      </w:r>
      <w:r w:rsidR="00AF08F0">
        <w:t xml:space="preserve">. </w:t>
      </w:r>
      <w:r w:rsidR="006064C5">
        <w:t>Multiplying the</w:t>
      </w:r>
      <w:r w:rsidR="00AF08F0">
        <w:t xml:space="preserve"> </w:t>
      </w:r>
      <w:r w:rsidR="00B70742">
        <w:t xml:space="preserve">number </w:t>
      </w:r>
      <w:r w:rsidR="00816E21">
        <w:t>of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18" w:name="_Hlk109944616"/>
      <m:oMath>
        <m:r>
          <w:rPr>
            <w:rFonts w:ascii="Cambria Math" w:hAnsi="Cambria Math"/>
          </w:rPr>
          <m:t>32×32</m:t>
        </m:r>
      </m:oMath>
      <w:bookmarkEnd w:id="118"/>
      <w:r w:rsidR="00132BFD">
        <w:t xml:space="preserve"> </w:t>
      </w:r>
      <w:r w:rsidR="009371AC">
        <w:t>slice of the cross layer represents a specific cross interaction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lastRenderedPageBreak/>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1"/>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19" w:name="_Ref109941465"/>
      <w:bookmarkStart w:id="120" w:name="_Toc110863988"/>
      <w:r>
        <w:t xml:space="preserve">Figure </w:t>
      </w:r>
      <w:r>
        <w:fldChar w:fldCharType="begin"/>
      </w:r>
      <w:r>
        <w:instrText xml:space="preserve"> SEQ Figure \* ARABIC </w:instrText>
      </w:r>
      <w:r>
        <w:fldChar w:fldCharType="separate"/>
      </w:r>
      <w:r w:rsidR="007C5A0D">
        <w:rPr>
          <w:noProof/>
        </w:rPr>
        <w:t>25</w:t>
      </w:r>
      <w:r>
        <w:fldChar w:fldCharType="end"/>
      </w:r>
      <w:bookmarkEnd w:id="119"/>
      <w:r>
        <w:t xml:space="preserve">: </w:t>
      </w:r>
      <w:r w:rsidR="00A479FC">
        <w:t>Console output</w:t>
      </w:r>
      <w:r>
        <w:t xml:space="preserve"> of cross layer after training</w:t>
      </w:r>
      <w:bookmarkEnd w:id="120"/>
    </w:p>
    <w:p w14:paraId="07431526" w14:textId="5495E598" w:rsidR="00DC5696" w:rsidRDefault="00DC5696" w:rsidP="00DC5696">
      <w:pPr>
        <w:pStyle w:val="berschrift2"/>
      </w:pPr>
      <w:bookmarkStart w:id="121" w:name="_Toc110808400"/>
      <w:r>
        <w:t>Concept Drift Awareness</w:t>
      </w:r>
      <w:bookmarkEnd w:id="121"/>
    </w:p>
    <w:p w14:paraId="1595DC7A" w14:textId="58CE5404" w:rsidR="00A479FC" w:rsidRDefault="00256D60" w:rsidP="00256D60">
      <w:pPr>
        <w:pStyle w:val="berschrift3"/>
      </w:pPr>
      <w:bookmarkStart w:id="122" w:name="_Ref110208521"/>
      <w:bookmarkStart w:id="123" w:name="_Toc110808401"/>
      <w:r>
        <w:t>Design</w:t>
      </w:r>
      <w:bookmarkEnd w:id="122"/>
      <w:bookmarkEnd w:id="123"/>
    </w:p>
    <w:p w14:paraId="79F8873B" w14:textId="514E5B81" w:rsidR="00F20618" w:rsidRDefault="00AE737F" w:rsidP="00752B2B">
      <w:r>
        <w:t xml:space="preserve">The CD awareness process </w:t>
      </w:r>
      <w:r w:rsidR="00E6475D">
        <w:t>is structured in two</w:t>
      </w:r>
      <w:r w:rsidR="00292780">
        <w:t xml:space="preserve"> parts</w:t>
      </w:r>
      <w:r w:rsidR="006E5E93">
        <w:t>. The first</w:t>
      </w:r>
      <w:r w:rsidR="00292780">
        <w:t xml:space="preserve"> </w:t>
      </w:r>
      <w:r w:rsidR="00C922AE">
        <w:t xml:space="preserve">component </w:t>
      </w:r>
      <w:r w:rsidR="006E5E93">
        <w:t>is the prediction service and the second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w:t>
      </w:r>
      <w:r w:rsidR="002E179B">
        <w:t xml:space="preserve"> </w:t>
      </w:r>
      <w:r w:rsidR="001C6EDF">
        <w:t>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4" w:name="_Toc110808402"/>
      <w:r>
        <w:t>Prediction Service</w:t>
      </w:r>
      <w:bookmarkEnd w:id="124"/>
    </w:p>
    <w:p w14:paraId="6002FFFC" w14:textId="2EEB78A6"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1E4A02">
        <w:rPr>
          <w:rFonts w:cs="Arial"/>
        </w:rPr>
        <w:fldChar w:fldCharType="begin"/>
      </w:r>
      <w:r w:rsidR="001E4A02">
        <w:rPr>
          <w:rFonts w:cs="Arial"/>
        </w:rPr>
        <w:instrText xml:space="preserve"> REF _Ref110864292 \h </w:instrText>
      </w:r>
      <w:r w:rsidR="001E4A02">
        <w:rPr>
          <w:rFonts w:cs="Arial"/>
        </w:rPr>
      </w:r>
      <w:r w:rsidR="001E4A02">
        <w:rPr>
          <w:rFonts w:cs="Arial"/>
        </w:rPr>
        <w:fldChar w:fldCharType="separate"/>
      </w:r>
      <w:r w:rsidR="001E4A02">
        <w:t xml:space="preserve">Figure </w:t>
      </w:r>
      <w:r w:rsidR="001E4A02">
        <w:rPr>
          <w:noProof/>
        </w:rPr>
        <w:t>26</w:t>
      </w:r>
      <w:r w:rsidR="001E4A02">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5" w:name="_Ref110864292"/>
      <w:bookmarkStart w:id="126" w:name="_Ref110015339"/>
      <w:bookmarkStart w:id="127" w:name="_Toc110863989"/>
      <w:r>
        <w:t xml:space="preserve">Figure </w:t>
      </w:r>
      <w:r>
        <w:fldChar w:fldCharType="begin"/>
      </w:r>
      <w:r>
        <w:instrText xml:space="preserve"> SEQ Figure \* ARABIC </w:instrText>
      </w:r>
      <w:r>
        <w:fldChar w:fldCharType="separate"/>
      </w:r>
      <w:r w:rsidR="007C5A0D">
        <w:rPr>
          <w:noProof/>
        </w:rPr>
        <w:t>26</w:t>
      </w:r>
      <w:r>
        <w:fldChar w:fldCharType="end"/>
      </w:r>
      <w:bookmarkEnd w:id="125"/>
      <w:r>
        <w:t>: Output of the prediction service</w:t>
      </w:r>
      <w:bookmarkEnd w:id="126"/>
      <w:bookmarkEnd w:id="127"/>
    </w:p>
    <w:p w14:paraId="34F58C16" w14:textId="5283436A" w:rsidR="00F22FCB" w:rsidRDefault="00F22FCB" w:rsidP="00F22FCB">
      <w:pPr>
        <w:pStyle w:val="berschrift3"/>
      </w:pPr>
      <w:bookmarkStart w:id="128" w:name="_Toc110808403"/>
      <w:r>
        <w:t>Monitoring</w:t>
      </w:r>
      <w:bookmarkEnd w:id="128"/>
    </w:p>
    <w:p w14:paraId="10BE1419" w14:textId="0F8678FB" w:rsidR="00F22FCB" w:rsidRDefault="006F439D" w:rsidP="00F22FCB">
      <w:r>
        <w:t>In order to</w:t>
      </w:r>
      <w:r w:rsidDel="00E34298">
        <w:t xml:space="preserve"> </w:t>
      </w:r>
      <w:r w:rsidR="00E34298">
        <w:t xml:space="preserve">meet </w:t>
      </w:r>
      <w:r>
        <w:t xml:space="preserve">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Instead of</w:t>
      </w:r>
      <w:r w:rsidR="001C1B6E" w:rsidDel="00A2102F">
        <w:t xml:space="preserve"> </w:t>
      </w:r>
      <w:r w:rsidR="00A2102F">
        <w:t xml:space="preserve">using </w:t>
      </w:r>
      <w:r w:rsidR="001C1B6E">
        <w:t xml:space="preserve">a </w:t>
      </w:r>
      <w:r w:rsidR="001C1B6E" w:rsidDel="00E34298">
        <w:t>third</w:t>
      </w:r>
      <w:r w:rsidR="00E34298">
        <w:t>-party</w:t>
      </w:r>
      <w:r w:rsidR="001C1B6E">
        <w:t xml:space="preserve"> drift detection library, a custom solution is developed, which shares similarities with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For this</w:t>
      </w:r>
      <w:r w:rsidR="00740DC7">
        <w:t xml:space="preserve">, </w:t>
      </w:r>
      <w:r w:rsidR="00136704">
        <w:t>RMSE is chosen as the evaluation metric for CD.</w:t>
      </w:r>
    </w:p>
    <w:p w14:paraId="2BFB6053" w14:textId="73142456"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holds the CD</w:t>
      </w:r>
      <w:r w:rsidR="002E179B">
        <w:t xml:space="preserve"> </w:t>
      </w:r>
      <w:r w:rsidR="008A7D11">
        <w:t xml:space="preserve">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 xml:space="preserve">inside the Airflow pipeline </w:t>
      </w:r>
      <w:r w:rsidR="00893D9A" w:rsidDel="00190399">
        <w:t>folder</w:t>
      </w:r>
      <w:r w:rsidR="00190399">
        <w:t xml:space="preserve"> because</w:t>
      </w:r>
      <w:r w:rsidR="00893D9A">
        <w:t xml:space="preserv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w:t>
      </w:r>
      <w:r w:rsidR="00FC694E" w:rsidDel="00CF46CB">
        <w:t>e.g</w:t>
      </w:r>
      <w:r w:rsidR="00CF46CB">
        <w:t>.,</w:t>
      </w:r>
      <w:r w:rsidR="00FC694E">
        <w:t xml:space="preserve">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1E4A02">
        <w:t xml:space="preserve">Figure </w:t>
      </w:r>
      <w:r w:rsidR="001E4A02">
        <w:rPr>
          <w:noProof/>
        </w:rPr>
        <w:t>27</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3"/>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9" w:name="_Ref110029040"/>
      <w:bookmarkStart w:id="130" w:name="_Ref110029022"/>
      <w:bookmarkStart w:id="131" w:name="_Toc110863990"/>
      <w:r>
        <w:t xml:space="preserve">Figure </w:t>
      </w:r>
      <w:r>
        <w:fldChar w:fldCharType="begin"/>
      </w:r>
      <w:r>
        <w:instrText xml:space="preserve"> SEQ Figure \* ARABIC </w:instrText>
      </w:r>
      <w:r>
        <w:fldChar w:fldCharType="separate"/>
      </w:r>
      <w:r w:rsidR="007C5A0D">
        <w:rPr>
          <w:noProof/>
        </w:rPr>
        <w:t>27</w:t>
      </w:r>
      <w:r>
        <w:fldChar w:fldCharType="end"/>
      </w:r>
      <w:bookmarkEnd w:id="129"/>
      <w:r>
        <w:t>: RMSE values of the production data grouped by year</w:t>
      </w:r>
      <w:bookmarkEnd w:id="130"/>
      <w:r w:rsidR="004F5335">
        <w:t xml:space="preserve"> (rmse_df)</w:t>
      </w:r>
      <w:bookmarkEnd w:id="131"/>
    </w:p>
    <w:p w14:paraId="41BA7FAA" w14:textId="4239714B"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1E4A02">
        <w:t xml:space="preserve">Figure </w:t>
      </w:r>
      <w:r w:rsidR="001E4A02">
        <w:rPr>
          <w:noProof/>
        </w:rPr>
        <w:t>28</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w:t>
      </w:r>
      <w:r w:rsidR="001D29EF">
        <w:rPr>
          <w:rFonts w:cs="Arial"/>
        </w:rPr>
        <w:t>safe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2" w:name="_Ref110031281"/>
      <w:bookmarkStart w:id="133" w:name="_Toc110863991"/>
      <w:r>
        <w:t xml:space="preserve">Figure </w:t>
      </w:r>
      <w:r>
        <w:fldChar w:fldCharType="begin"/>
      </w:r>
      <w:r>
        <w:instrText xml:space="preserve"> SEQ Figure \* ARABIC </w:instrText>
      </w:r>
      <w:r>
        <w:fldChar w:fldCharType="separate"/>
      </w:r>
      <w:r w:rsidR="007C5A0D">
        <w:rPr>
          <w:noProof/>
        </w:rPr>
        <w:t>28</w:t>
      </w:r>
      <w:r>
        <w:fldChar w:fldCharType="end"/>
      </w:r>
      <w:bookmarkEnd w:id="132"/>
      <w:r>
        <w:t>: cd_detector</w:t>
      </w:r>
      <w:bookmarkEnd w:id="133"/>
    </w:p>
    <w:p w14:paraId="20E3F2D9" w14:textId="7AAB208D"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0C3078">
        <w:t>.txt</w:t>
      </w:r>
      <w:r w:rsidR="003570D6">
        <w:t>”</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w:t>
      </w:r>
      <w:r w:rsidR="00314A34">
        <w:t>.txt</w:t>
      </w:r>
      <w:r w:rsidR="00F03EC8">
        <w:t>”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1E4A02">
        <w:t xml:space="preserve">Figure </w:t>
      </w:r>
      <w:r w:rsidR="001E4A02">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4" w:name="_Ref110032958"/>
      <w:bookmarkStart w:id="135" w:name="_Ref110361634"/>
      <w:bookmarkStart w:id="136" w:name="_Toc110863992"/>
      <w:r>
        <w:t xml:space="preserve">Figure </w:t>
      </w:r>
      <w:r>
        <w:fldChar w:fldCharType="begin"/>
      </w:r>
      <w:r>
        <w:instrText xml:space="preserve"> SEQ Figure \* ARABIC </w:instrText>
      </w:r>
      <w:r>
        <w:fldChar w:fldCharType="separate"/>
      </w:r>
      <w:r w:rsidR="007C5A0D">
        <w:rPr>
          <w:noProof/>
        </w:rPr>
        <w:t>29</w:t>
      </w:r>
      <w:r>
        <w:fldChar w:fldCharType="end"/>
      </w:r>
      <w:bookmarkEnd w:id="134"/>
      <w:r>
        <w:t>: CD detection result</w:t>
      </w:r>
      <w:bookmarkEnd w:id="135"/>
      <w:bookmarkEnd w:id="136"/>
    </w:p>
    <w:p w14:paraId="7467D8B9" w14:textId="7F3A4D11"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1E4A02">
        <w:t xml:space="preserve">Figure </w:t>
      </w:r>
      <w:r w:rsidR="001E4A02">
        <w:rPr>
          <w:noProof/>
        </w:rPr>
        <w:t>30</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7" w:name="_Ref110034506"/>
      <w:bookmarkStart w:id="138" w:name="_Toc110863993"/>
      <w:r>
        <w:t xml:space="preserve">Figure </w:t>
      </w:r>
      <w:r>
        <w:fldChar w:fldCharType="begin"/>
      </w:r>
      <w:r>
        <w:instrText xml:space="preserve"> SEQ Figure \* ARABIC </w:instrText>
      </w:r>
      <w:r>
        <w:fldChar w:fldCharType="separate"/>
      </w:r>
      <w:r w:rsidR="007C5A0D">
        <w:rPr>
          <w:noProof/>
        </w:rPr>
        <w:t>30</w:t>
      </w:r>
      <w:r>
        <w:fldChar w:fldCharType="end"/>
      </w:r>
      <w:bookmarkEnd w:id="137"/>
      <w:r>
        <w:t>: Graph of CD trend</w:t>
      </w:r>
      <w:bookmarkEnd w:id="138"/>
    </w:p>
    <w:p w14:paraId="0D8F5481" w14:textId="123A0103"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F712DA">
        <w:t>-trigger</w:t>
      </w:r>
      <w:r w:rsidR="00C76E90">
        <w:t>.</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w:t>
      </w:r>
      <w:r w:rsidR="2469CB5C">
        <w:t>.,</w:t>
      </w:r>
      <w:r w:rsidR="00D20A40">
        <w:t xml:space="preserve"> CD has been detected), a model retraining process is initiated.</w:t>
      </w:r>
    </w:p>
    <w:p w14:paraId="5510F50E" w14:textId="0BA1C9CC" w:rsidR="00DC5696" w:rsidRDefault="00971710" w:rsidP="00DC5696">
      <w:pPr>
        <w:pStyle w:val="berschrift2"/>
      </w:pPr>
      <w:bookmarkStart w:id="139" w:name="_Toc110808404"/>
      <w:r>
        <w:lastRenderedPageBreak/>
        <w:t>Pipeline</w:t>
      </w:r>
      <w:bookmarkEnd w:id="139"/>
    </w:p>
    <w:p w14:paraId="58C74770" w14:textId="7F948674" w:rsidR="00F9071D" w:rsidRDefault="00072A3E" w:rsidP="00072A3E">
      <w:pPr>
        <w:pStyle w:val="berschrift3"/>
      </w:pPr>
      <w:bookmarkStart w:id="140" w:name="_Toc110808405"/>
      <w:r>
        <w:t>Design</w:t>
      </w:r>
      <w:bookmarkEnd w:id="140"/>
    </w:p>
    <w:p w14:paraId="561E1EFD" w14:textId="631945A5"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4"/>
      </w:r>
      <w:r w:rsidR="00DC738F">
        <w:t xml:space="preserve"> process. For this work, both </w:t>
      </w:r>
      <w:r w:rsidR="001E14CB">
        <w:t xml:space="preserve">operations are automated into individual pipelines and subsequently joined together to form an integrated </w:t>
      </w:r>
      <w:r w:rsidR="00D6012B">
        <w:t>continuous training</w:t>
      </w:r>
      <w:r w:rsidR="001E14CB">
        <w:t xml:space="preserve">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w:t>
      </w:r>
      <w:r w:rsidR="00AE1046">
        <w:t xml:space="preserve">The baseline TFX pipeline </w:t>
      </w:r>
      <w:r w:rsidR="002403EF">
        <w:t xml:space="preserve">consists of data ingestion, model </w:t>
      </w:r>
      <w:r w:rsidR="002403EF" w:rsidDel="00630C4F">
        <w:t xml:space="preserve">training </w:t>
      </w:r>
      <w:r w:rsidR="00630C4F">
        <w:t>and</w:t>
      </w:r>
      <w:r w:rsidR="002403EF">
        <w:t xml:space="preserve">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27AEC151"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w:t>
      </w:r>
      <w:r w:rsidR="00096417">
        <w:t>CD</w:t>
      </w:r>
      <w:r w:rsidR="00A31728">
        <w: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1E4A02">
        <w:t xml:space="preserve">Figure </w:t>
      </w:r>
      <w:r w:rsidR="001E4A02">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41" w:name="_Ref110505776"/>
      <w:bookmarkStart w:id="142" w:name="_Ref110116871"/>
      <w:bookmarkStart w:id="143" w:name="_Toc110863994"/>
      <w:r>
        <w:t xml:space="preserve">Figure </w:t>
      </w:r>
      <w:r>
        <w:fldChar w:fldCharType="begin"/>
      </w:r>
      <w:r>
        <w:instrText xml:space="preserve"> SEQ Figure \* ARABIC </w:instrText>
      </w:r>
      <w:r>
        <w:fldChar w:fldCharType="separate"/>
      </w:r>
      <w:r w:rsidR="007C5A0D">
        <w:rPr>
          <w:noProof/>
        </w:rPr>
        <w:t>31</w:t>
      </w:r>
      <w:r>
        <w:fldChar w:fldCharType="end"/>
      </w:r>
      <w:bookmarkEnd w:id="141"/>
      <w:r>
        <w:t>: Outline of implemented MLOps pipeline</w:t>
      </w:r>
      <w:bookmarkEnd w:id="142"/>
      <w:bookmarkEnd w:id="143"/>
    </w:p>
    <w:p w14:paraId="00AD252E" w14:textId="6F09C7FF" w:rsidR="002773DF" w:rsidRDefault="00804712" w:rsidP="002773DF">
      <w:pPr>
        <w:pStyle w:val="berschrift3"/>
      </w:pPr>
      <w:bookmarkStart w:id="144" w:name="_Toc110808406"/>
      <w:r>
        <w:lastRenderedPageBreak/>
        <w:t>Training Pipeline</w:t>
      </w:r>
      <w:bookmarkEnd w:id="144"/>
    </w:p>
    <w:p w14:paraId="62D36297" w14:textId="6D61897C"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 xml:space="preserve">the pipeline directory. Since PTAs are executed within the training process inside the model file, they can technically be counted as part of the </w:t>
      </w:r>
      <w:r w:rsidR="00D1303B" w:rsidDel="00E737DA">
        <w:t>pipeline</w:t>
      </w:r>
      <w:r w:rsidR="00E737DA">
        <w:t xml:space="preserve"> but</w:t>
      </w:r>
      <w:r w:rsidR="001C6FA3">
        <w:t xml:space="preserve">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43AF233D"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w:t>
      </w:r>
      <w:r w:rsidR="00C315FD" w:rsidDel="002A2793">
        <w:t>Alternatively</w:t>
      </w:r>
      <w:r w:rsidR="002A2793">
        <w:t>,</w:t>
      </w:r>
      <w:r w:rsidR="00C315FD">
        <w:t xml:space="preserve">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E265D8">
        <w:t xml:space="preserve">Figure </w:t>
      </w:r>
      <w:r w:rsidR="00E265D8">
        <w:rPr>
          <w:noProof/>
        </w:rPr>
        <w:t>32</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38"/>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5" w:name="_Ref110193664"/>
      <w:bookmarkStart w:id="146" w:name="_Toc110863995"/>
      <w:r>
        <w:t xml:space="preserve">Figure </w:t>
      </w:r>
      <w:r>
        <w:fldChar w:fldCharType="begin"/>
      </w:r>
      <w:r>
        <w:instrText xml:space="preserve"> SEQ Figure \* ARABIC </w:instrText>
      </w:r>
      <w:r>
        <w:fldChar w:fldCharType="separate"/>
      </w:r>
      <w:r w:rsidR="007C5A0D">
        <w:rPr>
          <w:noProof/>
        </w:rPr>
        <w:t>32</w:t>
      </w:r>
      <w:r>
        <w:fldChar w:fldCharType="end"/>
      </w:r>
      <w:bookmarkEnd w:id="145"/>
      <w:r>
        <w:t>: Folder Structure of TFX componen</w:t>
      </w:r>
      <w:r w:rsidR="00BB3305">
        <w:t>t</w:t>
      </w:r>
      <w:r w:rsidR="004D0C59">
        <w:rPr>
          <w:rStyle w:val="Funotenzeichen"/>
        </w:rPr>
        <w:footnoteReference w:id="15"/>
      </w:r>
      <w:bookmarkEnd w:id="146"/>
    </w:p>
    <w:p w14:paraId="770D014D" w14:textId="4F6B4E74"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w:t>
      </w:r>
      <w:r w:rsidR="46F3ED02">
        <w:t>require</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w:t>
      </w:r>
      <w:r w:rsidR="00D224C5">
        <w:lastRenderedPageBreak/>
        <w:t>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E265D8">
        <w:t xml:space="preserve">Figure </w:t>
      </w:r>
      <w:r w:rsidR="00E265D8">
        <w:rPr>
          <w:noProof/>
        </w:rPr>
        <w:t>33</w:t>
      </w:r>
      <w:r w:rsidR="009252AF">
        <w:fldChar w:fldCharType="end"/>
      </w:r>
      <w:r w:rsidR="00852EE6">
        <w:t>)</w:t>
      </w:r>
    </w:p>
    <w:p w14:paraId="69C73716" w14:textId="76127D99"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E265D8">
        <w:t xml:space="preserve">Figure </w:t>
      </w:r>
      <w:r w:rsidR="00E265D8">
        <w:rPr>
          <w:noProof/>
        </w:rPr>
        <w:t>33</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w:t>
      </w:r>
      <w:r w:rsidR="46F3ED02">
        <w:t>number</w:t>
      </w:r>
      <w:r w:rsidR="00784AA3">
        <w:t xml:space="preserve">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609F9AD4"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FF1EC0">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E265D8">
        <w:t xml:space="preserve">Figure </w:t>
      </w:r>
      <w:r w:rsidR="00E265D8">
        <w:rPr>
          <w:noProof/>
        </w:rPr>
        <w:t>33</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7" w:name="_Ref110193692"/>
      <w:bookmarkStart w:id="148" w:name="_Toc110863996"/>
      <w:r>
        <w:t xml:space="preserve">Figure </w:t>
      </w:r>
      <w:r>
        <w:fldChar w:fldCharType="begin"/>
      </w:r>
      <w:r>
        <w:instrText xml:space="preserve"> SEQ Figure \* ARABIC </w:instrText>
      </w:r>
      <w:r>
        <w:fldChar w:fldCharType="separate"/>
      </w:r>
      <w:r w:rsidR="007C5A0D">
        <w:rPr>
          <w:noProof/>
        </w:rPr>
        <w:t>33</w:t>
      </w:r>
      <w:r>
        <w:fldChar w:fldCharType="end"/>
      </w:r>
      <w:bookmarkEnd w:id="147"/>
      <w:r>
        <w:t>: Outputs of StatisticsGen, SchemaGen &amp; ExampleValidator</w:t>
      </w:r>
      <w:bookmarkEnd w:id="148"/>
    </w:p>
    <w:p w14:paraId="18B22B46" w14:textId="724C149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w:t>
      </w:r>
      <w:r w:rsidR="001F3189">
        <w:t xml:space="preserve"> to execute the previously defined </w:t>
      </w:r>
      <w:r w:rsidR="002D6535">
        <w:t>RS file</w:t>
      </w:r>
      <w:r w:rsidR="00F3245D">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w:t>
      </w:r>
      <w:r w:rsidR="009A355C">
        <w:lastRenderedPageBreak/>
        <w:t>have</w:t>
      </w:r>
      <w:r w:rsidR="0063083E">
        <w:t xml:space="preserve"> conditions on what models to push. It naively pushes every</w:t>
      </w:r>
      <w:r w:rsidR="001B2888">
        <w:t xml:space="preserve"> model that gets trained on the pipeline.</w:t>
      </w:r>
      <w:r w:rsidR="00ED10C1">
        <w:t xml:space="preserve"> </w:t>
      </w:r>
    </w:p>
    <w:p w14:paraId="2E4B2E2B" w14:textId="763039E5" w:rsidR="002E30C0" w:rsidRDefault="005A7C1A" w:rsidP="004E1E3D">
      <w:r>
        <w:rPr>
          <w:b/>
        </w:rPr>
        <w:t>ML Metadata.</w:t>
      </w:r>
      <w:r>
        <w:t xml:space="preserve"> </w:t>
      </w:r>
      <w:r w:rsidR="00967BB1">
        <w:t xml:space="preserve">The history of all components </w:t>
      </w:r>
      <w:r w:rsidR="46F3ED02">
        <w:t>is</w:t>
      </w:r>
      <w:r w:rsidR="00967BB1">
        <w:t xml:space="preserv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546C96">
        <w:t>n</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E265D8">
        <w:t xml:space="preserve">Figure </w:t>
      </w:r>
      <w:r w:rsidR="00E265D8">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9" w:name="_Ref110212035"/>
      <w:bookmarkStart w:id="150" w:name="_Toc110863997"/>
      <w:r>
        <w:t xml:space="preserve">Figure </w:t>
      </w:r>
      <w:r>
        <w:fldChar w:fldCharType="begin"/>
      </w:r>
      <w:r>
        <w:instrText xml:space="preserve"> SEQ Figure \* ARABIC </w:instrText>
      </w:r>
      <w:r>
        <w:fldChar w:fldCharType="separate"/>
      </w:r>
      <w:r w:rsidR="007C5A0D">
        <w:rPr>
          <w:noProof/>
        </w:rPr>
        <w:t>34</w:t>
      </w:r>
      <w:r>
        <w:fldChar w:fldCharType="end"/>
      </w:r>
      <w:bookmarkEnd w:id="149"/>
      <w:r>
        <w:t>: Table in ML Metadata</w:t>
      </w:r>
      <w:bookmarkEnd w:id="150"/>
    </w:p>
    <w:p w14:paraId="3342FFE7" w14:textId="5747086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E265D8">
        <w:t xml:space="preserve">Figure </w:t>
      </w:r>
      <w:r w:rsidR="00E265D8">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51" w:name="_Ref110468011"/>
      <w:bookmarkStart w:id="152" w:name="_Toc110863998"/>
      <w:r>
        <w:t xml:space="preserve">Figure </w:t>
      </w:r>
      <w:r>
        <w:fldChar w:fldCharType="begin"/>
      </w:r>
      <w:r>
        <w:instrText xml:space="preserve"> SEQ Figure \* ARABIC </w:instrText>
      </w:r>
      <w:r>
        <w:fldChar w:fldCharType="separate"/>
      </w:r>
      <w:r w:rsidR="007C5A0D">
        <w:rPr>
          <w:noProof/>
        </w:rPr>
        <w:t>35</w:t>
      </w:r>
      <w:r>
        <w:fldChar w:fldCharType="end"/>
      </w:r>
      <w:bookmarkEnd w:id="151"/>
      <w:r>
        <w:t>: TFX DAG inside Airflow</w:t>
      </w:r>
      <w:bookmarkEnd w:id="152"/>
    </w:p>
    <w:p w14:paraId="1ED21A3A" w14:textId="7A7DD7E6" w:rsidR="002773DF" w:rsidRDefault="006053C2" w:rsidP="006F7FE4">
      <w:pPr>
        <w:pStyle w:val="berschrift3"/>
      </w:pPr>
      <w:bookmarkStart w:id="153" w:name="_Toc110808407"/>
      <w:r>
        <w:t>CD Evaluation P</w:t>
      </w:r>
      <w:r w:rsidR="00804712">
        <w:t>ipeline</w:t>
      </w:r>
      <w:bookmarkEnd w:id="153"/>
    </w:p>
    <w:p w14:paraId="48D09049" w14:textId="28C644F5" w:rsidR="000C7ED7" w:rsidRDefault="0069309E" w:rsidP="000C7ED7">
      <w:r>
        <w:t xml:space="preserve">The inner workings of the </w:t>
      </w:r>
      <w:r w:rsidR="00F97B81">
        <w:t xml:space="preserve">operation of CD awareness have been described in the previous chapter. This segment is dedicated to </w:t>
      </w:r>
      <w:r w:rsidR="46F3ED02">
        <w:t>explaining</w:t>
      </w:r>
      <w:r w:rsidR="00F97B81">
        <w:t xml:space="preserve">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E265D8">
        <w:t xml:space="preserve">Figure </w:t>
      </w:r>
      <w:r w:rsidR="00E265D8">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4" w:name="_Ref110470819"/>
      <w:bookmarkStart w:id="155" w:name="_Toc110863999"/>
      <w:r>
        <w:t xml:space="preserve">Figure </w:t>
      </w:r>
      <w:r>
        <w:fldChar w:fldCharType="begin"/>
      </w:r>
      <w:r>
        <w:instrText xml:space="preserve"> SEQ Figure \* ARABIC </w:instrText>
      </w:r>
      <w:r>
        <w:fldChar w:fldCharType="separate"/>
      </w:r>
      <w:r w:rsidR="007C5A0D">
        <w:rPr>
          <w:noProof/>
        </w:rPr>
        <w:t>36</w:t>
      </w:r>
      <w:r>
        <w:fldChar w:fldCharType="end"/>
      </w:r>
      <w:bookmarkEnd w:id="154"/>
      <w:r>
        <w:t>: CD evaluation inside Airflow</w:t>
      </w:r>
      <w:bookmarkEnd w:id="155"/>
    </w:p>
    <w:p w14:paraId="68F8BE52" w14:textId="2BCF3B46" w:rsidR="006F7FE4" w:rsidRDefault="0F826083" w:rsidP="006F7FE4">
      <w:pPr>
        <w:pStyle w:val="berschrift3"/>
      </w:pPr>
      <w:bookmarkStart w:id="156" w:name="_Toc110808408"/>
      <w:r>
        <w:lastRenderedPageBreak/>
        <w:t>MLOps Pipeline</w:t>
      </w:r>
      <w:bookmarkEnd w:id="156"/>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6"/>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6B962DB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w:t>
      </w:r>
      <w:r w:rsidR="001D3CB8" w:rsidDel="00315DD1">
        <w:t>i.e</w:t>
      </w:r>
      <w:r w:rsidR="00315DD1">
        <w:t>.,</w:t>
      </w:r>
      <w:r w:rsidR="001D3CB8">
        <w:t xml:space="preserv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w:t>
      </w:r>
      <w:r w:rsidR="006F12F6" w:rsidRPr="00112114">
        <w:rPr>
          <w:rFonts w:ascii="Courier New" w:hAnsi="Courier New" w:cs="Courier New"/>
        </w:rPr>
        <w:t>True</w:t>
      </w:r>
      <w:r w:rsidR="006F12F6">
        <w:t xml:space="preserve"> is returned (</w:t>
      </w:r>
      <w:r w:rsidR="006F12F6" w:rsidDel="00315DD1">
        <w:t>i.e</w:t>
      </w:r>
      <w:r w:rsidR="00315DD1">
        <w:t>.,</w:t>
      </w:r>
      <w:r w:rsidR="006F12F6">
        <w:t xml:space="preserv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w:t>
      </w:r>
      <w:r w:rsidR="009C564D">
        <w:t>,</w:t>
      </w:r>
      <w:r w:rsidR="00505CF2">
        <w:t xml:space="preserve">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9C564D">
        <w:t xml:space="preserve"> (</w:t>
      </w:r>
      <w:r w:rsidR="009C564D">
        <w:fldChar w:fldCharType="begin"/>
      </w:r>
      <w:r w:rsidR="009C564D">
        <w:instrText xml:space="preserve"> REF _Ref110530671 \h </w:instrText>
      </w:r>
      <w:r w:rsidR="009C564D">
        <w:fldChar w:fldCharType="separate"/>
      </w:r>
      <w:r w:rsidR="00E265D8">
        <w:t xml:space="preserve">Figure </w:t>
      </w:r>
      <w:r w:rsidR="00E265D8">
        <w:rPr>
          <w:noProof/>
        </w:rPr>
        <w:t>37</w:t>
      </w:r>
      <w:r w:rsidR="009C564D">
        <w:fldChar w:fldCharType="end"/>
      </w:r>
      <w:r w:rsidR="009C564D">
        <w:t>)</w:t>
      </w:r>
      <w:r w:rsidR="002D5854">
        <w:t>.</w:t>
      </w:r>
      <w:r w:rsidR="00F9092D">
        <w:t xml:space="preserve"> </w:t>
      </w:r>
      <w:r w:rsidR="00D91745">
        <w:t xml:space="preserve">These tasks are then </w:t>
      </w:r>
      <w:r w:rsidR="00922EBD">
        <w:t>orchestrated using the bit</w:t>
      </w:r>
      <w:r w:rsidR="00EB0C20">
        <w:t>wise python operators at the end of the file</w:t>
      </w:r>
      <w:r w:rsidR="009C564D">
        <w:t>.</w:t>
      </w:r>
    </w:p>
    <w:p w14:paraId="0C72614A" w14:textId="77777777" w:rsidR="008026DF" w:rsidRDefault="002B51B4" w:rsidP="008026DF">
      <w:pPr>
        <w:keepNext/>
      </w:pPr>
      <w:r w:rsidRPr="00B466DB">
        <w:rPr>
          <w:noProof/>
        </w:rPr>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7" w:name="_Ref110530671"/>
      <w:bookmarkStart w:id="158" w:name="_Toc110864000"/>
      <w:r>
        <w:t xml:space="preserve">Figure </w:t>
      </w:r>
      <w:r>
        <w:fldChar w:fldCharType="begin"/>
      </w:r>
      <w:r>
        <w:instrText xml:space="preserve"> SEQ Figure \* ARABIC </w:instrText>
      </w:r>
      <w:r>
        <w:fldChar w:fldCharType="separate"/>
      </w:r>
      <w:r w:rsidR="007C5A0D">
        <w:rPr>
          <w:noProof/>
        </w:rPr>
        <w:t>37</w:t>
      </w:r>
      <w:r>
        <w:fldChar w:fldCharType="end"/>
      </w:r>
      <w:bookmarkEnd w:id="157"/>
      <w:r>
        <w:t xml:space="preserve">: </w:t>
      </w:r>
      <w:r w:rsidRPr="00F12263">
        <w:t>MLOps pipeline inside Airflow</w:t>
      </w:r>
      <w:bookmarkEnd w:id="158"/>
    </w:p>
    <w:p w14:paraId="7D0D4C9B" w14:textId="6041CBAE" w:rsidR="00296067" w:rsidRDefault="00296067" w:rsidP="00296067">
      <w:pPr>
        <w:pStyle w:val="berschrift1"/>
      </w:pPr>
      <w:bookmarkStart w:id="159" w:name="_Ref110778106"/>
      <w:bookmarkStart w:id="160" w:name="_Toc110808409"/>
      <w:r>
        <w:lastRenderedPageBreak/>
        <w:t>Evaluation</w:t>
      </w:r>
      <w:bookmarkEnd w:id="159"/>
      <w:bookmarkEnd w:id="160"/>
    </w:p>
    <w:p w14:paraId="572FB9B0" w14:textId="55FF5A87" w:rsidR="008A5CDC" w:rsidRDefault="0032577A" w:rsidP="0032577A">
      <w:pPr>
        <w:pStyle w:val="berschrift2"/>
      </w:pPr>
      <w:bookmarkStart w:id="161" w:name="_Toc110808410"/>
      <w:r>
        <w:t>Recommender System</w:t>
      </w:r>
      <w:bookmarkEnd w:id="161"/>
    </w:p>
    <w:p w14:paraId="4040DD23" w14:textId="26012A36"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w:t>
      </w:r>
      <w:r w:rsidR="00D5100C">
        <w:t>n</w:t>
      </w:r>
      <w:r w:rsidR="004A6C82">
        <w:t xml:space="preserve">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E8B1831"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 xml:space="preserve">considered in the context of this </w:t>
      </w:r>
      <w:r w:rsidR="003F1716">
        <w:t>thesis</w:t>
      </w:r>
      <w:r w:rsidR="006068B1">
        <w:t>.</w:t>
      </w:r>
      <w:r w:rsidR="00EB717B">
        <w:t xml:space="preserve">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EndPr/>
        <w:sdtContent>
          <w:r w:rsidR="00941CC2">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TU6NTE6NDI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FF1EC0">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w:t>
      </w:r>
      <w:r w:rsidR="00C82317">
        <w:t xml:space="preserve">Since this artifact </w:t>
      </w:r>
      <w:r w:rsidR="00225D13">
        <w:t xml:space="preserve">only uses one cross-layer in its CN, it </w:t>
      </w:r>
      <w:r w:rsidR="00A14B33">
        <w:t xml:space="preserve">is limited to </w:t>
      </w:r>
      <w:r w:rsidR="00C9497E">
        <w:t xml:space="preserve">only </w:t>
      </w:r>
      <w:r w:rsidR="00A14B33">
        <w:t xml:space="preserve">learn feature interactions of </w:t>
      </w:r>
      <w:r w:rsidR="003614B2">
        <w:t>the first degree.</w:t>
      </w:r>
      <w:r w:rsidR="00982D80">
        <w:t xml:space="preserve"> </w:t>
      </w:r>
      <w:r w:rsidR="003C793A">
        <w:t xml:space="preserve">This means that this CN </w:t>
      </w:r>
      <w:r w:rsidR="00BE4F31">
        <w:t>can only</w:t>
      </w:r>
      <w:r w:rsidR="003C793A">
        <w:t xml:space="preserve">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A6C46C1"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w:t>
      </w:r>
      <w:r w:rsidR="008F52D0">
        <w:lastRenderedPageBreak/>
        <w:t>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65EDD4A3">
        <w:t>an</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E265D8">
        <w:t xml:space="preserve">Figure </w:t>
      </w:r>
      <w:r w:rsidR="00E265D8">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74C18B98">
        <w:t>a</w:t>
      </w:r>
      <w:r w:rsidR="00416434">
        <w:t xml:space="preserve"> production environment.</w:t>
      </w:r>
    </w:p>
    <w:p w14:paraId="66A0E440" w14:textId="48B7A8E7"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265D8">
        <w:t xml:space="preserve">Figure </w:t>
      </w:r>
      <w:r w:rsidR="00E265D8">
        <w:rPr>
          <w:noProof/>
        </w:rPr>
        <w:t>38</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 xml:space="preserve">visualize </w:t>
      </w:r>
      <w:r w:rsidR="002D60CD">
        <w:t xml:space="preserve">with </w:t>
      </w:r>
      <w:r w:rsidR="00630DB0">
        <w:t>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62" w:name="_Ref110289432"/>
      <w:bookmarkStart w:id="163" w:name="_Toc110864001"/>
      <w:r>
        <w:t xml:space="preserve">Figure </w:t>
      </w:r>
      <w:r>
        <w:fldChar w:fldCharType="begin"/>
      </w:r>
      <w:r>
        <w:instrText xml:space="preserve"> SEQ Figure \* ARABIC </w:instrText>
      </w:r>
      <w:r>
        <w:fldChar w:fldCharType="separate"/>
      </w:r>
      <w:r w:rsidR="007C5A0D">
        <w:rPr>
          <w:noProof/>
        </w:rPr>
        <w:t>38</w:t>
      </w:r>
      <w:r>
        <w:fldChar w:fldCharType="end"/>
      </w:r>
      <w:bookmarkEnd w:id="162"/>
      <w:r>
        <w:t>: Learned cross-feature interactions for 10 and 200 epochs</w:t>
      </w:r>
      <w:bookmarkEnd w:id="163"/>
    </w:p>
    <w:p w14:paraId="1E88627B" w14:textId="0C88D452"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w:t>
      </w:r>
      <w:r w:rsidR="004272E6" w:rsidDel="000D3D2B">
        <w:t>i.e</w:t>
      </w:r>
      <w:r w:rsidR="000D3D2B">
        <w:t>.,</w:t>
      </w:r>
      <w:r w:rsidR="004272E6">
        <w:t xml:space="preserv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E265D8">
        <w:t xml:space="preserve">Figure </w:t>
      </w:r>
      <w:r w:rsidR="00E265D8">
        <w:rPr>
          <w:noProof/>
        </w:rPr>
        <w:t>39</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4" w:name="_Ref110291067"/>
      <w:bookmarkStart w:id="165" w:name="_Toc110864002"/>
      <w:r>
        <w:t xml:space="preserve">Figure </w:t>
      </w:r>
      <w:r>
        <w:fldChar w:fldCharType="begin"/>
      </w:r>
      <w:r>
        <w:instrText xml:space="preserve"> SEQ Figure \* ARABIC </w:instrText>
      </w:r>
      <w:r>
        <w:fldChar w:fldCharType="separate"/>
      </w:r>
      <w:r w:rsidR="007C5A0D">
        <w:rPr>
          <w:noProof/>
        </w:rPr>
        <w:t>39</w:t>
      </w:r>
      <w:r>
        <w:fldChar w:fldCharType="end"/>
      </w:r>
      <w:bookmarkEnd w:id="164"/>
      <w:r>
        <w:t>: PTA dashboard concept</w:t>
      </w:r>
      <w:bookmarkEnd w:id="165"/>
    </w:p>
    <w:p w14:paraId="1DF14D61" w14:textId="654A3E9D" w:rsidR="0032577A" w:rsidRDefault="001F6EF5" w:rsidP="0032577A">
      <w:pPr>
        <w:pStyle w:val="berschrift2"/>
      </w:pPr>
      <w:bookmarkStart w:id="166" w:name="_Toc110808411"/>
      <w:r>
        <w:t>Concept Drift</w:t>
      </w:r>
      <w:r w:rsidR="00B66D21">
        <w:t xml:space="preserve"> Awareness</w:t>
      </w:r>
      <w:bookmarkEnd w:id="166"/>
    </w:p>
    <w:p w14:paraId="3F33D8AC" w14:textId="20B3F263"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ed from</w:t>
      </w:r>
      <w:r w:rsidR="00E20381">
        <w:t xml:space="preserve"> Lu et al.</w:t>
      </w:r>
      <w:r w:rsidR="00D20F21">
        <w:t xml:space="preserve">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E203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DA5ZmM1OTAtODYzOS00MGZjLWE2NjQtNmE3ZjgyYmZiMjUyIiwiVGV4dCI6IigyMDE4KSIsIldBSVZlcnNpb24iOiI2LjEyLjAuMCJ9}</w:instrText>
          </w:r>
          <w:r w:rsidR="004C0AA0">
            <w:fldChar w:fldCharType="separate"/>
          </w:r>
          <w:r w:rsidR="00E20381">
            <w:t>(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46BE2960"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w:t>
      </w:r>
      <w:r w:rsidR="002A691B" w:rsidDel="008C697F">
        <w:t>i.e</w:t>
      </w:r>
      <w:r w:rsidR="008C697F">
        <w:t>.,</w:t>
      </w:r>
      <w:r w:rsidR="002A691B">
        <w:t xml:space="preserv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w:t>
      </w:r>
      <w:r w:rsidR="00994D49">
        <w:t>test runs</w:t>
      </w:r>
      <w:r w:rsidR="007477F8">
        <w:t xml:space="preserve">, the CD detection was </w:t>
      </w:r>
      <w:r w:rsidR="00281D3A">
        <w:t xml:space="preserve">successful and could correctly detect </w:t>
      </w:r>
      <w:r w:rsidR="009F7BCE">
        <w:t>degrading model performance</w:t>
      </w:r>
      <w:r w:rsidR="00281D3A">
        <w:t xml:space="preserve">.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E265D8">
        <w:t xml:space="preserve">Figure </w:t>
      </w:r>
      <w:r w:rsidR="00E265D8">
        <w:rPr>
          <w:noProof/>
        </w:rPr>
        <w:t>27</w:t>
      </w:r>
      <w:r w:rsidR="0038428F">
        <w:fldChar w:fldCharType="end"/>
      </w:r>
      <w:r w:rsidR="0038428F">
        <w:t>).</w:t>
      </w:r>
      <w:r w:rsidR="00C76517">
        <w:t xml:space="preserve"> An aggregation by month would increase the total amount of time </w:t>
      </w:r>
      <w:r w:rsidR="00C76517" w:rsidDel="003F7F01">
        <w:t>windows</w:t>
      </w:r>
      <w:r w:rsidR="003F7F01">
        <w:t xml:space="preserve"> but</w:t>
      </w:r>
      <w:r w:rsidR="00865717">
        <w:t xml:space="preserve"> would also make the CD detection more susceptible to noise. In </w:t>
      </w:r>
      <w:r w:rsidR="00865717">
        <w:fldChar w:fldCharType="begin"/>
      </w:r>
      <w:r w:rsidR="00865717">
        <w:instrText xml:space="preserve"> REF _Ref110034506 \h </w:instrText>
      </w:r>
      <w:r w:rsidR="00865717">
        <w:fldChar w:fldCharType="separate"/>
      </w:r>
      <w:r w:rsidR="00E265D8">
        <w:t xml:space="preserve">Figure </w:t>
      </w:r>
      <w:r w:rsidR="00E265D8">
        <w:rPr>
          <w:noProof/>
        </w:rPr>
        <w:t>30</w:t>
      </w:r>
      <w:r w:rsidR="00865717">
        <w:fldChar w:fldCharType="end"/>
      </w:r>
      <w:r w:rsidR="00C877F6">
        <w:t xml:space="preserve"> it is seen that the RMSE value can significantly shift on a </w:t>
      </w:r>
      <w:r w:rsidR="00C877F6" w:rsidDel="003F7F01">
        <w:t>month</w:t>
      </w:r>
      <w:r w:rsidR="003F7F01">
        <w:t>-by-month</w:t>
      </w:r>
      <w:r w:rsidR="00C877F6">
        <w:t xml:space="preserve"> basis. This implementation doesn’t effectively take noise into account. A more robust method </w:t>
      </w:r>
      <w:r w:rsidR="00A460D5">
        <w:t xml:space="preserve">for noise would be a rolling time window over multiple </w:t>
      </w:r>
      <w:r w:rsidR="00DB5FB7">
        <w:t>intervals.</w:t>
      </w:r>
    </w:p>
    <w:p w14:paraId="235C0CC3" w14:textId="3FF92F6C" w:rsidR="006F19CE" w:rsidRDefault="006A09D6" w:rsidP="00185F52">
      <w:r>
        <w:t xml:space="preserve">CD understanding </w:t>
      </w:r>
      <w:r w:rsidR="008A3889">
        <w:t>is covered by two implementations within the CD</w:t>
      </w:r>
      <w:r w:rsidR="002E179B">
        <w:t xml:space="preserve"> </w:t>
      </w:r>
      <w:r w:rsidR="008A3889">
        <w:t xml:space="preserve">awareness component. The first is a byproduct of the CD detection function, </w:t>
      </w:r>
      <w:r w:rsidR="00B022E1">
        <w:t xml:space="preserve">which </w:t>
      </w:r>
      <w:r w:rsidR="00270398">
        <w:t>is a</w:t>
      </w:r>
      <w:r w:rsidR="008A3889">
        <w:t xml:space="preserve"> date of the time window </w:t>
      </w:r>
      <w:r w:rsidR="00FE0BD1">
        <w:t>CD</w:t>
      </w:r>
      <w:r w:rsidR="008A3889">
        <w:t xml:space="preserve"> was detected in. This is the </w:t>
      </w:r>
      <w:r w:rsidR="74C18B98">
        <w:t>simplest</w:t>
      </w:r>
      <w:r w:rsidR="008A3889">
        <w:t xml:space="preserve"> </w:t>
      </w:r>
      <w:r w:rsidR="00FF7598">
        <w:t>implementation of CD understanding. C</w:t>
      </w:r>
      <w:r w:rsidR="005C2065">
        <w:t xml:space="preserve">onsequently, the precision of the timestamp </w:t>
      </w:r>
      <w:r w:rsidR="006E2B93">
        <w:t xml:space="preserve">is bound by the aggregation level chosen </w:t>
      </w:r>
      <w:r w:rsidR="006E2B93">
        <w:lastRenderedPageBreak/>
        <w:t xml:space="preserve">for the RMSE dataset. </w:t>
      </w:r>
      <w:r w:rsidR="006E2B93" w:rsidDel="00372D12">
        <w:t>Therefore</w:t>
      </w:r>
      <w:r w:rsidR="00372D12">
        <w:t>,</w:t>
      </w:r>
      <w:r w:rsidR="006E2B93">
        <w:t xml:space="preserv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E265D8">
        <w:t xml:space="preserve">Figure </w:t>
      </w:r>
      <w:r w:rsidR="00E265D8">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7" w:name="_Toc110808412"/>
      <w:r>
        <w:t>Pipeline</w:t>
      </w:r>
      <w:bookmarkEnd w:id="167"/>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6FA626A2" w:rsidR="00FE66EB" w:rsidRDefault="00A24812" w:rsidP="007F00CE">
      <w:r>
        <w:t xml:space="preserve">For this system test, the </w:t>
      </w:r>
      <w:r w:rsidR="00CD0028">
        <w:t>starting</w:t>
      </w:r>
      <w:r w:rsidR="005640CD">
        <w:t xml:space="preserve"> RS model has only been </w:t>
      </w:r>
      <w:r w:rsidR="0076002F">
        <w:t>trained on the first half of the dataset (</w:t>
      </w:r>
      <w:r w:rsidR="0076002F" w:rsidDel="00366C15">
        <w:t>i.e</w:t>
      </w:r>
      <w:r w:rsidR="00366C15">
        <w:t>.,</w:t>
      </w:r>
      <w:r w:rsidR="0076002F">
        <w:t xml:space="preserve"> the older half </w:t>
      </w:r>
      <w:r w:rsidR="003C141A">
        <w:t>of the dataset)</w:t>
      </w:r>
      <w:r w:rsidR="0076002F">
        <w:t>.</w:t>
      </w:r>
      <w:r w:rsidR="006C6E4F">
        <w:t xml:space="preserve"> Furthermore</w:t>
      </w:r>
      <w:r w:rsidR="00942FB7">
        <w:t>,</w:t>
      </w:r>
      <w:r w:rsidR="006C6E4F">
        <w:t xml:space="preserve"> it has been purposely overfit </w:t>
      </w:r>
      <w:r w:rsidR="009F5EF2">
        <w:t xml:space="preserve">using </w:t>
      </w:r>
      <w:r w:rsidR="006C6E4F">
        <w:t>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w:t>
      </w:r>
      <w:r w:rsidR="00BD41DE">
        <w:lastRenderedPageBreak/>
        <w:t xml:space="preserve">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8" w:name="_Ref110549280"/>
      <w:bookmarkStart w:id="169" w:name="_Ref110549274"/>
      <w:bookmarkStart w:id="170" w:name="_Toc110864006"/>
      <w:r>
        <w:t xml:space="preserve">Table </w:t>
      </w:r>
      <w:r>
        <w:fldChar w:fldCharType="begin"/>
      </w:r>
      <w:r>
        <w:instrText xml:space="preserve"> SEQ Table \* ARABIC </w:instrText>
      </w:r>
      <w:r>
        <w:fldChar w:fldCharType="separate"/>
      </w:r>
      <w:r>
        <w:rPr>
          <w:noProof/>
        </w:rPr>
        <w:t>4</w:t>
      </w:r>
      <w:r>
        <w:fldChar w:fldCharType="end"/>
      </w:r>
      <w:bookmarkEnd w:id="168"/>
      <w:r>
        <w:t>: Results of the system test</w:t>
      </w:r>
      <w:bookmarkEnd w:id="169"/>
      <w:bookmarkEnd w:id="170"/>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5C230D6"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w:t>
      </w:r>
      <w:r w:rsidR="001E0002" w:rsidDel="00A862AB">
        <w:t xml:space="preserve"> </w:t>
      </w:r>
      <w:r w:rsidR="00A862AB">
        <w:t xml:space="preserve">includes </w:t>
      </w:r>
      <w:r w:rsidR="001E0002">
        <w:t xml:space="preserve">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w:t>
      </w:r>
      <w:r w:rsidR="00FF45FB">
        <w:lastRenderedPageBreak/>
        <w:t>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1835C6A0" w:rsidR="00E503A0" w:rsidRDefault="764101D6" w:rsidP="007C5A0D">
      <w:pPr>
        <w:keepNext/>
      </w:pPr>
      <w:r>
        <w:t>The developed artifact can be classified as a level 1 maturity pipeline, according to Google’s proposed MLOps maturity model. The central practice of this level is continuous training, which is the main implementation of this research project. Other characteristics of level 1 maturity are monitoring of the prediction service and modular components. Monitoring is realized with the CD awareness component of this artifact. Modularity is the core concept behind TFX and its components, but it is also employed outside the TFX pipeline. For instance, the strict separation of production and training pipeline ensures that both components can be developed isolated from each other. However, level 1 maturity isn’t met throughout the whole MLOps system. The aforementioned manual updating of training data and the lack of compartmentalization of the data transformation process would be isolated instances of that.</w:t>
      </w:r>
    </w:p>
    <w:p w14:paraId="7128DE15" w14:textId="4CA40F84" w:rsidR="00296067" w:rsidRDefault="00296067" w:rsidP="00296067">
      <w:pPr>
        <w:pStyle w:val="berschrift1"/>
      </w:pPr>
      <w:bookmarkStart w:id="171" w:name="_Ref110778110"/>
      <w:bookmarkStart w:id="172" w:name="_Toc110808413"/>
      <w:r>
        <w:lastRenderedPageBreak/>
        <w:t>Conclusion</w:t>
      </w:r>
      <w:bookmarkEnd w:id="171"/>
      <w:bookmarkEnd w:id="172"/>
    </w:p>
    <w:p w14:paraId="592B53F5" w14:textId="1E192AE7" w:rsidR="00E63F2D" w:rsidRDefault="764101D6" w:rsidP="00A726BB">
      <w:r>
        <w:t>This research concludes with an artifact that meets all but one of the specified requirements. The result is a CT pipeline that automatically detects and reacts to CD. This artifact serves as a demonstration of the benefits of MLOps. One goal of MLOps is to separate the development from the production process. With a CT pipeline, the lifecycle of a model can now be decoupled from the model development process. In the context of this artifact it means, that once a model file is integrated into the TFX pipeline, it will continuously and automatically adapt to changes in the data. The model training, as well as the decision of when to train a model, is therefore delegated to the pipeline and doesn’t require any further attention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17415BF9" w:rsidR="0078414F" w:rsidRDefault="764101D6" w:rsidP="00A726BB">
      <w:r>
        <w:t xml:space="preserve">Information content is enriched through collection and storage of a variety of metadata, including PTAs. This creates transparency in the ML lifecycle and provides ML engineers with the necessary information to better understand the model, the data, or the ML system at hand. These insights can then be incorporated into the development process, where improvements to said components can be made. </w:t>
      </w:r>
    </w:p>
    <w:p w14:paraId="2B27C963" w14:textId="5281678F" w:rsidR="00F66934" w:rsidRDefault="764101D6" w:rsidP="00056589">
      <w:r>
        <w:t xml:space="preserve">Furthermore, the modular structure of this artifact serves as an aid during development. Components can be developed independently from each other and later be integrated into the pipeline. In combination with Airflow, pipeline errors are visualized inside the Web-UI, where they can be traced back to their respective task. The log files can then be used for further error-understanding. Modularization has the benefit that problems can be attributed to specific components. This simplifies the debugging process during development. </w:t>
      </w:r>
    </w:p>
    <w:p w14:paraId="5C2181DF" w14:textId="712A23E4" w:rsidR="003B5449" w:rsidRDefault="764101D6" w:rsidP="00056589">
      <w:r>
        <w:t>Consequently, a modular structure allows for rapid iterations of the ML system, which is another goal set out by MLOps. The result of this research project can be seen as a baseline, on which can be expanded in future developments. In order to satisfy the remaining requirement, a third pipeline would have to be implemented, which would automatically update the training data for the TFX pipeline. This would make the artifact fully autonomous. At the same time, data preparation should be merged into one component and the components for model quality checks should be added.</w:t>
      </w:r>
    </w:p>
    <w:p w14:paraId="21E2F658" w14:textId="4FD61CCB" w:rsidR="00056589" w:rsidRDefault="764101D6" w:rsidP="00A726BB">
      <w:r>
        <w:t xml:space="preserve">Retrospectively, the pipeline evaluation approach used in this research is found to be suboptimal and should be revised in future work. It serves as a demonstration of the capabilities of the pipeline, although in doing so it violates established ML conventions in order to simulate a CD scenario. These violations are caused by the use of training </w:t>
      </w:r>
      <w:r>
        <w:lastRenderedPageBreak/>
        <w:t>data in the test environment, as well as the intentional overfit of the RS. A more elegant solution would have been to use a dedicated CD dataset or generate artificial CD examples from the MovieLens dataset.</w:t>
      </w:r>
    </w:p>
    <w:p w14:paraId="5236F2B1" w14:textId="5683A3DD" w:rsidR="0091617C" w:rsidRDefault="764101D6" w:rsidP="0091617C">
      <w:r>
        <w:t>The next evolution of this artifact would be the transition from a ML pipeline automation (i.e., level 1 maturity) to a CI/CD pipeline automation (i.e., level 2 maturity). Level 2 maturity envisions the operationalization of the complete end-to-end ML lifecycle, from pipeline experimentation to pipeline development and monitoring. This requires, among other things, a completely automated test regiment for pipeline deployment, which is lacking in the current iteration of this artifact. Future research could consist of outlining a process to migrate the current pipeline to level 2 maturity.</w:t>
      </w:r>
    </w:p>
    <w:p w14:paraId="719CEFA8" w14:textId="636884E9"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73" w:name="_Toc110808414"/>
      <w:r>
        <w:lastRenderedPageBreak/>
        <w:t>Appendix</w:t>
      </w:r>
      <w:r w:rsidR="00C34D77">
        <w:t>:</w:t>
      </w:r>
      <w:bookmarkEnd w:id="173"/>
    </w:p>
    <w:p w14:paraId="4AEB0C12" w14:textId="515EA2E9" w:rsidR="00284FA6" w:rsidRDefault="00284FA6">
      <w:pPr>
        <w:pStyle w:val="berschrift2"/>
        <w:numPr>
          <w:ilvl w:val="0"/>
          <w:numId w:val="0"/>
        </w:numPr>
      </w:pPr>
      <w:bookmarkStart w:id="174" w:name="_Toc110808415"/>
      <w:r w:rsidRPr="00721A18">
        <w:t xml:space="preserve">A.1 </w:t>
      </w:r>
      <w:r w:rsidR="00BF40F4">
        <w:t>Figures</w:t>
      </w:r>
      <w:bookmarkEnd w:id="174"/>
    </w:p>
    <w:p w14:paraId="66263427" w14:textId="1E9F826E" w:rsidR="00EB04DF" w:rsidRDefault="001C7D3B" w:rsidP="00EB04DF">
      <w:pPr>
        <w:keepNext/>
      </w:pPr>
      <w:r>
        <w:rPr>
          <w:noProof/>
        </w:rPr>
        <w:drawing>
          <wp:inline distT="0" distB="0" distL="0" distR="0" wp14:anchorId="5B2CE4CC" wp14:editId="6FCE2B0F">
            <wp:extent cx="5399405" cy="2711450"/>
            <wp:effectExtent l="0" t="0" r="0" b="0"/>
            <wp:docPr id="19" name="Grafik 19"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isch enthält.&#10;&#10;Automatisch generierte Beschreibu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9405" cy="2711450"/>
                    </a:xfrm>
                    <a:prstGeom prst="rect">
                      <a:avLst/>
                    </a:prstGeom>
                    <a:noFill/>
                    <a:ln>
                      <a:noFill/>
                    </a:ln>
                  </pic:spPr>
                </pic:pic>
              </a:graphicData>
            </a:graphic>
          </wp:inline>
        </w:drawing>
      </w:r>
    </w:p>
    <w:p w14:paraId="1581B78C" w14:textId="5D12E75C" w:rsidR="00913D5B" w:rsidRPr="00913D5B" w:rsidRDefault="00913D5B" w:rsidP="00913D5B">
      <w:r w:rsidRPr="00913D5B">
        <w:rPr>
          <w:noProof/>
        </w:rPr>
        <w:drawing>
          <wp:inline distT="0" distB="0" distL="0" distR="0" wp14:anchorId="3942ACC2" wp14:editId="627DCF94">
            <wp:extent cx="5399405" cy="2701925"/>
            <wp:effectExtent l="0" t="0" r="0" b="317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701925"/>
                    </a:xfrm>
                    <a:prstGeom prst="rect">
                      <a:avLst/>
                    </a:prstGeom>
                  </pic:spPr>
                </pic:pic>
              </a:graphicData>
            </a:graphic>
          </wp:inline>
        </w:drawing>
      </w:r>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Pr>
          <w:noProof/>
        </w:rPr>
        <w:lastRenderedPageBreak/>
        <w:drawing>
          <wp:inline distT="0" distB="0" distL="0" distR="0" wp14:anchorId="5528A35F" wp14:editId="4257F69D">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3"/>
                    <pic:cNvPicPr/>
                  </pic:nvPicPr>
                  <pic:blipFill>
                    <a:blip r:embed="rId49">
                      <a:extLst>
                        <a:ext uri="{28A0092B-C50C-407E-A947-70E740481C1C}">
                          <a14:useLocalDpi xmlns:a14="http://schemas.microsoft.com/office/drawing/2010/main" val="0"/>
                        </a:ext>
                      </a:extLst>
                    </a:blip>
                    <a:stretch>
                      <a:fillRect/>
                    </a:stretch>
                  </pic:blipFill>
                  <pic:spPr>
                    <a:xfrm rot="16200000">
                      <a:off x="0" y="0"/>
                      <a:ext cx="8539267" cy="3892532"/>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5" w:name="_Toc110808416"/>
      <w:r w:rsidRPr="00721A18">
        <w:lastRenderedPageBreak/>
        <w:t xml:space="preserve">A.2 </w:t>
      </w:r>
      <w:r w:rsidR="001601F0">
        <w:t>Source Code</w:t>
      </w:r>
      <w:bookmarkEnd w:id="175"/>
    </w:p>
    <w:p w14:paraId="4AEB0C23" w14:textId="55BD7385" w:rsidR="00284FA6"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0" w:history="1">
        <w:r w:rsidR="003E4893" w:rsidRPr="00AB7603">
          <w:rPr>
            <w:rStyle w:val="Hyperlink"/>
          </w:rPr>
          <w:t>https://github.com/MyPetOctocat/bachelor_2022</w:t>
        </w:r>
      </w:hyperlink>
      <w:r w:rsidR="003E4893">
        <w:t>.</w:t>
      </w:r>
    </w:p>
    <w:p w14:paraId="4C14356B" w14:textId="1F10054F" w:rsidR="006302DA" w:rsidRDefault="003750CB" w:rsidP="00FF1A7E">
      <w:pPr>
        <w:pStyle w:val="berschrift3"/>
        <w:numPr>
          <w:ilvl w:val="0"/>
          <w:numId w:val="0"/>
        </w:numPr>
      </w:pPr>
      <w:bookmarkStart w:id="176" w:name="_Toc110808417"/>
      <w:r>
        <w:t>airflow_pipelines</w:t>
      </w:r>
      <w:bookmarkEnd w:id="176"/>
    </w:p>
    <w:p w14:paraId="44A865F7" w14:textId="4790483B" w:rsidR="003750CB" w:rsidRDefault="0068091D" w:rsidP="0068091D">
      <w:pPr>
        <w:pStyle w:val="berschrift4"/>
        <w:numPr>
          <w:ilvl w:val="0"/>
          <w:numId w:val="0"/>
        </w:numPr>
      </w:pPr>
      <w:r>
        <w:t>cd_eval_functions/</w:t>
      </w:r>
      <w:r w:rsidR="0021377F">
        <w:t>cd_detector.py</w:t>
      </w:r>
    </w:p>
    <w:p w14:paraId="1AE9403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Detects CD in the dataset based on threshold parameters</w:t>
      </w:r>
    </w:p>
    <w:p w14:paraId="01525981" w14:textId="77777777" w:rsidR="00A15861" w:rsidRPr="006A014F" w:rsidRDefault="00A15861" w:rsidP="00A15861">
      <w:pPr>
        <w:spacing w:before="0" w:line="240" w:lineRule="auto"/>
        <w:jc w:val="left"/>
        <w:rPr>
          <w:rFonts w:ascii="Courier New" w:hAnsi="Courier New" w:cs="Courier New"/>
          <w:sz w:val="14"/>
          <w:szCs w:val="14"/>
        </w:rPr>
      </w:pPr>
    </w:p>
    <w:p w14:paraId="4F40483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Scans Dataframe for threshold violation</w:t>
      </w:r>
    </w:p>
    <w:p w14:paraId="701F08BF"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ion(rmse_df, threshold):</w:t>
      </w:r>
    </w:p>
    <w:p w14:paraId="719F777A"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for index, elem in rmse_df.iterrows():</w:t>
      </w:r>
    </w:p>
    <w:p w14:paraId="0DB7795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if (elem &gt; threshold).all():</w:t>
      </w:r>
    </w:p>
    <w:p w14:paraId="52B68F04"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False, index  # If CD detected return Bool + Date window of detection</w:t>
      </w:r>
    </w:p>
    <w:p w14:paraId="40995DD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True, None  # If no CD detection found, return Bool and None as placeholder</w:t>
      </w:r>
    </w:p>
    <w:p w14:paraId="56B14B88" w14:textId="77777777" w:rsidR="00A15861" w:rsidRPr="006A014F" w:rsidRDefault="00A15861" w:rsidP="00A15861">
      <w:pPr>
        <w:spacing w:before="0" w:line="240" w:lineRule="auto"/>
        <w:jc w:val="left"/>
        <w:rPr>
          <w:rFonts w:ascii="Courier New" w:hAnsi="Courier New" w:cs="Courier New"/>
          <w:sz w:val="14"/>
          <w:szCs w:val="14"/>
        </w:rPr>
      </w:pPr>
    </w:p>
    <w:p w14:paraId="6AAB7F1D"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Receives DF of RMSE values and returns a Bool: True --&gt; Data is OK | False --&gt; Datadrift detected</w:t>
      </w:r>
    </w:p>
    <w:p w14:paraId="50386C2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or(rmse_df, delta_threshold, absolute_threshold):</w:t>
      </w:r>
    </w:p>
    <w:p w14:paraId="1F99EE3C"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F553402"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threshold: Acceptable RMSE increase from one window to another</w:t>
      </w:r>
    </w:p>
    <w:p w14:paraId="32B9241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threshold: Threshold RMSE value that applies to every value</w:t>
      </w:r>
    </w:p>
    <w:p w14:paraId="03AB624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0E4F27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mse_delta = rmse_df.rolling(2).apply(</w:t>
      </w:r>
    </w:p>
    <w:p w14:paraId="4A358D9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lambda x: x.iloc[1] - x.iloc[0])  # Calculate delta between 2 values within a rolling window</w:t>
      </w:r>
    </w:p>
    <w:p w14:paraId="038526E9" w14:textId="77777777" w:rsidR="00A15861" w:rsidRPr="006A014F" w:rsidRDefault="00A15861" w:rsidP="00A15861">
      <w:pPr>
        <w:spacing w:before="0" w:line="240" w:lineRule="auto"/>
        <w:jc w:val="left"/>
        <w:rPr>
          <w:rFonts w:ascii="Courier New" w:hAnsi="Courier New" w:cs="Courier New"/>
          <w:sz w:val="14"/>
          <w:szCs w:val="14"/>
        </w:rPr>
      </w:pPr>
    </w:p>
    <w:p w14:paraId="2632585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Checks whether RMSE thresholds have been surpassed.</w:t>
      </w:r>
    </w:p>
    <w:p w14:paraId="7473D51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rmse_ok = cd_detection(rmse_delta, delta_threshold)</w:t>
      </w:r>
    </w:p>
    <w:p w14:paraId="1AC2211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rmse_ok = cd_detection(rmse_df, absolute_threshold)</w:t>
      </w:r>
    </w:p>
    <w:p w14:paraId="247BDAC1" w14:textId="77777777" w:rsidR="00A15861" w:rsidRPr="006A014F" w:rsidRDefault="00A15861" w:rsidP="00A15861">
      <w:pPr>
        <w:spacing w:before="0" w:line="240" w:lineRule="auto"/>
        <w:jc w:val="left"/>
        <w:rPr>
          <w:rFonts w:ascii="Courier New" w:hAnsi="Courier New" w:cs="Courier New"/>
          <w:sz w:val="14"/>
          <w:szCs w:val="14"/>
        </w:rPr>
      </w:pPr>
    </w:p>
    <w:p w14:paraId="3E83D37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Returns tuple: 1. index is bool, 2. index is list of CD timestamp for delta and absolute threshold</w:t>
      </w:r>
    </w:p>
    <w:p w14:paraId="62543C4B"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Info to bool: True if both absolute and delta are within threshold, else False is passed</w:t>
      </w:r>
    </w:p>
    <w:p w14:paraId="1AF0CDF7" w14:textId="5D1DFC3B" w:rsidR="00673A39" w:rsidRPr="00AD523E"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delta_rmse_ok[0] and absolute_rmse_ok[0], [delta_rmse_ok[1], absolute_rmse_ok[1]]</w:t>
      </w:r>
    </w:p>
    <w:p w14:paraId="7F2F7939" w14:textId="71FB7AEB" w:rsidR="009F15AF" w:rsidRDefault="00673A39" w:rsidP="005A2D32">
      <w:pPr>
        <w:pStyle w:val="berschrift4"/>
        <w:numPr>
          <w:ilvl w:val="0"/>
          <w:numId w:val="0"/>
        </w:numPr>
      </w:pPr>
      <w:r>
        <w:t>cd_eval_functions/</w:t>
      </w:r>
      <w:r w:rsidR="00F33AC0">
        <w:t>rmse_calculator.py</w:t>
      </w:r>
    </w:p>
    <w:p w14:paraId="7E35A1E1"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oot Mean Squared Error for a DF and returns Series</w:t>
      </w:r>
    </w:p>
    <w:p w14:paraId="6A903DB4"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pandas as pd</w:t>
      </w:r>
    </w:p>
    <w:p w14:paraId="3A9C241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numpy as np</w:t>
      </w:r>
    </w:p>
    <w:p w14:paraId="1321704F" w14:textId="77777777" w:rsidR="00683742" w:rsidRPr="00683742" w:rsidRDefault="00683742" w:rsidP="00683742">
      <w:pPr>
        <w:spacing w:before="0" w:line="240" w:lineRule="auto"/>
        <w:jc w:val="left"/>
        <w:rPr>
          <w:rFonts w:ascii="Courier New" w:hAnsi="Courier New" w:cs="Courier New"/>
          <w:sz w:val="14"/>
          <w:szCs w:val="14"/>
        </w:rPr>
      </w:pPr>
    </w:p>
    <w:p w14:paraId="04DE3409" w14:textId="77777777" w:rsidR="00683742" w:rsidRPr="00683742" w:rsidRDefault="00683742" w:rsidP="00683742">
      <w:pPr>
        <w:spacing w:before="0" w:line="240" w:lineRule="auto"/>
        <w:jc w:val="left"/>
        <w:rPr>
          <w:rFonts w:ascii="Courier New" w:hAnsi="Courier New" w:cs="Courier New"/>
          <w:sz w:val="14"/>
          <w:szCs w:val="14"/>
        </w:rPr>
      </w:pPr>
    </w:p>
    <w:p w14:paraId="5B7EEC9F"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Define RMSE function (Metric for CD evaluation)</w:t>
      </w:r>
    </w:p>
    <w:p w14:paraId="2F48882C"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predictions, targets):</w:t>
      </w:r>
    </w:p>
    <w:p w14:paraId="0C9CD5DB"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np.sqrt(((predictions - targets) ** 2).mean())</w:t>
      </w:r>
    </w:p>
    <w:p w14:paraId="77C4EC2D" w14:textId="77777777" w:rsidR="00683742" w:rsidRPr="00683742" w:rsidRDefault="00683742" w:rsidP="00683742">
      <w:pPr>
        <w:spacing w:before="0" w:line="240" w:lineRule="auto"/>
        <w:jc w:val="left"/>
        <w:rPr>
          <w:rFonts w:ascii="Courier New" w:hAnsi="Courier New" w:cs="Courier New"/>
          <w:sz w:val="14"/>
          <w:szCs w:val="14"/>
        </w:rPr>
      </w:pPr>
    </w:p>
    <w:p w14:paraId="58A56E56" w14:textId="77777777" w:rsidR="00683742" w:rsidRPr="00683742" w:rsidRDefault="00683742" w:rsidP="00683742">
      <w:pPr>
        <w:spacing w:before="0" w:line="240" w:lineRule="auto"/>
        <w:jc w:val="left"/>
        <w:rPr>
          <w:rFonts w:ascii="Courier New" w:hAnsi="Courier New" w:cs="Courier New"/>
          <w:sz w:val="14"/>
          <w:szCs w:val="14"/>
        </w:rPr>
      </w:pPr>
    </w:p>
    <w:p w14:paraId="5D86B9F9"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MSE for entire DF grouped by date and returns Series (freq: "Y" -&gt; Year, "M" -&gt; Month, "1W" -&gt; Week)</w:t>
      </w:r>
    </w:p>
    <w:p w14:paraId="1499726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_calc(df, freq):</w:t>
      </w:r>
    </w:p>
    <w:p w14:paraId="5E3AEDCA" w14:textId="768E4BA1" w:rsidR="00C34DCC"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df.groupby(pd.Grouper(key="date", freq=freq)).apply(lambda x: rmse(x.iloc[:, 1], x.iloc[:, 2]))</w:t>
      </w:r>
    </w:p>
    <w:p w14:paraId="4BF86725" w14:textId="74455F5C" w:rsidR="00A0348B" w:rsidRDefault="00A0348B" w:rsidP="00683742">
      <w:pPr>
        <w:spacing w:before="0" w:line="240" w:lineRule="auto"/>
        <w:jc w:val="left"/>
        <w:rPr>
          <w:rFonts w:ascii="Courier New" w:hAnsi="Courier New" w:cs="Courier New"/>
          <w:sz w:val="14"/>
          <w:szCs w:val="14"/>
        </w:rPr>
      </w:pPr>
    </w:p>
    <w:p w14:paraId="73F53D20" w14:textId="77777777" w:rsidR="00AD523E" w:rsidRDefault="00AD523E" w:rsidP="00AD523E">
      <w:pPr>
        <w:pStyle w:val="berschrift4"/>
        <w:numPr>
          <w:ilvl w:val="0"/>
          <w:numId w:val="0"/>
        </w:numPr>
      </w:pPr>
      <w:r>
        <w:t>cd_eval_functions/rmse_calculator.py</w:t>
      </w:r>
    </w:p>
    <w:p w14:paraId="2236F73A" w14:textId="77777777" w:rsidR="00AD523E" w:rsidRPr="00AD523E" w:rsidRDefault="00AD523E" w:rsidP="00AD523E">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w:t>
      </w:r>
      <w:r w:rsidRPr="00AD523E">
        <w:rPr>
          <w:rFonts w:ascii="Courier New" w:hAnsi="Courier New" w:cs="Courier New"/>
          <w:sz w:val="14"/>
          <w:szCs w:val="14"/>
        </w:rPr>
        <w:t>Generates and saves plot from RMSE DF (part of CD understanding)</w:t>
      </w:r>
    </w:p>
    <w:p w14:paraId="31B736A0" w14:textId="77777777" w:rsidR="00AD523E" w:rsidRPr="00AD523E" w:rsidRDefault="00AD523E" w:rsidP="00AD523E">
      <w:pPr>
        <w:spacing w:before="0" w:line="240" w:lineRule="auto"/>
        <w:jc w:val="left"/>
        <w:rPr>
          <w:rFonts w:ascii="Courier New" w:hAnsi="Courier New" w:cs="Courier New"/>
          <w:sz w:val="14"/>
          <w:szCs w:val="14"/>
        </w:rPr>
      </w:pPr>
    </w:p>
    <w:p w14:paraId="5CB767B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import seaborn as sns</w:t>
      </w:r>
    </w:p>
    <w:p w14:paraId="03121420" w14:textId="77777777" w:rsidR="00AD523E" w:rsidRPr="00AD523E" w:rsidRDefault="00AD523E" w:rsidP="00AD523E">
      <w:pPr>
        <w:spacing w:before="0" w:line="240" w:lineRule="auto"/>
        <w:jc w:val="left"/>
        <w:rPr>
          <w:rFonts w:ascii="Courier New" w:hAnsi="Courier New" w:cs="Courier New"/>
          <w:sz w:val="14"/>
          <w:szCs w:val="14"/>
        </w:rPr>
      </w:pPr>
    </w:p>
    <w:p w14:paraId="679AB7C9" w14:textId="77777777" w:rsidR="00AD523E" w:rsidRPr="00AD523E" w:rsidRDefault="00AD523E" w:rsidP="00AD523E">
      <w:pPr>
        <w:spacing w:before="0" w:line="240" w:lineRule="auto"/>
        <w:jc w:val="left"/>
        <w:rPr>
          <w:rFonts w:ascii="Courier New" w:hAnsi="Courier New" w:cs="Courier New"/>
          <w:sz w:val="14"/>
          <w:szCs w:val="14"/>
        </w:rPr>
      </w:pPr>
    </w:p>
    <w:p w14:paraId="358981A6"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def plot_gen(rmse_df, location):</w:t>
      </w:r>
    </w:p>
    <w:p w14:paraId="773F8FCC"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mse_trend = sns.lineplot(data=rmse_df)</w:t>
      </w:r>
    </w:p>
    <w:p w14:paraId="5C7C84C9" w14:textId="77777777" w:rsidR="00AD523E" w:rsidRPr="00AD523E" w:rsidRDefault="00AD523E" w:rsidP="00AD523E">
      <w:pPr>
        <w:spacing w:before="0" w:line="240" w:lineRule="auto"/>
        <w:jc w:val="left"/>
        <w:rPr>
          <w:rFonts w:ascii="Courier New" w:hAnsi="Courier New" w:cs="Courier New"/>
          <w:sz w:val="14"/>
          <w:szCs w:val="14"/>
        </w:rPr>
      </w:pPr>
    </w:p>
    <w:p w14:paraId="2FFF00A4"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 Save plot</w:t>
      </w:r>
    </w:p>
    <w:p w14:paraId="64C8637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 = rmse_trend.get_figure()</w:t>
      </w:r>
    </w:p>
    <w:p w14:paraId="769C24BE"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savefig(location)</w:t>
      </w:r>
    </w:p>
    <w:p w14:paraId="3F22B39C" w14:textId="7EA1FEB4" w:rsidR="00453934" w:rsidRPr="0058722A" w:rsidRDefault="00AD523E" w:rsidP="00AD523E">
      <w:pPr>
        <w:spacing w:before="0" w:line="240" w:lineRule="auto"/>
        <w:jc w:val="left"/>
        <w:rPr>
          <w:sz w:val="24"/>
        </w:rPr>
      </w:pPr>
      <w:r w:rsidRPr="00AD523E">
        <w:rPr>
          <w:rFonts w:ascii="Courier New" w:hAnsi="Courier New" w:cs="Courier New"/>
          <w:sz w:val="14"/>
          <w:szCs w:val="14"/>
        </w:rPr>
        <w:t xml:space="preserve">    return fig</w:t>
      </w:r>
    </w:p>
    <w:p w14:paraId="4422B435" w14:textId="35E381B8" w:rsidR="00AD523E" w:rsidRDefault="00AD523E" w:rsidP="00AD523E">
      <w:pPr>
        <w:pStyle w:val="berschrift4"/>
        <w:numPr>
          <w:ilvl w:val="0"/>
          <w:numId w:val="0"/>
        </w:numPr>
      </w:pPr>
      <w:r>
        <w:t>cd_</w:t>
      </w:r>
      <w:r w:rsidR="00880AE1">
        <w:t>awareness_pipeline</w:t>
      </w:r>
      <w:r>
        <w:t>.py</w:t>
      </w:r>
    </w:p>
    <w:p w14:paraId="18D259A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 import DAG</w:t>
      </w:r>
    </w:p>
    <w:p w14:paraId="58C5119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operators.python import PythonOperator</w:t>
      </w:r>
    </w:p>
    <w:p w14:paraId="1B4085C1" w14:textId="77777777" w:rsidR="00A22930" w:rsidRPr="00A22930" w:rsidRDefault="00A22930" w:rsidP="00A22930">
      <w:pPr>
        <w:spacing w:before="0" w:line="240" w:lineRule="auto"/>
        <w:jc w:val="left"/>
        <w:rPr>
          <w:rFonts w:ascii="Courier New" w:hAnsi="Courier New" w:cs="Courier New"/>
          <w:sz w:val="14"/>
          <w:szCs w:val="14"/>
        </w:rPr>
      </w:pPr>
    </w:p>
    <w:p w14:paraId="155803E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pandas as pd</w:t>
      </w:r>
    </w:p>
    <w:p w14:paraId="6C9B41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datetime import datetime</w:t>
      </w:r>
    </w:p>
    <w:p w14:paraId="1B1FA63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os</w:t>
      </w:r>
    </w:p>
    <w:p w14:paraId="2838BAF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lastRenderedPageBreak/>
        <w:t>import glob</w:t>
      </w:r>
    </w:p>
    <w:p w14:paraId="2368680C" w14:textId="77777777" w:rsidR="00A22930" w:rsidRPr="00A22930" w:rsidRDefault="00A22930" w:rsidP="00A22930">
      <w:pPr>
        <w:spacing w:before="0" w:line="240" w:lineRule="auto"/>
        <w:jc w:val="left"/>
        <w:rPr>
          <w:rFonts w:ascii="Courier New" w:hAnsi="Courier New" w:cs="Courier New"/>
          <w:sz w:val="14"/>
          <w:szCs w:val="14"/>
        </w:rPr>
      </w:pPr>
    </w:p>
    <w:p w14:paraId="776C6C8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witch to production directory</w:t>
      </w:r>
    </w:p>
    <w:p w14:paraId="158D2F0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os.chdir("/home/cory/PycharmProjects/bachelor_2022/artifact/production/monitoring")</w:t>
      </w:r>
    </w:p>
    <w:p w14:paraId="6452A05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print(os.getcwd())</w:t>
      </w:r>
    </w:p>
    <w:p w14:paraId="50DD5622" w14:textId="77777777" w:rsidR="00A22930" w:rsidRPr="00A22930" w:rsidRDefault="00A22930" w:rsidP="00A22930">
      <w:pPr>
        <w:spacing w:before="0" w:line="240" w:lineRule="auto"/>
        <w:jc w:val="left"/>
        <w:rPr>
          <w:rFonts w:ascii="Courier New" w:hAnsi="Courier New" w:cs="Courier New"/>
          <w:sz w:val="14"/>
          <w:szCs w:val="14"/>
        </w:rPr>
      </w:pPr>
    </w:p>
    <w:p w14:paraId="563E493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import functions</w:t>
      </w:r>
    </w:p>
    <w:p w14:paraId="2E8BAE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calculator import rmse_calc</w:t>
      </w:r>
    </w:p>
    <w:p w14:paraId="3FA9B7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cd_detector import cd_detector</w:t>
      </w:r>
    </w:p>
    <w:p w14:paraId="6CFE18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plot_generator import plot_gen as rpg</w:t>
      </w:r>
    </w:p>
    <w:p w14:paraId="6AF65AF2" w14:textId="77777777" w:rsidR="00A22930" w:rsidRPr="00A22930" w:rsidRDefault="00A22930" w:rsidP="00A22930">
      <w:pPr>
        <w:spacing w:before="0" w:line="240" w:lineRule="auto"/>
        <w:jc w:val="left"/>
        <w:rPr>
          <w:rFonts w:ascii="Courier New" w:hAnsi="Courier New" w:cs="Courier New"/>
          <w:sz w:val="14"/>
          <w:szCs w:val="14"/>
        </w:rPr>
      </w:pPr>
    </w:p>
    <w:p w14:paraId="080BD93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et up Airflow</w:t>
      </w:r>
    </w:p>
    <w:p w14:paraId="4998209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with DAG("cd_evaluation",  # Dag id</w:t>
      </w:r>
    </w:p>
    <w:p w14:paraId="6C26268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tart_date=datetime(2022, 8, 3),  # start date, the 1st of January 2021</w:t>
      </w:r>
    </w:p>
    <w:p w14:paraId="0E9FF5D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chedule_interval=None,  # This pipeline should only be externally triggered (e.g. by MLOps Pipeline)</w:t>
      </w:r>
    </w:p>
    <w:p w14:paraId="29A5E30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atchup=False  # Catchup</w:t>
      </w:r>
    </w:p>
    <w:p w14:paraId="5C03AC2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as dag:</w:t>
      </w:r>
    </w:p>
    <w:p w14:paraId="13EF625B" w14:textId="77777777" w:rsidR="00A22930" w:rsidRPr="00A22930" w:rsidRDefault="00A22930" w:rsidP="00A22930">
      <w:pPr>
        <w:spacing w:before="0" w:line="240" w:lineRule="auto"/>
        <w:jc w:val="left"/>
        <w:rPr>
          <w:rFonts w:ascii="Courier New" w:hAnsi="Courier New" w:cs="Courier New"/>
          <w:sz w:val="14"/>
          <w:szCs w:val="14"/>
        </w:rPr>
      </w:pPr>
    </w:p>
    <w:p w14:paraId="619CF3E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ef evaluate():</w:t>
      </w:r>
    </w:p>
    <w:p w14:paraId="5D45E39F" w14:textId="77777777" w:rsidR="00A22930" w:rsidRPr="00A22930" w:rsidRDefault="00A22930" w:rsidP="00A22930">
      <w:pPr>
        <w:spacing w:before="0" w:line="240" w:lineRule="auto"/>
        <w:jc w:val="left"/>
        <w:rPr>
          <w:rFonts w:ascii="Courier New" w:hAnsi="Courier New" w:cs="Courier New"/>
          <w:sz w:val="14"/>
          <w:szCs w:val="14"/>
        </w:rPr>
      </w:pPr>
    </w:p>
    <w:p w14:paraId="5D3A2A8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load Dataframe with monitoring data of newest model</w:t>
      </w:r>
    </w:p>
    <w:p w14:paraId="1B7E0F6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IPELINE_NAME = 'DCN-iterate'</w:t>
      </w:r>
    </w:p>
    <w:p w14:paraId="4E21A9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ERVING_MODEL_DIR = os.path.join('../../pipeline/serving_model', PIPELINE_NAME)</w:t>
      </w:r>
    </w:p>
    <w:p w14:paraId="7C6302A0" w14:textId="77777777" w:rsidR="00A22930" w:rsidRPr="00A22930" w:rsidRDefault="00A22930" w:rsidP="00A22930">
      <w:pPr>
        <w:spacing w:before="0" w:line="240" w:lineRule="auto"/>
        <w:jc w:val="left"/>
        <w:rPr>
          <w:rFonts w:ascii="Courier New" w:hAnsi="Courier New" w:cs="Courier New"/>
          <w:sz w:val="14"/>
          <w:szCs w:val="14"/>
        </w:rPr>
      </w:pPr>
    </w:p>
    <w:p w14:paraId="7D689C9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model_name = max(glob.glob(os.path.join(SERVING_MODEL_DIR, '*/')), key=os.path.getmtime).split("/")[-2]</w:t>
      </w:r>
    </w:p>
    <w:p w14:paraId="314B9556" w14:textId="77777777" w:rsidR="00A22930" w:rsidRPr="00A22930" w:rsidRDefault="00A22930" w:rsidP="00A22930">
      <w:pPr>
        <w:spacing w:before="0" w:line="240" w:lineRule="auto"/>
        <w:jc w:val="left"/>
        <w:rPr>
          <w:rFonts w:ascii="Courier New" w:hAnsi="Courier New" w:cs="Courier New"/>
          <w:sz w:val="14"/>
          <w:szCs w:val="14"/>
        </w:rPr>
      </w:pPr>
    </w:p>
    <w:p w14:paraId="3BACC74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 = pd.read_csv(f'{model_name}_monitoring.csv')  # Load prediction score dataset</w:t>
      </w:r>
    </w:p>
    <w:p w14:paraId="6E66C49D" w14:textId="77777777" w:rsidR="00A22930" w:rsidRPr="00A22930" w:rsidRDefault="00A22930" w:rsidP="00A22930">
      <w:pPr>
        <w:spacing w:before="0" w:line="240" w:lineRule="auto"/>
        <w:jc w:val="left"/>
        <w:rPr>
          <w:rFonts w:ascii="Courier New" w:hAnsi="Courier New" w:cs="Courier New"/>
          <w:sz w:val="14"/>
          <w:szCs w:val="14"/>
        </w:rPr>
      </w:pPr>
    </w:p>
    <w:p w14:paraId="7791AD9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date'] = pd.to_datetime(df['timestamp'], unit='s')</w:t>
      </w:r>
    </w:p>
    <w:p w14:paraId="2ABDBC72" w14:textId="77777777" w:rsidR="00A22930" w:rsidRPr="00A22930" w:rsidRDefault="00A22930" w:rsidP="00A22930">
      <w:pPr>
        <w:spacing w:before="0" w:line="240" w:lineRule="auto"/>
        <w:jc w:val="left"/>
        <w:rPr>
          <w:rFonts w:ascii="Courier New" w:hAnsi="Courier New" w:cs="Courier New"/>
          <w:sz w:val="14"/>
          <w:szCs w:val="14"/>
        </w:rPr>
      </w:pPr>
    </w:p>
    <w:p w14:paraId="4BF3309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Group by date and calculate the rmse for each month/week/year &amp; join them to one dataset</w:t>
      </w:r>
    </w:p>
    <w:p w14:paraId="4B9CD0A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Y"</w:t>
      </w:r>
    </w:p>
    <w:p w14:paraId="59FD536F" w14:textId="77777777" w:rsidR="00A22930" w:rsidRPr="00A22930" w:rsidRDefault="00A22930" w:rsidP="00A22930">
      <w:pPr>
        <w:spacing w:before="0" w:line="240" w:lineRule="auto"/>
        <w:jc w:val="left"/>
        <w:rPr>
          <w:rFonts w:ascii="Courier New" w:hAnsi="Courier New" w:cs="Courier New"/>
          <w:sz w:val="14"/>
          <w:szCs w:val="14"/>
        </w:rPr>
      </w:pPr>
    </w:p>
    <w:p w14:paraId="6676AF1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float = rmse_calc(df[['date', 'user_rating', 'pred_rating']], group_by)  # RMSE of native predictions</w:t>
      </w:r>
    </w:p>
    <w:p w14:paraId="72275F5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int = rmse_calc(df[['date', 'user_rating', 'pred_int_rating']], group_by)  # RMSE of rounded predictions</w:t>
      </w:r>
    </w:p>
    <w:p w14:paraId="6B826F7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df = pd.DataFrame(dict(rmse_float=rmse_float, rmse_int=rmse_int))</w:t>
      </w:r>
    </w:p>
    <w:p w14:paraId="05FB0BAA" w14:textId="77777777" w:rsidR="00A22930" w:rsidRPr="00A22930" w:rsidRDefault="00A22930" w:rsidP="00A22930">
      <w:pPr>
        <w:spacing w:before="0" w:line="240" w:lineRule="auto"/>
        <w:jc w:val="left"/>
        <w:rPr>
          <w:rFonts w:ascii="Courier New" w:hAnsi="Courier New" w:cs="Courier New"/>
          <w:sz w:val="14"/>
          <w:szCs w:val="14"/>
        </w:rPr>
      </w:pPr>
    </w:p>
    <w:p w14:paraId="0AFB2D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detection (determine whether CD occurred in the data)</w:t>
      </w:r>
    </w:p>
    <w:p w14:paraId="611648E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no_cd = cd_detector(rmse_df, delta_threshold=0.1, absolute_threshold=1.5)</w:t>
      </w:r>
    </w:p>
    <w:p w14:paraId="2EF6D9CC" w14:textId="77777777" w:rsidR="00A22930" w:rsidRPr="00A22930" w:rsidRDefault="00A22930" w:rsidP="00A22930">
      <w:pPr>
        <w:spacing w:before="0" w:line="240" w:lineRule="auto"/>
        <w:jc w:val="left"/>
        <w:rPr>
          <w:rFonts w:ascii="Courier New" w:hAnsi="Courier New" w:cs="Courier New"/>
          <w:sz w:val="14"/>
          <w:szCs w:val="14"/>
        </w:rPr>
      </w:pPr>
    </w:p>
    <w:p w14:paraId="4F0E3C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Write file of the CD evaluation result (prerequisite to CD adaptation: File can be read by Airflow an initiate TFX retraining)</w:t>
      </w:r>
    </w:p>
    <w:p w14:paraId="7040630F"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if no_cd[0]:</w:t>
      </w:r>
    </w:p>
    <w:p w14:paraId="712532A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OK.txt', 'w') as file:</w:t>
      </w:r>
    </w:p>
    <w:p w14:paraId="3B161D5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 + str(datetime.now()) + "\nNO CD DETECTED")</w:t>
      </w:r>
    </w:p>
    <w:p w14:paraId="5A70949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else:</w:t>
      </w:r>
    </w:p>
    <w:p w14:paraId="2C01DDC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CD_DETECTED.txt', 'w') as file:</w:t>
      </w:r>
    </w:p>
    <w:p w14:paraId="5EA591C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ndelta:\t\t{}\nabsolute:\t{}".format(datetime.now(), no_cd[1][0], no_cd[1][1]))</w:t>
      </w:r>
    </w:p>
    <w:p w14:paraId="10D65683" w14:textId="77777777" w:rsidR="00A22930" w:rsidRPr="00A22930" w:rsidRDefault="00A22930" w:rsidP="00A22930">
      <w:pPr>
        <w:spacing w:before="0" w:line="240" w:lineRule="auto"/>
        <w:jc w:val="left"/>
        <w:rPr>
          <w:rFonts w:ascii="Courier New" w:hAnsi="Courier New" w:cs="Courier New"/>
          <w:sz w:val="14"/>
          <w:szCs w:val="14"/>
        </w:rPr>
      </w:pPr>
    </w:p>
    <w:p w14:paraId="09C1A38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understanding (give visual feedback about CD)</w:t>
      </w:r>
    </w:p>
    <w:p w14:paraId="64AC286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M"  # Group by month for better visualization</w:t>
      </w:r>
    </w:p>
    <w:p w14:paraId="3B96922B" w14:textId="77777777" w:rsidR="00A22930" w:rsidRPr="00A22930" w:rsidRDefault="00A22930" w:rsidP="00A22930">
      <w:pPr>
        <w:spacing w:before="0" w:line="240" w:lineRule="auto"/>
        <w:jc w:val="left"/>
        <w:rPr>
          <w:rFonts w:ascii="Courier New" w:hAnsi="Courier New" w:cs="Courier New"/>
          <w:sz w:val="14"/>
          <w:szCs w:val="14"/>
        </w:rPr>
      </w:pPr>
    </w:p>
    <w:p w14:paraId="1A724F8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float = rmse_calc(df[['date', 'user_rating', 'pred_rating']], group_by)  # RMSE of native predictions</w:t>
      </w:r>
    </w:p>
    <w:p w14:paraId="2E624BC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int = rmse_calc(df[['date', 'user_rating', 'pred_int_rating']],</w:t>
      </w:r>
    </w:p>
    <w:p w14:paraId="0C01172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RMSE of rounded predictions</w:t>
      </w:r>
    </w:p>
    <w:p w14:paraId="20E256E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df = pd.DataFrame(dict(rmse_float=vis_rmse_float, rmse_int=vis_rmse_int))</w:t>
      </w:r>
    </w:p>
    <w:p w14:paraId="262C17E3" w14:textId="77777777" w:rsidR="00A22930" w:rsidRPr="00A22930" w:rsidRDefault="00A22930" w:rsidP="00A22930">
      <w:pPr>
        <w:spacing w:before="0" w:line="240" w:lineRule="auto"/>
        <w:jc w:val="left"/>
        <w:rPr>
          <w:rFonts w:ascii="Courier New" w:hAnsi="Courier New" w:cs="Courier New"/>
          <w:sz w:val="14"/>
          <w:szCs w:val="14"/>
        </w:rPr>
      </w:pPr>
    </w:p>
    <w:p w14:paraId="049D15A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pg(vis_rmse_df, f'evaluation_outputs/{model_name}_rmse_trend.png')</w:t>
      </w:r>
    </w:p>
    <w:p w14:paraId="1953F492" w14:textId="77777777" w:rsidR="00A22930" w:rsidRPr="00A22930" w:rsidRDefault="00A22930" w:rsidP="00A22930">
      <w:pPr>
        <w:spacing w:before="0" w:line="240" w:lineRule="auto"/>
        <w:jc w:val="left"/>
        <w:rPr>
          <w:rFonts w:ascii="Courier New" w:hAnsi="Courier New" w:cs="Courier New"/>
          <w:sz w:val="14"/>
          <w:szCs w:val="14"/>
        </w:rPr>
      </w:pPr>
    </w:p>
    <w:p w14:paraId="44DA3D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eturn not no_cd[0]  # Is passed on to ShortCircuitOperator: If True (CD has been detected) trigger TFX training pipeline</w:t>
      </w:r>
    </w:p>
    <w:p w14:paraId="0369299C" w14:textId="77777777" w:rsidR="00A22930" w:rsidRPr="00A22930" w:rsidRDefault="00A22930" w:rsidP="00A22930">
      <w:pPr>
        <w:spacing w:before="0" w:line="240" w:lineRule="auto"/>
        <w:jc w:val="left"/>
        <w:rPr>
          <w:rFonts w:ascii="Courier New" w:hAnsi="Courier New" w:cs="Courier New"/>
          <w:sz w:val="14"/>
          <w:szCs w:val="14"/>
        </w:rPr>
      </w:pPr>
    </w:p>
    <w:p w14:paraId="746E05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d_evaluation = PythonOperator(</w:t>
      </w:r>
    </w:p>
    <w:p w14:paraId="3BDEE2C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task_id='cd_evaluation',</w:t>
      </w:r>
    </w:p>
    <w:p w14:paraId="70ADB77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ython_callable=evaluate,</w:t>
      </w:r>
    </w:p>
    <w:p w14:paraId="53652B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ag=dag</w:t>
      </w:r>
    </w:p>
    <w:p w14:paraId="2D24D265" w14:textId="6B352AA4" w:rsidR="00AD523E" w:rsidRPr="00AD523E"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t>
      </w:r>
      <w:r w:rsidR="00AD523E" w:rsidRPr="00AD523E">
        <w:rPr>
          <w:rFonts w:ascii="Courier New" w:hAnsi="Courier New" w:cs="Courier New"/>
          <w:sz w:val="14"/>
          <w:szCs w:val="14"/>
        </w:rPr>
        <w:t>)</w:t>
      </w:r>
    </w:p>
    <w:p w14:paraId="6F4D5B2E" w14:textId="18C14769" w:rsidR="00C34DCC"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6F117BA1" w14:textId="77387159" w:rsidR="00491F82" w:rsidRPr="006774D5" w:rsidRDefault="00A37F2A" w:rsidP="006774D5">
      <w:pPr>
        <w:pStyle w:val="berschrift4"/>
        <w:numPr>
          <w:ilvl w:val="0"/>
          <w:numId w:val="0"/>
        </w:numPr>
      </w:pPr>
      <w:r>
        <w:t>mlops_pipeline</w:t>
      </w:r>
      <w:r w:rsidR="00491F82">
        <w:t>.py</w:t>
      </w:r>
    </w:p>
    <w:p w14:paraId="384631A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 import DAG</w:t>
      </w:r>
    </w:p>
    <w:p w14:paraId="77EC0E29"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python import ShortCircuitOperator</w:t>
      </w:r>
    </w:p>
    <w:p w14:paraId="35E83F12"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datetime import datetime</w:t>
      </w:r>
    </w:p>
    <w:p w14:paraId="29C858E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trigger_dagrun import TriggerDagRunOperator</w:t>
      </w:r>
    </w:p>
    <w:p w14:paraId="060754B6" w14:textId="77777777" w:rsidR="006774D5" w:rsidRPr="006774D5" w:rsidRDefault="006774D5" w:rsidP="006774D5">
      <w:pPr>
        <w:spacing w:before="0" w:line="240" w:lineRule="auto"/>
        <w:jc w:val="left"/>
        <w:rPr>
          <w:rFonts w:ascii="Courier New" w:hAnsi="Courier New" w:cs="Courier New"/>
          <w:sz w:val="14"/>
          <w:szCs w:val="14"/>
        </w:rPr>
      </w:pPr>
    </w:p>
    <w:p w14:paraId="624985D5"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cd_awareness_pipeline import evaluate</w:t>
      </w:r>
    </w:p>
    <w:p w14:paraId="39A033AA" w14:textId="77777777" w:rsidR="006774D5" w:rsidRPr="006774D5" w:rsidRDefault="006774D5" w:rsidP="006774D5">
      <w:pPr>
        <w:spacing w:before="0" w:line="240" w:lineRule="auto"/>
        <w:jc w:val="left"/>
        <w:rPr>
          <w:rFonts w:ascii="Courier New" w:hAnsi="Courier New" w:cs="Courier New"/>
          <w:sz w:val="14"/>
          <w:szCs w:val="14"/>
        </w:rPr>
      </w:pPr>
    </w:p>
    <w:p w14:paraId="51EAE131"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with DAG("mlops_pipeline",  # Dag id</w:t>
      </w:r>
    </w:p>
    <w:p w14:paraId="3ACDE5E0"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tart_date=datetime(2022, 8, 3),  # start date, the 1st of January 2021</w:t>
      </w:r>
    </w:p>
    <w:p w14:paraId="07F88A63"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chedule_interval='@daily',  # Cron expression, here it is a preset of Airflow, @daily means once every day.</w:t>
      </w:r>
    </w:p>
    <w:p w14:paraId="64E19A6E"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atchup=False  # Catchup</w:t>
      </w:r>
    </w:p>
    <w:p w14:paraId="3DEE5D1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lastRenderedPageBreak/>
        <w:t>) as dag:</w:t>
      </w:r>
    </w:p>
    <w:p w14:paraId="7C75B06A" w14:textId="77777777" w:rsidR="006774D5" w:rsidRPr="006774D5" w:rsidRDefault="006774D5" w:rsidP="006774D5">
      <w:pPr>
        <w:spacing w:before="0" w:line="240" w:lineRule="auto"/>
        <w:jc w:val="left"/>
        <w:rPr>
          <w:rFonts w:ascii="Courier New" w:hAnsi="Courier New" w:cs="Courier New"/>
          <w:sz w:val="14"/>
          <w:szCs w:val="14"/>
        </w:rPr>
      </w:pPr>
    </w:p>
    <w:p w14:paraId="49FDBEC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 Externally trigger individual pipelines</w:t>
      </w:r>
    </w:p>
    <w:p w14:paraId="268CC44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 ShortCircuitOperator(  # This operator determines whether the next DAG (retraining) will be executed</w:t>
      </w:r>
    </w:p>
    <w:p w14:paraId="015234B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cd_evaluation',</w:t>
      </w:r>
    </w:p>
    <w:p w14:paraId="49BD9D1C"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python_callable=evaluate,</w:t>
      </w:r>
    </w:p>
    <w:p w14:paraId="0A41175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7E290D37" w14:textId="77777777" w:rsidR="006774D5" w:rsidRPr="006774D5" w:rsidRDefault="006774D5" w:rsidP="006774D5">
      <w:pPr>
        <w:spacing w:before="0" w:line="240" w:lineRule="auto"/>
        <w:jc w:val="left"/>
        <w:rPr>
          <w:rFonts w:ascii="Courier New" w:hAnsi="Courier New" w:cs="Courier New"/>
          <w:sz w:val="14"/>
          <w:szCs w:val="14"/>
        </w:rPr>
      </w:pPr>
    </w:p>
    <w:p w14:paraId="07ECE20F"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ain = TriggerDagRunOperator(  # Trigger TFX pipeline</w:t>
      </w:r>
    </w:p>
    <w:p w14:paraId="25A8FC4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retrain',</w:t>
      </w:r>
    </w:p>
    <w:p w14:paraId="5EE38E7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igger_dag_id='DCN-airflow',</w:t>
      </w:r>
    </w:p>
    <w:p w14:paraId="5ADDD83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0BBD1738"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w:t>
      </w:r>
    </w:p>
    <w:p w14:paraId="70307344" w14:textId="77777777" w:rsidR="006774D5" w:rsidRPr="006774D5" w:rsidRDefault="006774D5" w:rsidP="006774D5">
      <w:pPr>
        <w:spacing w:before="0" w:line="240" w:lineRule="auto"/>
        <w:jc w:val="left"/>
        <w:rPr>
          <w:rFonts w:ascii="Courier New" w:hAnsi="Courier New" w:cs="Courier New"/>
          <w:sz w:val="14"/>
          <w:szCs w:val="14"/>
        </w:rPr>
      </w:pPr>
    </w:p>
    <w:p w14:paraId="71ADC6CC" w14:textId="0DC2F330" w:rsidR="00491F82" w:rsidRPr="00AD523E"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gt;&gt; train</w:t>
      </w:r>
      <w:r w:rsidR="00491F82" w:rsidRPr="00AD523E">
        <w:rPr>
          <w:rFonts w:ascii="Courier New" w:hAnsi="Courier New" w:cs="Courier New"/>
          <w:sz w:val="14"/>
          <w:szCs w:val="14"/>
        </w:rPr>
        <w:t>)</w:t>
      </w:r>
    </w:p>
    <w:p w14:paraId="32B0797F" w14:textId="7D308AEF" w:rsidR="00491F82" w:rsidRDefault="00491F82" w:rsidP="00491F82">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123AA050" w14:textId="4C97F2C6" w:rsidR="007B1F68" w:rsidRPr="007B1F68" w:rsidRDefault="007B1F68" w:rsidP="007B1F68">
      <w:pPr>
        <w:pStyle w:val="berschrift4"/>
        <w:numPr>
          <w:ilvl w:val="0"/>
          <w:numId w:val="0"/>
        </w:numPr>
      </w:pPr>
      <w:r>
        <w:t>training_</w:t>
      </w:r>
      <w:r w:rsidR="00A37F2A">
        <w:t>pipeline</w:t>
      </w:r>
      <w:r w:rsidR="006774D5">
        <w:t>.py</w:t>
      </w:r>
    </w:p>
    <w:p w14:paraId="6E24EA0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 import v1 as tfx</w:t>
      </w:r>
    </w:p>
    <w:p w14:paraId="193263D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DagRunner</w:t>
      </w:r>
    </w:p>
    <w:p w14:paraId="3D2CCE3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PipelineConfig</w:t>
      </w:r>
    </w:p>
    <w:p w14:paraId="7AEF62F9" w14:textId="77777777" w:rsidR="007B1F68" w:rsidRPr="007B1F68" w:rsidRDefault="007B1F68" w:rsidP="007B1F68">
      <w:pPr>
        <w:spacing w:before="0" w:line="240" w:lineRule="auto"/>
        <w:jc w:val="left"/>
        <w:rPr>
          <w:rFonts w:ascii="Courier New" w:hAnsi="Courier New" w:cs="Courier New"/>
          <w:sz w:val="14"/>
          <w:szCs w:val="14"/>
        </w:rPr>
      </w:pPr>
    </w:p>
    <w:p w14:paraId="4CB4F29A" w14:textId="77777777" w:rsidR="007B1F68" w:rsidRPr="007B1F68" w:rsidRDefault="007B1F68" w:rsidP="007B1F68">
      <w:pPr>
        <w:spacing w:before="0" w:line="240" w:lineRule="auto"/>
        <w:jc w:val="left"/>
        <w:rPr>
          <w:rFonts w:ascii="Courier New" w:hAnsi="Courier New" w:cs="Courier New"/>
          <w:sz w:val="14"/>
          <w:szCs w:val="14"/>
        </w:rPr>
      </w:pPr>
    </w:p>
    <w:p w14:paraId="54CBD96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data_types</w:t>
      </w:r>
    </w:p>
    <w:p w14:paraId="2B6148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metadata</w:t>
      </w:r>
    </w:p>
    <w:p w14:paraId="4E34784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pipeline</w:t>
      </w:r>
    </w:p>
    <w:p w14:paraId="4DF75EFC" w14:textId="77777777" w:rsidR="007B1F68" w:rsidRPr="007B1F68" w:rsidRDefault="007B1F68" w:rsidP="007B1F68">
      <w:pPr>
        <w:spacing w:before="0" w:line="240" w:lineRule="auto"/>
        <w:jc w:val="left"/>
        <w:rPr>
          <w:rFonts w:ascii="Courier New" w:hAnsi="Courier New" w:cs="Courier New"/>
          <w:sz w:val="14"/>
          <w:szCs w:val="14"/>
        </w:rPr>
      </w:pPr>
    </w:p>
    <w:p w14:paraId="2603DAE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os</w:t>
      </w:r>
    </w:p>
    <w:p w14:paraId="7CF216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datetime import datetime</w:t>
      </w:r>
    </w:p>
    <w:p w14:paraId="6E43EE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datetime</w:t>
      </w:r>
    </w:p>
    <w:p w14:paraId="3F18C447" w14:textId="77777777" w:rsidR="007B1F68" w:rsidRPr="007B1F68" w:rsidRDefault="007B1F68" w:rsidP="007B1F68">
      <w:pPr>
        <w:spacing w:before="0" w:line="240" w:lineRule="auto"/>
        <w:jc w:val="left"/>
        <w:rPr>
          <w:rFonts w:ascii="Courier New" w:hAnsi="Courier New" w:cs="Courier New"/>
          <w:sz w:val="14"/>
          <w:szCs w:val="14"/>
        </w:rPr>
      </w:pPr>
    </w:p>
    <w:p w14:paraId="342EB15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tensorflow_model_analysis as tfma</w:t>
      </w:r>
    </w:p>
    <w:p w14:paraId="7E55E6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yping import List</w:t>
      </w:r>
    </w:p>
    <w:p w14:paraId="4066F782" w14:textId="77777777" w:rsidR="007B1F68" w:rsidRPr="007B1F68" w:rsidRDefault="007B1F68" w:rsidP="007B1F68">
      <w:pPr>
        <w:spacing w:before="0" w:line="240" w:lineRule="auto"/>
        <w:jc w:val="left"/>
        <w:rPr>
          <w:rFonts w:ascii="Courier New" w:hAnsi="Courier New" w:cs="Courier New"/>
          <w:sz w:val="14"/>
          <w:szCs w:val="14"/>
        </w:rPr>
      </w:pPr>
    </w:p>
    <w:p w14:paraId="493203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os.chdir("/home/cory/PycharmProjects/bachelor_2022/artifact") # change to working_dir</w:t>
      </w:r>
    </w:p>
    <w:p w14:paraId="1EAB045A" w14:textId="77777777" w:rsidR="007B1F68" w:rsidRPr="007B1F68" w:rsidRDefault="007B1F68" w:rsidP="007B1F68">
      <w:pPr>
        <w:spacing w:before="0" w:line="240" w:lineRule="auto"/>
        <w:jc w:val="left"/>
        <w:rPr>
          <w:rFonts w:ascii="Courier New" w:hAnsi="Courier New" w:cs="Courier New"/>
          <w:sz w:val="14"/>
          <w:szCs w:val="14"/>
        </w:rPr>
      </w:pPr>
    </w:p>
    <w:p w14:paraId="21D2BE4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NAME = 'DCN-airflow'</w:t>
      </w:r>
    </w:p>
    <w:p w14:paraId="2CD950A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ORKING_DIR = 'bachelor_2022/artifact'</w:t>
      </w:r>
    </w:p>
    <w:p w14:paraId="27F7E16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_DIR = 'pipeline'</w:t>
      </w:r>
    </w:p>
    <w:p w14:paraId="6B8DD705" w14:textId="77777777" w:rsidR="007B1F68" w:rsidRPr="007B1F68" w:rsidRDefault="007B1F68" w:rsidP="007B1F68">
      <w:pPr>
        <w:spacing w:before="0" w:line="240" w:lineRule="auto"/>
        <w:jc w:val="left"/>
        <w:rPr>
          <w:rFonts w:ascii="Courier New" w:hAnsi="Courier New" w:cs="Courier New"/>
          <w:sz w:val="14"/>
          <w:szCs w:val="14"/>
        </w:rPr>
      </w:pPr>
    </w:p>
    <w:p w14:paraId="3B7ECF0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Directory where MovieLens 100K rating data resides</w:t>
      </w:r>
    </w:p>
    <w:p w14:paraId="0AD9354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TA_ROOT = os.path.join('data', PIPELINE_NAME)</w:t>
      </w:r>
    </w:p>
    <w:p w14:paraId="49DCE62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DATA_ROOT)</w:t>
      </w:r>
    </w:p>
    <w:p w14:paraId="3A76B42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to store artifacts generated from the pipeline.</w:t>
      </w:r>
    </w:p>
    <w:p w14:paraId="76E9D5F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ROOT = os.path.join(PIPE_DIR, 'pipelines', PIPELINE_NAME)</w:t>
      </w:r>
    </w:p>
    <w:p w14:paraId="03C16AF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PIPELINE_ROOT)</w:t>
      </w:r>
    </w:p>
    <w:p w14:paraId="2E31A6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Path to a SQLite DB file to use as an MLMD storage.</w:t>
      </w:r>
    </w:p>
    <w:p w14:paraId="41BA3C2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ETADATA_PATH = os.path.join(PIPE_DIR, 'metadata', PIPELINE_NAME, 'metadata.db')</w:t>
      </w:r>
    </w:p>
    <w:p w14:paraId="20A231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ETADATA_PATH)</w:t>
      </w:r>
    </w:p>
    <w:p w14:paraId="095AA80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where created models from the pipeline will be exported.</w:t>
      </w:r>
    </w:p>
    <w:p w14:paraId="75EDE1B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SERVING_MODEL_DIR = os.path.join(PIPE_DIR, 'serving_model', PIPELINE_NAME)</w:t>
      </w:r>
    </w:p>
    <w:p w14:paraId="41FA533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SERVING_MODEL_DIR)</w:t>
      </w:r>
    </w:p>
    <w:p w14:paraId="3B578ED8" w14:textId="77777777" w:rsidR="007B1F68" w:rsidRPr="007B1F68" w:rsidRDefault="007B1F68" w:rsidP="007B1F68">
      <w:pPr>
        <w:spacing w:before="0" w:line="240" w:lineRule="auto"/>
        <w:jc w:val="left"/>
        <w:rPr>
          <w:rFonts w:ascii="Courier New" w:hAnsi="Courier New" w:cs="Courier New"/>
          <w:sz w:val="14"/>
          <w:szCs w:val="14"/>
        </w:rPr>
      </w:pPr>
    </w:p>
    <w:p w14:paraId="290FC5D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ODEL_PLOTS = os.path.join(PIPE_DIR, 'pipelines', PIPELINE_NAME, 'plots')</w:t>
      </w:r>
    </w:p>
    <w:p w14:paraId="5D25ACF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ODEL_PLOTS)</w:t>
      </w:r>
    </w:p>
    <w:p w14:paraId="096A1E43" w14:textId="77777777" w:rsidR="007B1F68" w:rsidRPr="007B1F68" w:rsidRDefault="007B1F68" w:rsidP="007B1F68">
      <w:pPr>
        <w:spacing w:before="0" w:line="240" w:lineRule="auto"/>
        <w:jc w:val="left"/>
        <w:rPr>
          <w:rFonts w:ascii="Courier New" w:hAnsi="Courier New" w:cs="Courier New"/>
          <w:sz w:val="14"/>
          <w:szCs w:val="14"/>
        </w:rPr>
      </w:pPr>
    </w:p>
    <w:p w14:paraId="4717943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absl import logging</w:t>
      </w:r>
    </w:p>
    <w:p w14:paraId="6E9E757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logging.set_verbosity(logging.INFO)  # Set default logging level.</w:t>
      </w:r>
    </w:p>
    <w:p w14:paraId="500E6FB7" w14:textId="77777777" w:rsidR="007B1F68" w:rsidRPr="007B1F68" w:rsidRDefault="007B1F68" w:rsidP="007B1F68">
      <w:pPr>
        <w:spacing w:before="0" w:line="240" w:lineRule="auto"/>
        <w:jc w:val="left"/>
        <w:rPr>
          <w:rFonts w:ascii="Courier New" w:hAnsi="Courier New" w:cs="Courier New"/>
          <w:sz w:val="14"/>
          <w:szCs w:val="14"/>
        </w:rPr>
      </w:pPr>
    </w:p>
    <w:p w14:paraId="54E08C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trainer_module_file = 'model_source/dcn_ranking_training.py'</w:t>
      </w:r>
    </w:p>
    <w:p w14:paraId="457E0672" w14:textId="77777777" w:rsidR="007B1F68" w:rsidRPr="007B1F68" w:rsidRDefault="007B1F68" w:rsidP="007B1F68">
      <w:pPr>
        <w:spacing w:before="0" w:line="240" w:lineRule="auto"/>
        <w:jc w:val="left"/>
        <w:rPr>
          <w:rFonts w:ascii="Courier New" w:hAnsi="Courier New" w:cs="Courier New"/>
          <w:sz w:val="14"/>
          <w:szCs w:val="14"/>
        </w:rPr>
      </w:pPr>
    </w:p>
    <w:p w14:paraId="0ECA26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beam_pipeline_args = [</w:t>
      </w:r>
    </w:p>
    <w:p w14:paraId="7C4107B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running_mode=multi_processing',</w:t>
      </w:r>
    </w:p>
    <w:p w14:paraId="65D273E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num_workers=0',</w:t>
      </w:r>
    </w:p>
    <w:p w14:paraId="55B5AFE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3629E6DE" w14:textId="77777777" w:rsidR="007B1F68" w:rsidRPr="007B1F68" w:rsidRDefault="007B1F68" w:rsidP="007B1F68">
      <w:pPr>
        <w:spacing w:before="0" w:line="240" w:lineRule="auto"/>
        <w:jc w:val="left"/>
        <w:rPr>
          <w:rFonts w:ascii="Courier New" w:hAnsi="Courier New" w:cs="Courier New"/>
          <w:sz w:val="14"/>
          <w:szCs w:val="14"/>
        </w:rPr>
      </w:pPr>
    </w:p>
    <w:p w14:paraId="008AA41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Airflow-specific configs; these will be passed directly to airflow</w:t>
      </w:r>
    </w:p>
    <w:p w14:paraId="61C6179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airflow_config = {</w:t>
      </w:r>
    </w:p>
    <w:p w14:paraId="0782F0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dule_interval': None,</w:t>
      </w:r>
    </w:p>
    <w:p w14:paraId="454836C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rt_date': datetime.datetime(2022, 8, 3),</w:t>
      </w:r>
    </w:p>
    <w:p w14:paraId="7E6AFEA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69B7747A" w14:textId="77777777" w:rsidR="007B1F68" w:rsidRPr="007B1F68" w:rsidRDefault="007B1F68" w:rsidP="007B1F68">
      <w:pPr>
        <w:spacing w:before="0" w:line="240" w:lineRule="auto"/>
        <w:jc w:val="left"/>
        <w:rPr>
          <w:rFonts w:ascii="Courier New" w:hAnsi="Courier New" w:cs="Courier New"/>
          <w:sz w:val="14"/>
          <w:szCs w:val="14"/>
        </w:rPr>
      </w:pPr>
    </w:p>
    <w:p w14:paraId="3DFC4E41" w14:textId="77777777" w:rsidR="007B1F68" w:rsidRPr="007B1F68" w:rsidRDefault="007B1F68" w:rsidP="007B1F68">
      <w:pPr>
        <w:spacing w:before="0" w:line="240" w:lineRule="auto"/>
        <w:jc w:val="left"/>
        <w:rPr>
          <w:rFonts w:ascii="Courier New" w:hAnsi="Courier New" w:cs="Courier New"/>
          <w:sz w:val="14"/>
          <w:szCs w:val="14"/>
        </w:rPr>
      </w:pPr>
    </w:p>
    <w:p w14:paraId="1352D69A" w14:textId="77777777" w:rsidR="007B1F68" w:rsidRPr="007B1F68" w:rsidRDefault="007B1F68" w:rsidP="007B1F68">
      <w:pPr>
        <w:spacing w:before="0" w:line="240" w:lineRule="auto"/>
        <w:jc w:val="left"/>
        <w:rPr>
          <w:rFonts w:ascii="Courier New" w:hAnsi="Courier New" w:cs="Courier New"/>
          <w:sz w:val="14"/>
          <w:szCs w:val="14"/>
        </w:rPr>
      </w:pPr>
    </w:p>
    <w:p w14:paraId="6BFF944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ef _create_pipeline(pipeline_name: str, pipeline_root: str, data_root: str,</w:t>
      </w:r>
    </w:p>
    <w:p w14:paraId="46E7784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 str, serving_model_dir: str,</w:t>
      </w:r>
    </w:p>
    <w:p w14:paraId="38FEF1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 str, plot_path: str, beam_pipeline_args: List[str]) -&gt; tfx.dsl.Pipeline:</w:t>
      </w:r>
    </w:p>
    <w:p w14:paraId="27713EDC" w14:textId="77777777" w:rsidR="007B1F68" w:rsidRPr="007B1F68" w:rsidRDefault="007B1F68" w:rsidP="007B1F68">
      <w:pPr>
        <w:spacing w:before="0" w:line="240" w:lineRule="auto"/>
        <w:jc w:val="left"/>
        <w:rPr>
          <w:rFonts w:ascii="Courier New" w:hAnsi="Courier New" w:cs="Courier New"/>
          <w:sz w:val="14"/>
          <w:szCs w:val="14"/>
        </w:rPr>
      </w:pPr>
    </w:p>
    <w:p w14:paraId="3E8542EE" w14:textId="77777777" w:rsidR="007B1F68" w:rsidRPr="007B1F68" w:rsidRDefault="007B1F68" w:rsidP="007B1F68">
      <w:pPr>
        <w:spacing w:before="0" w:line="240" w:lineRule="auto"/>
        <w:jc w:val="left"/>
        <w:rPr>
          <w:rFonts w:ascii="Courier New" w:hAnsi="Courier New" w:cs="Courier New"/>
          <w:sz w:val="14"/>
          <w:szCs w:val="14"/>
        </w:rPr>
      </w:pPr>
    </w:p>
    <w:p w14:paraId="1965897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Brings data into the pipeline.</w:t>
      </w:r>
    </w:p>
    <w:p w14:paraId="67576E5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 = tfx.components.CsvExampleGen(input_base=data_root)</w:t>
      </w:r>
    </w:p>
    <w:p w14:paraId="2032320B" w14:textId="77777777" w:rsidR="007B1F68" w:rsidRPr="007B1F68" w:rsidRDefault="007B1F68" w:rsidP="007B1F68">
      <w:pPr>
        <w:spacing w:before="0" w:line="240" w:lineRule="auto"/>
        <w:jc w:val="left"/>
        <w:rPr>
          <w:rFonts w:ascii="Courier New" w:hAnsi="Courier New" w:cs="Courier New"/>
          <w:sz w:val="14"/>
          <w:szCs w:val="14"/>
        </w:rPr>
      </w:pPr>
    </w:p>
    <w:p w14:paraId="40B689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Evaluate rudimentary statistics on the dataset</w:t>
      </w:r>
    </w:p>
    <w:p w14:paraId="35BEC08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 = tfx.components.StatisticsGen(</w:t>
      </w:r>
    </w:p>
    <w:p w14:paraId="71ED5F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3A6FC4C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6CDCF269" w14:textId="77777777" w:rsidR="007B1F68" w:rsidRPr="007B1F68" w:rsidRDefault="007B1F68" w:rsidP="007B1F68">
      <w:pPr>
        <w:spacing w:before="0" w:line="240" w:lineRule="auto"/>
        <w:jc w:val="left"/>
        <w:rPr>
          <w:rFonts w:ascii="Courier New" w:hAnsi="Courier New" w:cs="Courier New"/>
          <w:sz w:val="14"/>
          <w:szCs w:val="14"/>
        </w:rPr>
      </w:pPr>
    </w:p>
    <w:p w14:paraId="734CAA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Read and infer schema of the dataset</w:t>
      </w:r>
    </w:p>
    <w:p w14:paraId="5F348F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 = tfx.components.SchemaGen(</w:t>
      </w:r>
    </w:p>
    <w:p w14:paraId="7E605D8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51F1F2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9E33C19" w14:textId="77777777" w:rsidR="007B1F68" w:rsidRPr="007B1F68" w:rsidRDefault="007B1F68" w:rsidP="007B1F68">
      <w:pPr>
        <w:spacing w:before="0" w:line="240" w:lineRule="auto"/>
        <w:jc w:val="left"/>
        <w:rPr>
          <w:rFonts w:ascii="Courier New" w:hAnsi="Courier New" w:cs="Courier New"/>
          <w:sz w:val="14"/>
          <w:szCs w:val="14"/>
        </w:rPr>
      </w:pPr>
    </w:p>
    <w:p w14:paraId="2D856FF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Check dataset for anomalies</w:t>
      </w:r>
    </w:p>
    <w:p w14:paraId="732410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 = tfx.components.ExampleValidator(</w:t>
      </w:r>
    </w:p>
    <w:p w14:paraId="4995D41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13F6A2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77B2529C" w14:textId="77777777" w:rsidR="007B1F68" w:rsidRPr="007B1F68" w:rsidRDefault="007B1F68" w:rsidP="007B1F68">
      <w:pPr>
        <w:spacing w:before="0" w:line="240" w:lineRule="auto"/>
        <w:jc w:val="left"/>
        <w:rPr>
          <w:rFonts w:ascii="Courier New" w:hAnsi="Courier New" w:cs="Courier New"/>
          <w:sz w:val="14"/>
          <w:szCs w:val="14"/>
        </w:rPr>
      </w:pPr>
    </w:p>
    <w:p w14:paraId="0F181EB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Uses user-provided Python function that trains a model.</w:t>
      </w:r>
    </w:p>
    <w:p w14:paraId="2B5FFA1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 = tfx.components.Trainer(</w:t>
      </w:r>
    </w:p>
    <w:p w14:paraId="1C09745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module_file,</w:t>
      </w:r>
    </w:p>
    <w:p w14:paraId="31C0BB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49D375F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5062A6E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_args=tfx.proto.TrainArgs(num_steps=12),</w:t>
      </w:r>
    </w:p>
    <w:p w14:paraId="73A9E2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val_args=tfx.proto.EvalArgs(num_steps=24),</w:t>
      </w:r>
    </w:p>
    <w:p w14:paraId="575024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ustom_config={"plot_path": plot_path})</w:t>
      </w:r>
    </w:p>
    <w:p w14:paraId="3890FD0D" w14:textId="77777777" w:rsidR="007B1F68" w:rsidRPr="007B1F68" w:rsidRDefault="007B1F68" w:rsidP="007B1F68">
      <w:pPr>
        <w:spacing w:before="0" w:line="240" w:lineRule="auto"/>
        <w:jc w:val="left"/>
        <w:rPr>
          <w:rFonts w:ascii="Courier New" w:hAnsi="Courier New" w:cs="Courier New"/>
          <w:sz w:val="14"/>
          <w:szCs w:val="14"/>
        </w:rPr>
      </w:pPr>
    </w:p>
    <w:p w14:paraId="2D48A4B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Pushes the model to a filesystem destination.</w:t>
      </w:r>
    </w:p>
    <w:p w14:paraId="56E3641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 = tfx.components.Pusher(</w:t>
      </w:r>
    </w:p>
    <w:p w14:paraId="6C83598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el=trainer.outputs['model'],</w:t>
      </w:r>
    </w:p>
    <w:p w14:paraId="060EC9C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_destination=tfx.proto.PushDestination(</w:t>
      </w:r>
    </w:p>
    <w:p w14:paraId="00602F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filesystem=tfx.proto.PushDestination.Filesystem(</w:t>
      </w:r>
    </w:p>
    <w:p w14:paraId="0503DD3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ase_directory=serving_model_dir)))</w:t>
      </w:r>
    </w:p>
    <w:p w14:paraId="004B4A74" w14:textId="77777777" w:rsidR="007B1F68" w:rsidRPr="007B1F68" w:rsidRDefault="007B1F68" w:rsidP="007B1F68">
      <w:pPr>
        <w:spacing w:before="0" w:line="240" w:lineRule="auto"/>
        <w:jc w:val="left"/>
        <w:rPr>
          <w:rFonts w:ascii="Courier New" w:hAnsi="Courier New" w:cs="Courier New"/>
          <w:sz w:val="14"/>
          <w:szCs w:val="14"/>
        </w:rPr>
      </w:pPr>
    </w:p>
    <w:p w14:paraId="6373E51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Following three components will be included in the pipeline.</w:t>
      </w:r>
    </w:p>
    <w:p w14:paraId="7028B00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 = [</w:t>
      </w:r>
    </w:p>
    <w:p w14:paraId="63F64D7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w:t>
      </w:r>
    </w:p>
    <w:p w14:paraId="7B05D1C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w:t>
      </w:r>
    </w:p>
    <w:p w14:paraId="294D7E1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w:t>
      </w:r>
    </w:p>
    <w:p w14:paraId="1CEACDD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w:t>
      </w:r>
    </w:p>
    <w:p w14:paraId="76E84FC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w:t>
      </w:r>
    </w:p>
    <w:p w14:paraId="494983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w:t>
      </w:r>
    </w:p>
    <w:p w14:paraId="2453ED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2D3E6DD" w14:textId="77777777" w:rsidR="007B1F68" w:rsidRPr="007B1F68" w:rsidRDefault="007B1F68" w:rsidP="007B1F68">
      <w:pPr>
        <w:spacing w:before="0" w:line="240" w:lineRule="auto"/>
        <w:jc w:val="left"/>
        <w:rPr>
          <w:rFonts w:ascii="Courier New" w:hAnsi="Courier New" w:cs="Courier New"/>
          <w:sz w:val="14"/>
          <w:szCs w:val="14"/>
        </w:rPr>
      </w:pPr>
    </w:p>
    <w:p w14:paraId="564C948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return tfx.dsl.Pipeline(</w:t>
      </w:r>
    </w:p>
    <w:p w14:paraId="52EA32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7D9EE7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5411012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connection_config=tfx.orchestration.metadata</w:t>
      </w:r>
    </w:p>
    <w:p w14:paraId="2B6635A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qlite_metadata_connection_config(metadata_path),</w:t>
      </w:r>
    </w:p>
    <w:p w14:paraId="0B25CEA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components,</w:t>
      </w:r>
    </w:p>
    <w:p w14:paraId="44763F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eam_pipeline_args=beam_pipeline_args</w:t>
      </w:r>
    </w:p>
    <w:p w14:paraId="075CBF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0C2277BC" w14:textId="77777777" w:rsidR="007B1F68" w:rsidRPr="007B1F68" w:rsidRDefault="007B1F68" w:rsidP="007B1F68">
      <w:pPr>
        <w:spacing w:before="0" w:line="240" w:lineRule="auto"/>
        <w:jc w:val="left"/>
        <w:rPr>
          <w:rFonts w:ascii="Courier New" w:hAnsi="Courier New" w:cs="Courier New"/>
          <w:sz w:val="14"/>
          <w:szCs w:val="14"/>
        </w:rPr>
      </w:pPr>
    </w:p>
    <w:p w14:paraId="21582D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G = AirflowDagRunner((AirflowPipelineConfig(_airflow_config))).run(</w:t>
      </w:r>
    </w:p>
    <w:p w14:paraId="4ED96F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_create_pipeline(</w:t>
      </w:r>
    </w:p>
    <w:p w14:paraId="068992E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66D5145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177AFDF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ata_root=DATA_ROOT,</w:t>
      </w:r>
    </w:p>
    <w:p w14:paraId="646DBFD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_trainer_module_file,</w:t>
      </w:r>
    </w:p>
    <w:p w14:paraId="6164EC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erving_model_dir=SERVING_MODEL_DIR,</w:t>
      </w:r>
    </w:p>
    <w:p w14:paraId="77CC055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METADATA_PATH,</w:t>
      </w:r>
    </w:p>
    <w:p w14:paraId="68F5FA3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lot_path=MODEL_PLOTS,</w:t>
      </w:r>
    </w:p>
    <w:p w14:paraId="4A4EDCFF" w14:textId="3F8C72D5" w:rsidR="006774D5" w:rsidRPr="0058722A" w:rsidRDefault="007B1F68" w:rsidP="007B1F68">
      <w:pPr>
        <w:spacing w:before="0" w:line="240" w:lineRule="auto"/>
        <w:jc w:val="left"/>
        <w:rPr>
          <w:sz w:val="24"/>
        </w:rPr>
      </w:pPr>
      <w:r w:rsidRPr="007B1F68">
        <w:rPr>
          <w:rFonts w:ascii="Courier New" w:hAnsi="Courier New" w:cs="Courier New"/>
          <w:sz w:val="14"/>
          <w:szCs w:val="14"/>
        </w:rPr>
        <w:t xml:space="preserve">      beam_pipeline_args=_beam_pipeline_args))</w:t>
      </w:r>
    </w:p>
    <w:p w14:paraId="49DD3680" w14:textId="4214A529" w:rsidR="00491F82" w:rsidRDefault="00A6789C" w:rsidP="00A6789C">
      <w:pPr>
        <w:pStyle w:val="berschrift3"/>
        <w:numPr>
          <w:ilvl w:val="0"/>
          <w:numId w:val="0"/>
        </w:numPr>
      </w:pPr>
      <w:bookmarkStart w:id="177" w:name="_Toc110808418"/>
      <w:r>
        <w:t>data_fetch</w:t>
      </w:r>
      <w:bookmarkEnd w:id="177"/>
    </w:p>
    <w:p w14:paraId="7DA8C436" w14:textId="5988EAB5" w:rsidR="007B055F" w:rsidRPr="006774D5" w:rsidRDefault="007B055F" w:rsidP="007B055F">
      <w:pPr>
        <w:pStyle w:val="berschrift4"/>
        <w:numPr>
          <w:ilvl w:val="0"/>
          <w:numId w:val="0"/>
        </w:numPr>
      </w:pPr>
      <w:r>
        <w:t>m</w:t>
      </w:r>
      <w:r w:rsidR="006E2548">
        <w:t>ovielens_csv_generator</w:t>
      </w:r>
      <w:r>
        <w:t>.</w:t>
      </w:r>
      <w:r w:rsidR="00765C36">
        <w:t>i</w:t>
      </w:r>
      <w:r>
        <w:t>py</w:t>
      </w:r>
      <w:r w:rsidR="00765C36">
        <w:t>nb</w:t>
      </w:r>
    </w:p>
    <w:p w14:paraId="38693461"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os</w:t>
      </w:r>
    </w:p>
    <w:p w14:paraId="370B4B0D"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pandas as pd</w:t>
      </w:r>
    </w:p>
    <w:p w14:paraId="474AF515" w14:textId="77777777" w:rsidR="00EA1E3A" w:rsidRPr="00EA1E3A" w:rsidRDefault="00EA1E3A" w:rsidP="00EA1E3A">
      <w:pPr>
        <w:spacing w:before="0" w:line="240" w:lineRule="auto"/>
        <w:jc w:val="left"/>
        <w:rPr>
          <w:rFonts w:ascii="Courier New" w:hAnsi="Courier New" w:cs="Courier New"/>
          <w:sz w:val="14"/>
          <w:szCs w:val="14"/>
        </w:rPr>
      </w:pPr>
    </w:p>
    <w:p w14:paraId="21A90BC9"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 Change work directory to /artifact</w:t>
      </w:r>
    </w:p>
    <w:p w14:paraId="6D35D9BC"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45EEF895"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os.chdir("../data/downloads")</w:t>
      </w:r>
    </w:p>
    <w:p w14:paraId="7BC34C8F"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0E5D0163" w14:textId="77777777" w:rsidR="00EA1E3A" w:rsidRPr="00EA1E3A" w:rsidRDefault="00EA1E3A" w:rsidP="00EA1E3A">
      <w:pPr>
        <w:spacing w:before="0" w:line="240" w:lineRule="auto"/>
        <w:jc w:val="left"/>
        <w:rPr>
          <w:rFonts w:ascii="Courier New" w:hAnsi="Courier New" w:cs="Courier New"/>
          <w:sz w:val="14"/>
          <w:szCs w:val="14"/>
        </w:rPr>
      </w:pPr>
    </w:p>
    <w:p w14:paraId="486227B5" w14:textId="3646D257" w:rsid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ds_name = 'ml-100k'</w:t>
      </w:r>
    </w:p>
    <w:p w14:paraId="0E88F05F" w14:textId="77777777" w:rsidR="00765C36" w:rsidRDefault="00765C36" w:rsidP="00EA1E3A">
      <w:pPr>
        <w:spacing w:before="0" w:line="240" w:lineRule="auto"/>
        <w:jc w:val="left"/>
        <w:rPr>
          <w:rFonts w:ascii="Courier New" w:hAnsi="Courier New" w:cs="Courier New"/>
          <w:sz w:val="14"/>
          <w:szCs w:val="14"/>
        </w:rPr>
      </w:pPr>
    </w:p>
    <w:p w14:paraId="7DFA50FC"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Fetch data (only run for the first time)</w:t>
      </w:r>
    </w:p>
    <w:p w14:paraId="0701BD93"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wget https://files.grouplens.org/datasets/movielens/{ds_name}.zip</w:t>
      </w:r>
    </w:p>
    <w:p w14:paraId="68D264C6"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unzip {ds_name}.zip</w:t>
      </w:r>
    </w:p>
    <w:p w14:paraId="51828788" w14:textId="71BC97DC" w:rsidR="00EA1E3A"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rm {ds_name}.zip</w:t>
      </w:r>
    </w:p>
    <w:p w14:paraId="6B1ABE38" w14:textId="01EA02F5" w:rsidR="00A32DA3" w:rsidRDefault="00A32DA3" w:rsidP="00765C36">
      <w:pPr>
        <w:spacing w:before="0" w:line="240" w:lineRule="auto"/>
        <w:jc w:val="left"/>
        <w:rPr>
          <w:rFonts w:ascii="Courier New" w:hAnsi="Courier New" w:cs="Courier New"/>
          <w:sz w:val="14"/>
          <w:szCs w:val="14"/>
        </w:rPr>
      </w:pPr>
    </w:p>
    <w:p w14:paraId="35307934"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all needed dataframes from download files</w:t>
      </w:r>
    </w:p>
    <w:p w14:paraId="1FA67E02" w14:textId="77777777" w:rsidR="00A32DA3" w:rsidRPr="00A32DA3" w:rsidRDefault="00A32DA3" w:rsidP="00A32DA3">
      <w:pPr>
        <w:spacing w:before="0" w:line="240" w:lineRule="auto"/>
        <w:jc w:val="left"/>
        <w:rPr>
          <w:rFonts w:ascii="Courier New" w:hAnsi="Courier New" w:cs="Courier New"/>
          <w:sz w:val="14"/>
          <w:szCs w:val="14"/>
        </w:rPr>
      </w:pPr>
    </w:p>
    <w:p w14:paraId="513CDC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movie rating</w:t>
      </w:r>
    </w:p>
    <w:p w14:paraId="26E24428"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cols = ['user_id', 'movie_id', 'user_rating', 'timestamp']</w:t>
      </w:r>
    </w:p>
    <w:p w14:paraId="515D693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df = pd.read_csv(f'{ds_name}/u.data', sep='\t', names=data_cols)</w:t>
      </w:r>
    </w:p>
    <w:p w14:paraId="079AC6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print(data_df.sample(1))</w:t>
      </w:r>
    </w:p>
    <w:p w14:paraId="57CAE7BE" w14:textId="77777777" w:rsidR="00A32DA3" w:rsidRPr="00A32DA3" w:rsidRDefault="00A32DA3" w:rsidP="00A32DA3">
      <w:pPr>
        <w:spacing w:before="0" w:line="240" w:lineRule="auto"/>
        <w:jc w:val="left"/>
        <w:rPr>
          <w:rFonts w:ascii="Courier New" w:hAnsi="Courier New" w:cs="Courier New"/>
          <w:sz w:val="14"/>
          <w:szCs w:val="14"/>
        </w:rPr>
      </w:pPr>
    </w:p>
    <w:p w14:paraId="1E29425C"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 demography</w:t>
      </w:r>
    </w:p>
    <w:p w14:paraId="2FE39133"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cols = ['user_id', 'raw_user_age', 'user_gender', 'user_occupation_text', 'user_zip_code']</w:t>
      </w:r>
    </w:p>
    <w:p w14:paraId="484619D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df = pd.read_csv(f'{ds_name}/u.user', sep='|', names=user_cols)</w:t>
      </w:r>
    </w:p>
    <w:p w14:paraId="4459E51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lastRenderedPageBreak/>
        <w:t>print(user_df.sample(1))</w:t>
      </w:r>
    </w:p>
    <w:p w14:paraId="47B63543" w14:textId="77777777" w:rsidR="00A32DA3" w:rsidRPr="00A32DA3" w:rsidRDefault="00A32DA3" w:rsidP="00A32DA3">
      <w:pPr>
        <w:spacing w:before="0" w:line="240" w:lineRule="auto"/>
        <w:jc w:val="left"/>
        <w:rPr>
          <w:rFonts w:ascii="Courier New" w:hAnsi="Courier New" w:cs="Courier New"/>
          <w:sz w:val="14"/>
          <w:szCs w:val="14"/>
        </w:rPr>
      </w:pPr>
    </w:p>
    <w:p w14:paraId="342634FD"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cols = ['movie_id', 'movie_name', 'release_date', ' ','link', 'genre1', 'genre2', 'genre3', 'genre4', 'genre5', 'genre6', 'genre7', 'genre8', 'genre9', 'genre10', 'genre11', 'genre12', 'genre13', 'genre14', 'genre15', 'genre16', 'genre17', 'genre18', 'genre19', 'genre20']</w:t>
      </w:r>
    </w:p>
    <w:p w14:paraId="38CBAC1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pd.read_csv(f'{ds_name}/u.item', sep='|', names=movie_cols, encoding = "ISO-8859-1")</w:t>
      </w:r>
    </w:p>
    <w:p w14:paraId="7895FAEB"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keep columns movie_id, movie_name, release_date</w:t>
      </w:r>
    </w:p>
    <w:p w14:paraId="2CC8004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movie_df.iloc[:, :3]</w:t>
      </w:r>
    </w:p>
    <w:p w14:paraId="2D10EC4A" w14:textId="37979862" w:rsidR="007B055F"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sample(1)</w:t>
      </w:r>
    </w:p>
    <w:p w14:paraId="4DBDC6D6" w14:textId="293441D9" w:rsidR="00A32DA3" w:rsidRDefault="00A32DA3" w:rsidP="00A32DA3">
      <w:pPr>
        <w:spacing w:before="0" w:line="240" w:lineRule="auto"/>
        <w:jc w:val="left"/>
        <w:rPr>
          <w:rFonts w:ascii="Courier New" w:hAnsi="Courier New" w:cs="Courier New"/>
          <w:sz w:val="14"/>
          <w:szCs w:val="14"/>
        </w:rPr>
      </w:pPr>
    </w:p>
    <w:p w14:paraId="04623F9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Merge individual dfs into one</w:t>
      </w:r>
    </w:p>
    <w:p w14:paraId="482E0D5F" w14:textId="77777777" w:rsidR="00A32DA3" w:rsidRPr="00A32DA3" w:rsidRDefault="00A32DA3" w:rsidP="00A32DA3">
      <w:pPr>
        <w:spacing w:before="0" w:line="240" w:lineRule="auto"/>
        <w:jc w:val="left"/>
        <w:rPr>
          <w:rFonts w:ascii="Courier New" w:hAnsi="Courier New" w:cs="Courier New"/>
          <w:sz w:val="14"/>
          <w:szCs w:val="14"/>
        </w:rPr>
      </w:pPr>
    </w:p>
    <w:p w14:paraId="29C3D1F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ata_df with user_df</w:t>
      </w:r>
    </w:p>
    <w:p w14:paraId="585B1C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ata_df.merge(user_df, on='user_id')</w:t>
      </w:r>
    </w:p>
    <w:p w14:paraId="3A6E46B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f with movie_df</w:t>
      </w:r>
    </w:p>
    <w:p w14:paraId="339B8F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f.merge(movie_df, on='movie_id')</w:t>
      </w:r>
    </w:p>
    <w:p w14:paraId="54CEDF92" w14:textId="54486C8D" w:rsid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w:t>
      </w:r>
    </w:p>
    <w:p w14:paraId="7979364F" w14:textId="0B3F2FAD" w:rsidR="00A32DA3" w:rsidRDefault="00A32DA3" w:rsidP="00A32DA3">
      <w:pPr>
        <w:spacing w:before="0" w:line="240" w:lineRule="auto"/>
        <w:jc w:val="left"/>
        <w:rPr>
          <w:rFonts w:ascii="Courier New" w:hAnsi="Courier New" w:cs="Courier New"/>
          <w:sz w:val="14"/>
          <w:szCs w:val="14"/>
        </w:rPr>
      </w:pPr>
    </w:p>
    <w:p w14:paraId="6B4350A6"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Simple data augmentation</w:t>
      </w:r>
    </w:p>
    <w:p w14:paraId="1079E38C" w14:textId="77777777" w:rsidR="007D3456" w:rsidRPr="007D3456" w:rsidRDefault="007D3456" w:rsidP="007D3456">
      <w:pPr>
        <w:spacing w:before="0" w:line="240" w:lineRule="auto"/>
        <w:jc w:val="left"/>
        <w:rPr>
          <w:rFonts w:ascii="Courier New" w:hAnsi="Courier New" w:cs="Courier New"/>
          <w:sz w:val="14"/>
          <w:szCs w:val="14"/>
        </w:rPr>
      </w:pPr>
    </w:p>
    <w:p w14:paraId="2F1B336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Bucketize user age (as seen in tfds)</w:t>
      </w:r>
    </w:p>
    <w:p w14:paraId="41908D9A"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ef bucketizer(age):</w:t>
      </w:r>
    </w:p>
    <w:p w14:paraId="61951ED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if age &lt; 18:</w:t>
      </w:r>
    </w:p>
    <w:p w14:paraId="30CD0C6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w:t>
      </w:r>
    </w:p>
    <w:p w14:paraId="45618D4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18 and age &lt; 25:</w:t>
      </w:r>
    </w:p>
    <w:p w14:paraId="4A75D00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8</w:t>
      </w:r>
    </w:p>
    <w:p w14:paraId="24BAAAA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25 and age &lt; 35:</w:t>
      </w:r>
    </w:p>
    <w:p w14:paraId="2832C50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25</w:t>
      </w:r>
    </w:p>
    <w:p w14:paraId="3EBC918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35 and age &lt; 45:</w:t>
      </w:r>
    </w:p>
    <w:p w14:paraId="6326C90B"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35</w:t>
      </w:r>
    </w:p>
    <w:p w14:paraId="61FB9A4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45 and age &lt; 50:</w:t>
      </w:r>
    </w:p>
    <w:p w14:paraId="0C59F2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45</w:t>
      </w:r>
    </w:p>
    <w:p w14:paraId="71B623A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50 and age &lt; 55:</w:t>
      </w:r>
    </w:p>
    <w:p w14:paraId="73819DC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0</w:t>
      </w:r>
    </w:p>
    <w:p w14:paraId="4E8E771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se:</w:t>
      </w:r>
    </w:p>
    <w:p w14:paraId="4A7B962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6</w:t>
      </w:r>
    </w:p>
    <w:p w14:paraId="023D40FA" w14:textId="77777777" w:rsidR="007D3456" w:rsidRPr="007D3456" w:rsidRDefault="007D3456" w:rsidP="007D3456">
      <w:pPr>
        <w:spacing w:before="0" w:line="240" w:lineRule="auto"/>
        <w:jc w:val="left"/>
        <w:rPr>
          <w:rFonts w:ascii="Courier New" w:hAnsi="Courier New" w:cs="Courier New"/>
          <w:sz w:val="14"/>
          <w:szCs w:val="14"/>
        </w:rPr>
      </w:pPr>
    </w:p>
    <w:p w14:paraId="02F2574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ucketized_user_age'] = df['raw_user_age'].apply(bucketizer)</w:t>
      </w:r>
    </w:p>
    <w:p w14:paraId="260A9822" w14:textId="77777777" w:rsidR="007D3456" w:rsidRPr="007D3456" w:rsidRDefault="007D3456" w:rsidP="007D3456">
      <w:pPr>
        <w:spacing w:before="0" w:line="240" w:lineRule="auto"/>
        <w:jc w:val="left"/>
        <w:rPr>
          <w:rFonts w:ascii="Courier New" w:hAnsi="Courier New" w:cs="Courier New"/>
          <w:sz w:val="14"/>
          <w:szCs w:val="14"/>
        </w:rPr>
      </w:pPr>
    </w:p>
    <w:p w14:paraId="7F7B255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onvert gender to bool value</w:t>
      </w:r>
    </w:p>
    <w:p w14:paraId="325365E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ool_user_gender'] = df['user_gender'].map({'M': True, 'F': False})</w:t>
      </w:r>
    </w:p>
    <w:p w14:paraId="447806E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w:t>
      </w:r>
    </w:p>
    <w:p w14:paraId="4BAEE061" w14:textId="77777777" w:rsidR="007D3456" w:rsidRPr="007D3456" w:rsidRDefault="007D3456" w:rsidP="007D3456">
      <w:pPr>
        <w:spacing w:before="0" w:line="240" w:lineRule="auto"/>
        <w:jc w:val="left"/>
        <w:rPr>
          <w:rFonts w:ascii="Courier New" w:hAnsi="Courier New" w:cs="Courier New"/>
          <w:sz w:val="14"/>
          <w:szCs w:val="14"/>
        </w:rPr>
      </w:pPr>
    </w:p>
    <w:p w14:paraId="0EE2D61D"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int_user_gender'] = df['bool_user_gender'].astype(int)</w:t>
      </w:r>
    </w:p>
    <w:p w14:paraId="2F3CC717" w14:textId="77777777" w:rsidR="007D3456" w:rsidRPr="007D3456" w:rsidRDefault="007D3456" w:rsidP="007D3456">
      <w:pPr>
        <w:spacing w:before="0" w:line="240" w:lineRule="auto"/>
        <w:jc w:val="left"/>
        <w:rPr>
          <w:rFonts w:ascii="Courier New" w:hAnsi="Courier New" w:cs="Courier New"/>
          <w:sz w:val="14"/>
          <w:szCs w:val="14"/>
        </w:rPr>
      </w:pPr>
    </w:p>
    <w:p w14:paraId="49AE8BC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Extract year as int from release date</w:t>
      </w:r>
    </w:p>
    <w:p w14:paraId="48363E7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ef year_extractor(date):</w:t>
      </w:r>
    </w:p>
    <w:p w14:paraId="64084DC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return date.split('-')[2]</w:t>
      </w:r>
    </w:p>
    <w:p w14:paraId="2D9BA0C2"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w:t>
      </w:r>
    </w:p>
    <w:p w14:paraId="4672FC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f['release_year'] = df['release_date'].apply(year_extractor)</w:t>
      </w:r>
    </w:p>
    <w:p w14:paraId="1214C8C2" w14:textId="5EEED527" w:rsidR="00A32DA3"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w:t>
      </w:r>
    </w:p>
    <w:p w14:paraId="608269C6" w14:textId="2C1DB8D0" w:rsidR="007D3456" w:rsidRDefault="007D3456" w:rsidP="007D3456">
      <w:pPr>
        <w:spacing w:before="0" w:line="240" w:lineRule="auto"/>
        <w:jc w:val="left"/>
        <w:rPr>
          <w:rFonts w:ascii="Courier New" w:hAnsi="Courier New" w:cs="Courier New"/>
          <w:sz w:val="14"/>
          <w:szCs w:val="14"/>
        </w:rPr>
      </w:pPr>
    </w:p>
    <w:p w14:paraId="1434857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reate a ready-to-user df for the model</w:t>
      </w:r>
    </w:p>
    <w:p w14:paraId="3DF1031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user_id', 'movie_id', 'user_rating', 'timestamp', 'user_occupation_text', 'bucketized_user_age', 'int_user_gender']]</w:t>
      </w:r>
    </w:p>
    <w:p w14:paraId="620F7F09" w14:textId="77777777" w:rsidR="007D3456" w:rsidRPr="007D3456" w:rsidRDefault="007D3456" w:rsidP="007D3456">
      <w:pPr>
        <w:spacing w:before="0" w:line="240" w:lineRule="auto"/>
        <w:jc w:val="left"/>
        <w:rPr>
          <w:rFonts w:ascii="Courier New" w:hAnsi="Courier New" w:cs="Courier New"/>
          <w:sz w:val="14"/>
          <w:szCs w:val="14"/>
        </w:rPr>
      </w:pPr>
    </w:p>
    <w:p w14:paraId="078970A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_text'], _ = pd.factorize(df_processed['user_occupation_text'])</w:t>
      </w:r>
    </w:p>
    <w:p w14:paraId="3EB2D41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bucketized_user_age'], _ = pd.factorize(df_processed['bucketized_user_age'])</w:t>
      </w:r>
    </w:p>
    <w:p w14:paraId="6D7E4227" w14:textId="77777777" w:rsidR="007D3456" w:rsidRPr="007D3456" w:rsidRDefault="007D3456" w:rsidP="007D3456">
      <w:pPr>
        <w:spacing w:before="0" w:line="240" w:lineRule="auto"/>
        <w:jc w:val="left"/>
        <w:rPr>
          <w:rFonts w:ascii="Courier New" w:hAnsi="Courier New" w:cs="Courier New"/>
          <w:sz w:val="14"/>
          <w:szCs w:val="14"/>
        </w:rPr>
      </w:pPr>
    </w:p>
    <w:p w14:paraId="1FBCB1E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_processed.rename(columns={"user_occupation_text" : "user_occupation", "bucketized_user_age" : "user_age_cohort", "int_user_gender" : "user_gender"})</w:t>
      </w:r>
    </w:p>
    <w:p w14:paraId="2502B05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 = df_processed['user_occupation'].apply(lambda x: x+1)</w:t>
      </w:r>
    </w:p>
    <w:p w14:paraId="7333818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age_cohort'] = df_processed['user_age_cohort'].apply(lambda x: x+1)</w:t>
      </w:r>
    </w:p>
    <w:p w14:paraId="19FDBB71" w14:textId="77777777" w:rsidR="007D3456" w:rsidRPr="007D3456" w:rsidRDefault="007D3456" w:rsidP="007D3456">
      <w:pPr>
        <w:spacing w:before="0" w:line="240" w:lineRule="auto"/>
        <w:jc w:val="left"/>
        <w:rPr>
          <w:rFonts w:ascii="Courier New" w:hAnsi="Courier New" w:cs="Courier New"/>
          <w:sz w:val="14"/>
          <w:szCs w:val="14"/>
        </w:rPr>
      </w:pPr>
    </w:p>
    <w:p w14:paraId="0B47D623" w14:textId="190F41B0" w:rsid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w:t>
      </w:r>
    </w:p>
    <w:p w14:paraId="7957CA69" w14:textId="5FB8D3E0" w:rsidR="007D3456" w:rsidRDefault="007D3456" w:rsidP="007D3456">
      <w:pPr>
        <w:spacing w:before="0" w:line="240" w:lineRule="auto"/>
        <w:jc w:val="left"/>
        <w:rPr>
          <w:rFonts w:ascii="Courier New" w:hAnsi="Courier New" w:cs="Courier New"/>
          <w:sz w:val="14"/>
          <w:szCs w:val="14"/>
        </w:rPr>
      </w:pPr>
    </w:p>
    <w:p w14:paraId="07CBFDB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complete file in the data repository</w:t>
      </w:r>
    </w:p>
    <w:p w14:paraId="37CFF96B"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os.chdir("../recommender-datasets/")</w:t>
      </w:r>
    </w:p>
    <w:p w14:paraId="40A0455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to_csv(f"{ds_name}_augmented.csv", index=False)</w:t>
      </w:r>
    </w:p>
    <w:p w14:paraId="5F917279"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shape)</w:t>
      </w:r>
    </w:p>
    <w:p w14:paraId="69E1718F" w14:textId="77777777" w:rsidR="006E2548" w:rsidRPr="006E2548" w:rsidRDefault="006E2548" w:rsidP="006E2548">
      <w:pPr>
        <w:spacing w:before="0" w:line="240" w:lineRule="auto"/>
        <w:jc w:val="left"/>
        <w:rPr>
          <w:rFonts w:ascii="Courier New" w:hAnsi="Courier New" w:cs="Courier New"/>
          <w:sz w:val="14"/>
          <w:szCs w:val="14"/>
        </w:rPr>
      </w:pPr>
    </w:p>
    <w:p w14:paraId="08CE607B" w14:textId="77777777" w:rsidR="006E2548" w:rsidRPr="006E2548" w:rsidRDefault="006E2548" w:rsidP="006E2548">
      <w:pPr>
        <w:spacing w:before="0" w:line="240" w:lineRule="auto"/>
        <w:jc w:val="left"/>
        <w:rPr>
          <w:rFonts w:ascii="Courier New" w:hAnsi="Courier New" w:cs="Courier New"/>
          <w:sz w:val="14"/>
          <w:szCs w:val="14"/>
        </w:rPr>
      </w:pPr>
    </w:p>
    <w:p w14:paraId="705806E1"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plit data in half by timestamp (for concept drift analysis)</w:t>
      </w:r>
    </w:p>
    <w:p w14:paraId="7C0CC86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median_timestamp = df['timestamp'].median()</w:t>
      </w:r>
    </w:p>
    <w:p w14:paraId="11719341" w14:textId="77777777" w:rsidR="006E2548" w:rsidRPr="006E2548" w:rsidRDefault="006E2548" w:rsidP="006E2548">
      <w:pPr>
        <w:spacing w:before="0" w:line="240" w:lineRule="auto"/>
        <w:jc w:val="left"/>
        <w:rPr>
          <w:rFonts w:ascii="Courier New" w:hAnsi="Courier New" w:cs="Courier New"/>
          <w:sz w:val="14"/>
          <w:szCs w:val="14"/>
        </w:rPr>
      </w:pPr>
    </w:p>
    <w:p w14:paraId="4D2AEB1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 = df.loc[df['timestamp'] &lt;= median_timestamp]</w:t>
      </w:r>
    </w:p>
    <w:p w14:paraId="028ADB2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 = df.loc[df['timestamp'] &gt; median_timestamp]</w:t>
      </w:r>
    </w:p>
    <w:p w14:paraId="2407422A" w14:textId="77777777" w:rsidR="006E2548" w:rsidRPr="006E2548" w:rsidRDefault="006E2548" w:rsidP="006E2548">
      <w:pPr>
        <w:spacing w:before="0" w:line="240" w:lineRule="auto"/>
        <w:jc w:val="left"/>
        <w:rPr>
          <w:rFonts w:ascii="Courier New" w:hAnsi="Courier New" w:cs="Courier New"/>
          <w:sz w:val="14"/>
          <w:szCs w:val="14"/>
        </w:rPr>
      </w:pPr>
    </w:p>
    <w:p w14:paraId="4581FF8E"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735C13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1.shape)</w:t>
      </w:r>
    </w:p>
    <w:p w14:paraId="5441C0D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2.shape)</w:t>
      </w:r>
    </w:p>
    <w:p w14:paraId="798F7627" w14:textId="77777777" w:rsidR="006E2548" w:rsidRPr="006E2548" w:rsidRDefault="006E2548" w:rsidP="006E2548">
      <w:pPr>
        <w:spacing w:before="0" w:line="240" w:lineRule="auto"/>
        <w:jc w:val="left"/>
        <w:rPr>
          <w:rFonts w:ascii="Courier New" w:hAnsi="Courier New" w:cs="Courier New"/>
          <w:sz w:val="14"/>
          <w:szCs w:val="14"/>
        </w:rPr>
      </w:pPr>
    </w:p>
    <w:p w14:paraId="0FB4C10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to_csv(f"{ds_name}_part1_augmented.csv", index=False)</w:t>
      </w:r>
    </w:p>
    <w:p w14:paraId="50A529E4" w14:textId="764C1B6A" w:rsidR="007D3456"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to_csv(f"{ds_name}_part2_augmented.csv", index=False)</w:t>
      </w:r>
    </w:p>
    <w:p w14:paraId="60C4B5D4" w14:textId="32BB0047" w:rsidR="006E2548" w:rsidRDefault="006E2548" w:rsidP="006E2548">
      <w:pPr>
        <w:spacing w:before="0" w:line="240" w:lineRule="auto"/>
        <w:jc w:val="left"/>
        <w:rPr>
          <w:rFonts w:ascii="Courier New" w:hAnsi="Courier New" w:cs="Courier New"/>
          <w:sz w:val="14"/>
          <w:szCs w:val="14"/>
        </w:rPr>
      </w:pPr>
    </w:p>
    <w:p w14:paraId="4D39BCB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processed file in the data repository</w:t>
      </w:r>
    </w:p>
    <w:p w14:paraId="3B090AB3" w14:textId="77777777" w:rsidR="006E2548" w:rsidRPr="006E2548" w:rsidRDefault="006E2548" w:rsidP="006E2548">
      <w:pPr>
        <w:spacing w:before="0" w:line="240" w:lineRule="auto"/>
        <w:jc w:val="left"/>
        <w:rPr>
          <w:rFonts w:ascii="Courier New" w:hAnsi="Courier New" w:cs="Courier New"/>
          <w:sz w:val="14"/>
          <w:szCs w:val="14"/>
        </w:rPr>
      </w:pPr>
    </w:p>
    <w:p w14:paraId="64EC4F8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to_csv(f"{ds_name}_ready.csv", index=False)</w:t>
      </w:r>
    </w:p>
    <w:p w14:paraId="58B44B28"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shape)</w:t>
      </w:r>
    </w:p>
    <w:p w14:paraId="17B41833" w14:textId="77777777" w:rsidR="006E2548" w:rsidRPr="006E2548" w:rsidRDefault="006E2548" w:rsidP="006E2548">
      <w:pPr>
        <w:spacing w:before="0" w:line="240" w:lineRule="auto"/>
        <w:jc w:val="left"/>
        <w:rPr>
          <w:rFonts w:ascii="Courier New" w:hAnsi="Courier New" w:cs="Courier New"/>
          <w:sz w:val="14"/>
          <w:szCs w:val="14"/>
        </w:rPr>
      </w:pPr>
    </w:p>
    <w:p w14:paraId="731107C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1 = df_processed.loc[df_processed['timestamp'] &lt;= median_timestamp]</w:t>
      </w:r>
    </w:p>
    <w:p w14:paraId="6F63964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 = df_processed.loc[df_processed['timestamp'] &gt; median_timestamp]</w:t>
      </w:r>
    </w:p>
    <w:p w14:paraId="5A885AAF" w14:textId="77777777" w:rsidR="006E2548" w:rsidRPr="006E2548" w:rsidRDefault="006E2548" w:rsidP="006E2548">
      <w:pPr>
        <w:spacing w:before="0" w:line="240" w:lineRule="auto"/>
        <w:jc w:val="left"/>
        <w:rPr>
          <w:rFonts w:ascii="Courier New" w:hAnsi="Courier New" w:cs="Courier New"/>
          <w:sz w:val="14"/>
          <w:szCs w:val="14"/>
        </w:rPr>
      </w:pPr>
    </w:p>
    <w:p w14:paraId="3C0BDD6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E391BC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1.shape)</w:t>
      </w:r>
    </w:p>
    <w:p w14:paraId="5FEC2C1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2.shape)</w:t>
      </w:r>
    </w:p>
    <w:p w14:paraId="0265278F" w14:textId="77777777" w:rsidR="006E2548" w:rsidRPr="006E2548" w:rsidRDefault="006E2548" w:rsidP="006E2548">
      <w:pPr>
        <w:spacing w:before="0" w:line="240" w:lineRule="auto"/>
        <w:jc w:val="left"/>
        <w:rPr>
          <w:rFonts w:ascii="Courier New" w:hAnsi="Courier New" w:cs="Courier New"/>
          <w:sz w:val="14"/>
          <w:szCs w:val="14"/>
        </w:rPr>
      </w:pPr>
    </w:p>
    <w:p w14:paraId="7DAB565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1.to_csv(f"{ds_name}_ready_part1.csv", index=False)</w:t>
      </w:r>
    </w:p>
    <w:p w14:paraId="4B0682BA" w14:textId="12507155" w:rsid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to_csv(f"{ds_name}_ready_part2.csv", index=False)</w:t>
      </w:r>
    </w:p>
    <w:p w14:paraId="3318842D" w14:textId="180DDA90" w:rsidR="009B2217" w:rsidRDefault="009B2217" w:rsidP="006E2548">
      <w:pPr>
        <w:spacing w:before="0" w:line="240" w:lineRule="auto"/>
        <w:jc w:val="left"/>
        <w:rPr>
          <w:rFonts w:ascii="Courier New" w:hAnsi="Courier New" w:cs="Courier New"/>
          <w:sz w:val="14"/>
          <w:szCs w:val="14"/>
        </w:rPr>
      </w:pPr>
    </w:p>
    <w:p w14:paraId="5AE80ED9" w14:textId="50267EFF" w:rsidR="009B2217" w:rsidRDefault="009B2217" w:rsidP="009B2217">
      <w:pPr>
        <w:pStyle w:val="berschrift3"/>
        <w:numPr>
          <w:ilvl w:val="0"/>
          <w:numId w:val="0"/>
        </w:numPr>
      </w:pPr>
      <w:bookmarkStart w:id="178" w:name="_Toc110808419"/>
      <w:r>
        <w:t>model_source</w:t>
      </w:r>
      <w:bookmarkEnd w:id="178"/>
    </w:p>
    <w:p w14:paraId="138E8CCD" w14:textId="65E2263D" w:rsidR="009B2217" w:rsidRPr="006774D5" w:rsidRDefault="000D4077" w:rsidP="009B2217">
      <w:pPr>
        <w:pStyle w:val="berschrift4"/>
        <w:numPr>
          <w:ilvl w:val="0"/>
          <w:numId w:val="0"/>
        </w:numPr>
      </w:pPr>
      <w:r>
        <w:t>dcn_ranking_training</w:t>
      </w:r>
      <w:r w:rsidR="009B2217">
        <w:t>.</w:t>
      </w:r>
      <w:r>
        <w:t>py</w:t>
      </w:r>
    </w:p>
    <w:p w14:paraId="2491E0CF" w14:textId="77777777" w:rsidR="0005430B" w:rsidRPr="0005430B" w:rsidRDefault="0005430B" w:rsidP="0005430B">
      <w:pPr>
        <w:spacing w:before="0" w:line="240" w:lineRule="auto"/>
        <w:jc w:val="left"/>
        <w:rPr>
          <w:rFonts w:ascii="Courier New" w:hAnsi="Courier New" w:cs="Courier New"/>
          <w:sz w:val="14"/>
          <w:szCs w:val="14"/>
        </w:rPr>
      </w:pPr>
    </w:p>
    <w:p w14:paraId="0B6A37D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Dict, Text</w:t>
      </w:r>
    </w:p>
    <w:p w14:paraId="04ED40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List</w:t>
      </w:r>
    </w:p>
    <w:p w14:paraId="1CD8B83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pathlib import Path</w:t>
      </w:r>
    </w:p>
    <w:p w14:paraId="41203355" w14:textId="77777777" w:rsidR="0005430B" w:rsidRPr="0005430B" w:rsidRDefault="0005430B" w:rsidP="0005430B">
      <w:pPr>
        <w:spacing w:before="0" w:line="240" w:lineRule="auto"/>
        <w:jc w:val="left"/>
        <w:rPr>
          <w:rFonts w:ascii="Courier New" w:hAnsi="Courier New" w:cs="Courier New"/>
          <w:sz w:val="14"/>
          <w:szCs w:val="14"/>
        </w:rPr>
      </w:pPr>
    </w:p>
    <w:p w14:paraId="0B5E08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matplotlib.pyplot as plt</w:t>
      </w:r>
    </w:p>
    <w:p w14:paraId="3176923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mpl_toolkits.axes_grid1 import make_axes_locatable</w:t>
      </w:r>
    </w:p>
    <w:p w14:paraId="2CD54165" w14:textId="77777777" w:rsidR="0005430B" w:rsidRPr="0005430B" w:rsidRDefault="0005430B" w:rsidP="0005430B">
      <w:pPr>
        <w:spacing w:before="0" w:line="240" w:lineRule="auto"/>
        <w:jc w:val="left"/>
        <w:rPr>
          <w:rFonts w:ascii="Courier New" w:hAnsi="Courier New" w:cs="Courier New"/>
          <w:sz w:val="14"/>
          <w:szCs w:val="14"/>
        </w:rPr>
      </w:pPr>
    </w:p>
    <w:p w14:paraId="0C3A969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numpy as np</w:t>
      </w:r>
    </w:p>
    <w:p w14:paraId="3EB0AD1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 as tf</w:t>
      </w:r>
    </w:p>
    <w:p w14:paraId="1AEE5EEC" w14:textId="77777777" w:rsidR="0005430B" w:rsidRPr="0005430B" w:rsidRDefault="0005430B" w:rsidP="0005430B">
      <w:pPr>
        <w:spacing w:before="0" w:line="240" w:lineRule="auto"/>
        <w:jc w:val="left"/>
        <w:rPr>
          <w:rFonts w:ascii="Courier New" w:hAnsi="Courier New" w:cs="Courier New"/>
          <w:sz w:val="14"/>
          <w:szCs w:val="14"/>
        </w:rPr>
      </w:pPr>
    </w:p>
    <w:p w14:paraId="45BC435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metadata.proto.v0 import schema_pb2</w:t>
      </w:r>
    </w:p>
    <w:p w14:paraId="62708F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_recommenders as tfrs</w:t>
      </w:r>
    </w:p>
    <w:p w14:paraId="1337C69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transform.tf_metadata import schema_utils</w:t>
      </w:r>
    </w:p>
    <w:p w14:paraId="5DC940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 import v1 as tfx</w:t>
      </w:r>
    </w:p>
    <w:p w14:paraId="0CBC659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_bsl.public import tfxio</w:t>
      </w:r>
    </w:p>
    <w:p w14:paraId="329110D7" w14:textId="77777777" w:rsidR="0005430B" w:rsidRPr="0005430B" w:rsidRDefault="0005430B" w:rsidP="0005430B">
      <w:pPr>
        <w:spacing w:before="0" w:line="240" w:lineRule="auto"/>
        <w:jc w:val="left"/>
        <w:rPr>
          <w:rFonts w:ascii="Courier New" w:hAnsi="Courier New" w:cs="Courier New"/>
          <w:sz w:val="14"/>
          <w:szCs w:val="14"/>
        </w:rPr>
      </w:pPr>
    </w:p>
    <w:p w14:paraId="023FE5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KEYS = ["movie_id","user_id","user_gender", "user_occupation", "user_age_cohort"]</w:t>
      </w:r>
    </w:p>
    <w:p w14:paraId="6855CC6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LABEL_KEY = 'user_rating'</w:t>
      </w:r>
    </w:p>
    <w:p w14:paraId="3E8E78A3" w14:textId="77777777" w:rsidR="0005430B" w:rsidRPr="0005430B" w:rsidRDefault="0005430B" w:rsidP="0005430B">
      <w:pPr>
        <w:spacing w:before="0" w:line="240" w:lineRule="auto"/>
        <w:jc w:val="left"/>
        <w:rPr>
          <w:rFonts w:ascii="Courier New" w:hAnsi="Courier New" w:cs="Courier New"/>
          <w:sz w:val="14"/>
          <w:szCs w:val="14"/>
        </w:rPr>
      </w:pPr>
    </w:p>
    <w:p w14:paraId="7AB6D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SPEC = {</w:t>
      </w:r>
    </w:p>
    <w:p w14:paraId="533EFD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28762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 tf.io.FixedLenFeature(shape=[1], dtype=tf.int64)</w:t>
      </w:r>
    </w:p>
    <w:p w14:paraId="0ECCAE4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feature in _FEATURE_KEYS</w:t>
      </w:r>
    </w:p>
    <w:p w14:paraId="5D46EA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_LABEL_KEY: tf.io.FixedLenFeature(shape=[1], dtype=tf.int64)</w:t>
      </w:r>
    </w:p>
    <w:p w14:paraId="04A400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w:t>
      </w:r>
    </w:p>
    <w:p w14:paraId="22B7CCD1" w14:textId="77777777" w:rsidR="0005430B" w:rsidRPr="0005430B" w:rsidRDefault="0005430B" w:rsidP="0005430B">
      <w:pPr>
        <w:spacing w:before="0" w:line="240" w:lineRule="auto"/>
        <w:jc w:val="left"/>
        <w:rPr>
          <w:rFonts w:ascii="Courier New" w:hAnsi="Courier New" w:cs="Courier New"/>
          <w:sz w:val="14"/>
          <w:szCs w:val="14"/>
        </w:rPr>
      </w:pPr>
    </w:p>
    <w:p w14:paraId="0039429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RankingModel(tf.keras.Model):</w:t>
      </w:r>
    </w:p>
    <w:p w14:paraId="2FBCA4CD" w14:textId="77777777" w:rsidR="0005430B" w:rsidRPr="0005430B" w:rsidRDefault="0005430B" w:rsidP="0005430B">
      <w:pPr>
        <w:spacing w:before="0" w:line="240" w:lineRule="auto"/>
        <w:jc w:val="left"/>
        <w:rPr>
          <w:rFonts w:ascii="Courier New" w:hAnsi="Courier New" w:cs="Courier New"/>
          <w:sz w:val="14"/>
          <w:szCs w:val="14"/>
        </w:rPr>
      </w:pPr>
    </w:p>
    <w:p w14:paraId="730B0F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0A5732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4E459C7F" w14:textId="77777777" w:rsidR="0005430B" w:rsidRPr="0005430B" w:rsidRDefault="0005430B" w:rsidP="0005430B">
      <w:pPr>
        <w:spacing w:before="0" w:line="240" w:lineRule="auto"/>
        <w:jc w:val="left"/>
        <w:rPr>
          <w:rFonts w:ascii="Courier New" w:hAnsi="Courier New" w:cs="Courier New"/>
          <w:sz w:val="14"/>
          <w:szCs w:val="14"/>
        </w:rPr>
      </w:pPr>
    </w:p>
    <w:p w14:paraId="5F9197C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fine the dimension the feature values should be embedded in</w:t>
      </w:r>
    </w:p>
    <w:p w14:paraId="6F7910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mbedding_dimension = 32</w:t>
      </w:r>
    </w:p>
    <w:p w14:paraId="127CC7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embedding_dims = embedding_dimension</w:t>
      </w:r>
    </w:p>
    <w:p w14:paraId="580B5C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np array with incrementing values as the vocabulary</w:t>
      </w:r>
    </w:p>
    <w:p w14:paraId="46D703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user_ids = np.array(range(943)).astype(str)</w:t>
      </w:r>
    </w:p>
    <w:p w14:paraId="41A03A3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movie_ids = np.array(range(1682)).astype(str)</w:t>
      </w:r>
    </w:p>
    <w:p w14:paraId="3AE559E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occupation_ids = np.array(range(21)).astype(str)</w:t>
      </w:r>
    </w:p>
    <w:p w14:paraId="0BB675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gender_ids = np.array(range(2)).astype(str)</w:t>
      </w:r>
    </w:p>
    <w:p w14:paraId="71D3962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age_ids = np.array(range(7)).astype(str)</w:t>
      </w:r>
    </w:p>
    <w:p w14:paraId="5D34BA06" w14:textId="77777777" w:rsidR="0005430B" w:rsidRPr="0005430B" w:rsidRDefault="0005430B" w:rsidP="0005430B">
      <w:pPr>
        <w:spacing w:before="0" w:line="240" w:lineRule="auto"/>
        <w:jc w:val="left"/>
        <w:rPr>
          <w:rFonts w:ascii="Courier New" w:hAnsi="Courier New" w:cs="Courier New"/>
          <w:sz w:val="14"/>
          <w:szCs w:val="14"/>
        </w:rPr>
      </w:pPr>
    </w:p>
    <w:p w14:paraId="4AD16041" w14:textId="77777777" w:rsidR="0005430B" w:rsidRPr="0005430B" w:rsidRDefault="0005430B" w:rsidP="0005430B">
      <w:pPr>
        <w:spacing w:before="0" w:line="240" w:lineRule="auto"/>
        <w:jc w:val="left"/>
        <w:rPr>
          <w:rFonts w:ascii="Courier New" w:hAnsi="Courier New" w:cs="Courier New"/>
          <w:sz w:val="14"/>
          <w:szCs w:val="14"/>
        </w:rPr>
      </w:pPr>
    </w:p>
    <w:p w14:paraId="5D6682E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tring values embeddings</w:t>
      </w:r>
    </w:p>
    <w:p w14:paraId="40B93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users.</w:t>
      </w:r>
    </w:p>
    <w:p w14:paraId="1D1A443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user_embeddings = tf.keras.Sequential([</w:t>
      </w:r>
    </w:p>
    <w:p w14:paraId="13B81F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id', dtype=tf.int64),</w:t>
      </w:r>
    </w:p>
    <w:p w14:paraId="19AC37D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7EE7B81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1A8DCA3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user_ids, mask_token=None),</w:t>
      </w:r>
    </w:p>
    <w:p w14:paraId="4C931F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 of dimension 943x32</w:t>
      </w:r>
    </w:p>
    <w:p w14:paraId="4324DB3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77F990D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user_ids) + 1, embedding_dimension)</w:t>
      </w:r>
    </w:p>
    <w:p w14:paraId="3C3637C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0705FB66" w14:textId="77777777" w:rsidR="0005430B" w:rsidRPr="0005430B" w:rsidRDefault="0005430B" w:rsidP="0005430B">
      <w:pPr>
        <w:spacing w:before="0" w:line="240" w:lineRule="auto"/>
        <w:jc w:val="left"/>
        <w:rPr>
          <w:rFonts w:ascii="Courier New" w:hAnsi="Courier New" w:cs="Courier New"/>
          <w:sz w:val="14"/>
          <w:szCs w:val="14"/>
        </w:rPr>
      </w:pPr>
    </w:p>
    <w:p w14:paraId="0B8A3D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movies.</w:t>
      </w:r>
    </w:p>
    <w:p w14:paraId="5163D32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movie_embeddings = tf.keras.Sequential([</w:t>
      </w:r>
    </w:p>
    <w:p w14:paraId="7DA8FE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movie_id', dtype=tf.int64),</w:t>
      </w:r>
    </w:p>
    <w:p w14:paraId="573935B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48CEA1F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3A2978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movie_ids, mask_token=None),</w:t>
      </w:r>
    </w:p>
    <w:p w14:paraId="63FD97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12A37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movie_ids) + 1, embedding_dimension)</w:t>
      </w:r>
    </w:p>
    <w:p w14:paraId="244E460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69E07E9C" w14:textId="77777777" w:rsidR="0005430B" w:rsidRPr="0005430B" w:rsidRDefault="0005430B" w:rsidP="0005430B">
      <w:pPr>
        <w:spacing w:before="0" w:line="240" w:lineRule="auto"/>
        <w:jc w:val="left"/>
        <w:rPr>
          <w:rFonts w:ascii="Courier New" w:hAnsi="Courier New" w:cs="Courier New"/>
          <w:sz w:val="14"/>
          <w:szCs w:val="14"/>
        </w:rPr>
      </w:pPr>
    </w:p>
    <w:p w14:paraId="6466163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occupations.</w:t>
      </w:r>
    </w:p>
    <w:p w14:paraId="3B700D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occupation_embeddings = tf.keras.Sequential([</w:t>
      </w:r>
    </w:p>
    <w:p w14:paraId="54CC9F0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occupation', dtype=tf.int64),</w:t>
      </w:r>
    </w:p>
    <w:p w14:paraId="48FD70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3DE367A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580C6D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lastRenderedPageBreak/>
        <w:t xml:space="preserve">            vocabulary=unique_occupation_ids, mask_token=None),</w:t>
      </w:r>
    </w:p>
    <w:p w14:paraId="6FC431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54B888D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occupation_ids) + 1, embedding_dimension)</w:t>
      </w:r>
    </w:p>
    <w:p w14:paraId="4666F0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61EBE40" w14:textId="77777777" w:rsidR="0005430B" w:rsidRPr="0005430B" w:rsidRDefault="0005430B" w:rsidP="0005430B">
      <w:pPr>
        <w:spacing w:before="0" w:line="240" w:lineRule="auto"/>
        <w:jc w:val="left"/>
        <w:rPr>
          <w:rFonts w:ascii="Courier New" w:hAnsi="Courier New" w:cs="Courier New"/>
          <w:sz w:val="14"/>
          <w:szCs w:val="14"/>
        </w:rPr>
      </w:pPr>
    </w:p>
    <w:p w14:paraId="1475812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Int value embeddings</w:t>
      </w:r>
    </w:p>
    <w:p w14:paraId="7AE7AD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gender.</w:t>
      </w:r>
    </w:p>
    <w:p w14:paraId="250256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gender_embeddings = tf.keras.Sequential([</w:t>
      </w:r>
    </w:p>
    <w:p w14:paraId="65AFEC1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gender', dtype=tf.int64),</w:t>
      </w:r>
    </w:p>
    <w:p w14:paraId="2901D52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4659F62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gender_ids, mask_token=None),</w:t>
      </w:r>
    </w:p>
    <w:p w14:paraId="0444311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471C4F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gender_ids) + 1, embedding_dimension)</w:t>
      </w:r>
    </w:p>
    <w:p w14:paraId="24150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55D61068" w14:textId="77777777" w:rsidR="0005430B" w:rsidRPr="0005430B" w:rsidRDefault="0005430B" w:rsidP="0005430B">
      <w:pPr>
        <w:spacing w:before="0" w:line="240" w:lineRule="auto"/>
        <w:jc w:val="left"/>
        <w:rPr>
          <w:rFonts w:ascii="Courier New" w:hAnsi="Courier New" w:cs="Courier New"/>
          <w:sz w:val="14"/>
          <w:szCs w:val="14"/>
        </w:rPr>
      </w:pPr>
    </w:p>
    <w:p w14:paraId="10405B9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age.</w:t>
      </w:r>
    </w:p>
    <w:p w14:paraId="1005B83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age_embeddings = tf.keras.Sequential([</w:t>
      </w:r>
    </w:p>
    <w:p w14:paraId="46782CE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age_cohort', dtype=tf.int64),</w:t>
      </w:r>
    </w:p>
    <w:p w14:paraId="0B608D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121B05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age_ids, mask_token=None),</w:t>
      </w:r>
    </w:p>
    <w:p w14:paraId="31A11B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0CA16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age_ids) + 1, embedding_dimension)</w:t>
      </w:r>
    </w:p>
    <w:p w14:paraId="272E6A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AC2C203" w14:textId="77777777" w:rsidR="0005430B" w:rsidRPr="0005430B" w:rsidRDefault="0005430B" w:rsidP="0005430B">
      <w:pPr>
        <w:spacing w:before="0" w:line="240" w:lineRule="auto"/>
        <w:jc w:val="left"/>
        <w:rPr>
          <w:rFonts w:ascii="Courier New" w:hAnsi="Courier New" w:cs="Courier New"/>
          <w:sz w:val="14"/>
          <w:szCs w:val="14"/>
        </w:rPr>
      </w:pPr>
    </w:p>
    <w:p w14:paraId="5C99BAA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Layer</w:t>
      </w:r>
    </w:p>
    <w:p w14:paraId="1099FF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 = tfrs.layers.dcn.Cross(kernel_initializer=tf.keras.initializers.RandomNormal(seed=1)) # Use seeds to make model reproducible</w:t>
      </w:r>
    </w:p>
    <w:p w14:paraId="7EE59DAB" w14:textId="77777777" w:rsidR="0005430B" w:rsidRPr="0005430B" w:rsidRDefault="0005430B" w:rsidP="0005430B">
      <w:pPr>
        <w:spacing w:before="0" w:line="240" w:lineRule="auto"/>
        <w:jc w:val="left"/>
        <w:rPr>
          <w:rFonts w:ascii="Courier New" w:hAnsi="Courier New" w:cs="Courier New"/>
          <w:sz w:val="14"/>
          <w:szCs w:val="14"/>
        </w:rPr>
      </w:pPr>
    </w:p>
    <w:p w14:paraId="49DEACF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predictions.</w:t>
      </w:r>
    </w:p>
    <w:p w14:paraId="7E9F807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tings = tf.keras.Sequential([</w:t>
      </w:r>
    </w:p>
    <w:p w14:paraId="48110AA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w:t>
      </w:r>
    </w:p>
    <w:p w14:paraId="50D3BC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256, activation='relu', kernel_initializer=tf.keras.initializers.RandomNormal(seed=1)),</w:t>
      </w:r>
    </w:p>
    <w:p w14:paraId="65EBE94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64, activation='relu', kernel_initializer=tf.keras.initializers.RandomNormal(seed=1)),</w:t>
      </w:r>
    </w:p>
    <w:p w14:paraId="26614D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1, kernel_initializer=tf.keras.initializers.RandomNormal(seed=1))</w:t>
      </w:r>
    </w:p>
    <w:p w14:paraId="7DD569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F36762E" w14:textId="77777777" w:rsidR="0005430B" w:rsidRPr="0005430B" w:rsidRDefault="0005430B" w:rsidP="0005430B">
      <w:pPr>
        <w:spacing w:before="0" w:line="240" w:lineRule="auto"/>
        <w:jc w:val="left"/>
        <w:rPr>
          <w:rFonts w:ascii="Courier New" w:hAnsi="Courier New" w:cs="Courier New"/>
          <w:sz w:val="14"/>
          <w:szCs w:val="14"/>
        </w:rPr>
      </w:pPr>
    </w:p>
    <w:p w14:paraId="6760CB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inputs):</w:t>
      </w:r>
    </w:p>
    <w:p w14:paraId="076FCDC2" w14:textId="77777777" w:rsidR="0005430B" w:rsidRPr="0005430B" w:rsidRDefault="0005430B" w:rsidP="0005430B">
      <w:pPr>
        <w:spacing w:before="0" w:line="240" w:lineRule="auto"/>
        <w:jc w:val="left"/>
        <w:rPr>
          <w:rFonts w:ascii="Courier New" w:hAnsi="Courier New" w:cs="Courier New"/>
          <w:sz w:val="14"/>
          <w:szCs w:val="14"/>
        </w:rPr>
      </w:pPr>
    </w:p>
    <w:p w14:paraId="673533C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id, movie_id, user_gender, user_occupation, user_age = inputs</w:t>
      </w:r>
    </w:p>
    <w:p w14:paraId="7F109B94" w14:textId="77777777" w:rsidR="0005430B" w:rsidRPr="0005430B" w:rsidRDefault="0005430B" w:rsidP="0005430B">
      <w:pPr>
        <w:spacing w:before="0" w:line="240" w:lineRule="auto"/>
        <w:jc w:val="left"/>
        <w:rPr>
          <w:rFonts w:ascii="Courier New" w:hAnsi="Courier New" w:cs="Courier New"/>
          <w:sz w:val="14"/>
          <w:szCs w:val="14"/>
        </w:rPr>
      </w:pPr>
    </w:p>
    <w:p w14:paraId="3B2D7CB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alculate embedding for each feature and save in *_embedding variable</w:t>
      </w:r>
    </w:p>
    <w:p w14:paraId="5B1768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embedding = self.user_embeddings(user_id)</w:t>
      </w:r>
    </w:p>
    <w:p w14:paraId="2C0385E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vie_embedding = self.movie_embeddings(movie_id)</w:t>
      </w:r>
    </w:p>
    <w:p w14:paraId="1E357B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gender_embedding = self.gender_embeddings(user_gender)</w:t>
      </w:r>
    </w:p>
    <w:p w14:paraId="04DC971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occupation_embedding = self.occupation_embeddings(user_occupation)</w:t>
      </w:r>
    </w:p>
    <w:p w14:paraId="1D9BFD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ge_embedding = self.age_embeddings(user_age)</w:t>
      </w:r>
    </w:p>
    <w:p w14:paraId="04677C01" w14:textId="77777777" w:rsidR="0005430B" w:rsidRPr="0005430B" w:rsidRDefault="0005430B" w:rsidP="0005430B">
      <w:pPr>
        <w:spacing w:before="0" w:line="240" w:lineRule="auto"/>
        <w:jc w:val="left"/>
        <w:rPr>
          <w:rFonts w:ascii="Courier New" w:hAnsi="Courier New" w:cs="Courier New"/>
          <w:sz w:val="14"/>
          <w:szCs w:val="14"/>
        </w:rPr>
      </w:pPr>
    </w:p>
    <w:p w14:paraId="110CEEFC" w14:textId="77777777" w:rsidR="0005430B" w:rsidRPr="0005430B" w:rsidRDefault="0005430B" w:rsidP="0005430B">
      <w:pPr>
        <w:spacing w:before="0" w:line="240" w:lineRule="auto"/>
        <w:jc w:val="left"/>
        <w:rPr>
          <w:rFonts w:ascii="Courier New" w:hAnsi="Courier New" w:cs="Courier New"/>
          <w:sz w:val="14"/>
          <w:szCs w:val="14"/>
        </w:rPr>
      </w:pPr>
    </w:p>
    <w:p w14:paraId="3838EB0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w:t>
      </w:r>
    </w:p>
    <w:p w14:paraId="7A9C34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tings(tf.concat([user_embedding, movie_embedding, gender_embedding, occupation_embedding, age_embedding], axis=2))</w:t>
      </w:r>
    </w:p>
    <w:p w14:paraId="5590E989" w14:textId="77777777" w:rsidR="0005430B" w:rsidRPr="0005430B" w:rsidRDefault="0005430B" w:rsidP="0005430B">
      <w:pPr>
        <w:spacing w:before="0" w:line="240" w:lineRule="auto"/>
        <w:jc w:val="left"/>
        <w:rPr>
          <w:rFonts w:ascii="Courier New" w:hAnsi="Courier New" w:cs="Courier New"/>
          <w:sz w:val="14"/>
          <w:szCs w:val="14"/>
        </w:rPr>
      </w:pPr>
    </w:p>
    <w:p w14:paraId="335C1765" w14:textId="77777777" w:rsidR="0005430B" w:rsidRPr="0005430B" w:rsidRDefault="0005430B" w:rsidP="0005430B">
      <w:pPr>
        <w:spacing w:before="0" w:line="240" w:lineRule="auto"/>
        <w:jc w:val="left"/>
        <w:rPr>
          <w:rFonts w:ascii="Courier New" w:hAnsi="Courier New" w:cs="Courier New"/>
          <w:sz w:val="14"/>
          <w:szCs w:val="14"/>
        </w:rPr>
      </w:pPr>
    </w:p>
    <w:p w14:paraId="6EFA435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MovielensModel(tfrs.models.Model):</w:t>
      </w:r>
    </w:p>
    <w:p w14:paraId="11F790DF" w14:textId="77777777" w:rsidR="0005430B" w:rsidRPr="0005430B" w:rsidRDefault="0005430B" w:rsidP="0005430B">
      <w:pPr>
        <w:spacing w:before="0" w:line="240" w:lineRule="auto"/>
        <w:jc w:val="left"/>
        <w:rPr>
          <w:rFonts w:ascii="Courier New" w:hAnsi="Courier New" w:cs="Courier New"/>
          <w:sz w:val="14"/>
          <w:szCs w:val="14"/>
        </w:rPr>
      </w:pPr>
    </w:p>
    <w:p w14:paraId="617D6A2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235DCA9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6031985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nking_model: tf.keras.Model = RankingModel()</w:t>
      </w:r>
    </w:p>
    <w:p w14:paraId="69AEE0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task: tf.keras.layers.Layer = tfrs.tasks.Ranking(</w:t>
      </w:r>
    </w:p>
    <w:p w14:paraId="74DF02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ss=tf.keras.losses.MeanSquaredError(),</w:t>
      </w:r>
    </w:p>
    <w:p w14:paraId="2A69E22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etrics=[tf.keras.metrics.RootMeanSquaredError()])</w:t>
      </w:r>
    </w:p>
    <w:p w14:paraId="3B15D97F" w14:textId="77777777" w:rsidR="0005430B" w:rsidRPr="0005430B" w:rsidRDefault="0005430B" w:rsidP="0005430B">
      <w:pPr>
        <w:spacing w:before="0" w:line="240" w:lineRule="auto"/>
        <w:jc w:val="left"/>
        <w:rPr>
          <w:rFonts w:ascii="Courier New" w:hAnsi="Courier New" w:cs="Courier New"/>
          <w:sz w:val="14"/>
          <w:szCs w:val="14"/>
        </w:rPr>
      </w:pPr>
    </w:p>
    <w:p w14:paraId="5045A31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features: Dict[str, tf.Tensor]) -&gt; tf.Tensor:</w:t>
      </w:r>
    </w:p>
    <w:p w14:paraId="1A8FA8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nking_model((features['user_id'], features['movie_id'], features['user_gender'], features['user_occupation'], features['user_age_cohort']))</w:t>
      </w:r>
    </w:p>
    <w:p w14:paraId="144A2C24" w14:textId="77777777" w:rsidR="0005430B" w:rsidRPr="0005430B" w:rsidRDefault="0005430B" w:rsidP="0005430B">
      <w:pPr>
        <w:spacing w:before="0" w:line="240" w:lineRule="auto"/>
        <w:jc w:val="left"/>
        <w:rPr>
          <w:rFonts w:ascii="Courier New" w:hAnsi="Courier New" w:cs="Courier New"/>
          <w:sz w:val="14"/>
          <w:szCs w:val="14"/>
        </w:rPr>
      </w:pPr>
    </w:p>
    <w:p w14:paraId="7C8C1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ompute_loss(self,</w:t>
      </w:r>
    </w:p>
    <w:p w14:paraId="259E560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Dict[Text, tf.Tensor],</w:t>
      </w:r>
    </w:p>
    <w:p w14:paraId="4656B06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ing=False) -&gt; tf.Tensor:</w:t>
      </w:r>
    </w:p>
    <w:p w14:paraId="06B9DD79" w14:textId="77777777" w:rsidR="0005430B" w:rsidRPr="0005430B" w:rsidRDefault="0005430B" w:rsidP="0005430B">
      <w:pPr>
        <w:spacing w:before="0" w:line="240" w:lineRule="auto"/>
        <w:jc w:val="left"/>
        <w:rPr>
          <w:rFonts w:ascii="Courier New" w:hAnsi="Courier New" w:cs="Courier New"/>
          <w:sz w:val="14"/>
          <w:szCs w:val="14"/>
        </w:rPr>
      </w:pPr>
    </w:p>
    <w:p w14:paraId="2372291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abels = features[1]</w:t>
      </w:r>
    </w:p>
    <w:p w14:paraId="6D9E87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ating_predictions = self(features[0])</w:t>
      </w:r>
    </w:p>
    <w:p w14:paraId="75C6217F" w14:textId="77777777" w:rsidR="0005430B" w:rsidRPr="0005430B" w:rsidRDefault="0005430B" w:rsidP="0005430B">
      <w:pPr>
        <w:spacing w:before="0" w:line="240" w:lineRule="auto"/>
        <w:jc w:val="left"/>
        <w:rPr>
          <w:rFonts w:ascii="Courier New" w:hAnsi="Courier New" w:cs="Courier New"/>
          <w:sz w:val="14"/>
          <w:szCs w:val="14"/>
        </w:rPr>
      </w:pPr>
    </w:p>
    <w:p w14:paraId="4D0008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The task computes the loss and the metrics.</w:t>
      </w:r>
    </w:p>
    <w:p w14:paraId="155826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task(labels=labels, predictions=rating_predictions)</w:t>
      </w:r>
    </w:p>
    <w:p w14:paraId="71D00C3D" w14:textId="77777777" w:rsidR="0005430B" w:rsidRPr="0005430B" w:rsidRDefault="0005430B" w:rsidP="0005430B">
      <w:pPr>
        <w:spacing w:before="0" w:line="240" w:lineRule="auto"/>
        <w:jc w:val="left"/>
        <w:rPr>
          <w:rFonts w:ascii="Courier New" w:hAnsi="Courier New" w:cs="Courier New"/>
          <w:sz w:val="14"/>
          <w:szCs w:val="14"/>
        </w:rPr>
      </w:pPr>
    </w:p>
    <w:p w14:paraId="5572811C" w14:textId="77777777" w:rsidR="0005430B" w:rsidRPr="0005430B" w:rsidRDefault="0005430B" w:rsidP="0005430B">
      <w:pPr>
        <w:spacing w:before="0" w:line="240" w:lineRule="auto"/>
        <w:jc w:val="left"/>
        <w:rPr>
          <w:rFonts w:ascii="Courier New" w:hAnsi="Courier New" w:cs="Courier New"/>
          <w:sz w:val="14"/>
          <w:szCs w:val="14"/>
        </w:rPr>
      </w:pPr>
    </w:p>
    <w:p w14:paraId="24D0003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_input_fn(file_pattern: List[str],</w:t>
      </w:r>
    </w:p>
    <w:p w14:paraId="5AA601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ata_accessor: tfx.components.DataAccessor,</w:t>
      </w:r>
    </w:p>
    <w:p w14:paraId="2D9AF1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schema_pb2.Schema,</w:t>
      </w:r>
    </w:p>
    <w:p w14:paraId="2C293F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 int = 256) -&gt; tf.data.Dataset:</w:t>
      </w:r>
    </w:p>
    <w:p w14:paraId="45768B8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data_accessor.tf_dataset_factory(</w:t>
      </w:r>
    </w:p>
    <w:p w14:paraId="6FD3E5C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ile_pattern,</w:t>
      </w:r>
    </w:p>
    <w:p w14:paraId="2F22E9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xio.TensorFlowDatasetOptions(</w:t>
      </w:r>
    </w:p>
    <w:p w14:paraId="69619D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batch_size, label_key=_LABEL_KEY),</w:t>
      </w:r>
    </w:p>
    <w:p w14:paraId="60F2FC8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schema).repeat()</w:t>
      </w:r>
    </w:p>
    <w:p w14:paraId="64CDE868" w14:textId="77777777" w:rsidR="0005430B" w:rsidRPr="0005430B" w:rsidRDefault="0005430B" w:rsidP="0005430B">
      <w:pPr>
        <w:spacing w:before="0" w:line="240" w:lineRule="auto"/>
        <w:jc w:val="left"/>
        <w:rPr>
          <w:rFonts w:ascii="Courier New" w:hAnsi="Courier New" w:cs="Courier New"/>
          <w:sz w:val="14"/>
          <w:szCs w:val="14"/>
        </w:rPr>
      </w:pPr>
    </w:p>
    <w:p w14:paraId="4A59CE2C" w14:textId="77777777" w:rsidR="0005430B" w:rsidRPr="0005430B" w:rsidRDefault="0005430B" w:rsidP="0005430B">
      <w:pPr>
        <w:spacing w:before="0" w:line="240" w:lineRule="auto"/>
        <w:jc w:val="left"/>
        <w:rPr>
          <w:rFonts w:ascii="Courier New" w:hAnsi="Courier New" w:cs="Courier New"/>
          <w:sz w:val="14"/>
          <w:szCs w:val="14"/>
        </w:rPr>
      </w:pPr>
    </w:p>
    <w:p w14:paraId="7247598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_build_keras_model() -&gt; tf.keras.Model:</w:t>
      </w:r>
    </w:p>
    <w:p w14:paraId="36419CC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MovielensModel()</w:t>
      </w:r>
    </w:p>
    <w:p w14:paraId="0E2956E4" w14:textId="77777777" w:rsidR="0005430B" w:rsidRPr="0005430B" w:rsidRDefault="0005430B" w:rsidP="0005430B">
      <w:pPr>
        <w:spacing w:before="0" w:line="240" w:lineRule="auto"/>
        <w:jc w:val="left"/>
        <w:rPr>
          <w:rFonts w:ascii="Courier New" w:hAnsi="Courier New" w:cs="Courier New"/>
          <w:sz w:val="14"/>
          <w:szCs w:val="14"/>
        </w:rPr>
      </w:pPr>
    </w:p>
    <w:p w14:paraId="62F72A50" w14:textId="77777777" w:rsidR="0005430B" w:rsidRPr="0005430B" w:rsidRDefault="0005430B" w:rsidP="0005430B">
      <w:pPr>
        <w:spacing w:before="0" w:line="240" w:lineRule="auto"/>
        <w:jc w:val="left"/>
        <w:rPr>
          <w:rFonts w:ascii="Courier New" w:hAnsi="Courier New" w:cs="Courier New"/>
          <w:sz w:val="14"/>
          <w:szCs w:val="14"/>
        </w:rPr>
      </w:pPr>
    </w:p>
    <w:p w14:paraId="3F1F35D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TFX Trainer will call this function.</w:t>
      </w:r>
    </w:p>
    <w:p w14:paraId="2B60B5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run_fn(fn_args: tfx.components.FnArgs):</w:t>
      </w:r>
    </w:p>
    <w:p w14:paraId="38264F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 the model based on given args.</w:t>
      </w:r>
    </w:p>
    <w:p w14:paraId="30B31E62" w14:textId="77777777" w:rsidR="0005430B" w:rsidRPr="0005430B" w:rsidRDefault="0005430B" w:rsidP="0005430B">
      <w:pPr>
        <w:spacing w:before="0" w:line="240" w:lineRule="auto"/>
        <w:jc w:val="left"/>
        <w:rPr>
          <w:rFonts w:ascii="Courier New" w:hAnsi="Courier New" w:cs="Courier New"/>
          <w:sz w:val="14"/>
          <w:szCs w:val="14"/>
        </w:rPr>
      </w:pPr>
    </w:p>
    <w:p w14:paraId="62A150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rgs:</w:t>
      </w:r>
    </w:p>
    <w:p w14:paraId="61A28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 Holds args used to train the model as name/value pairs.</w:t>
      </w:r>
    </w:p>
    <w:p w14:paraId="3364E26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404F3DAC" w14:textId="77777777" w:rsidR="0005430B" w:rsidRPr="0005430B" w:rsidRDefault="0005430B" w:rsidP="0005430B">
      <w:pPr>
        <w:spacing w:before="0" w:line="240" w:lineRule="auto"/>
        <w:jc w:val="left"/>
        <w:rPr>
          <w:rFonts w:ascii="Courier New" w:hAnsi="Courier New" w:cs="Courier New"/>
          <w:sz w:val="14"/>
          <w:szCs w:val="14"/>
        </w:rPr>
      </w:pPr>
    </w:p>
    <w:p w14:paraId="3AFDD3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Generate training logfiles for tensorboard</w:t>
      </w:r>
    </w:p>
    <w:p w14:paraId="36ADF4F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rom datetime import datetime</w:t>
      </w:r>
    </w:p>
    <w:p w14:paraId="4A9BFAF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gdir = "pipeline/pipelines/DCN-iterate/logs/scalars/" + datetime.now().strftime("%Y%m%d-%H%M%S")</w:t>
      </w:r>
    </w:p>
    <w:p w14:paraId="5CF73E3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ensorboard_callback = tf.keras.callbacks.TensorBoard(log_dir=logdir)</w:t>
      </w:r>
    </w:p>
    <w:p w14:paraId="141A2962" w14:textId="77777777" w:rsidR="0005430B" w:rsidRPr="0005430B" w:rsidRDefault="0005430B" w:rsidP="0005430B">
      <w:pPr>
        <w:spacing w:before="0" w:line="240" w:lineRule="auto"/>
        <w:jc w:val="left"/>
        <w:rPr>
          <w:rFonts w:ascii="Courier New" w:hAnsi="Courier New" w:cs="Courier New"/>
          <w:sz w:val="14"/>
          <w:szCs w:val="14"/>
        </w:rPr>
      </w:pPr>
    </w:p>
    <w:p w14:paraId="4AB25B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rive data schema from generated _FEATURE_SPEC dictionary</w:t>
      </w:r>
    </w:p>
    <w:p w14:paraId="377DB6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 schema_utils.schema_from_feature_spec(_FEATURE_SPEC)</w:t>
      </w:r>
    </w:p>
    <w:p w14:paraId="6CD5859A" w14:textId="77777777" w:rsidR="0005430B" w:rsidRPr="0005430B" w:rsidRDefault="0005430B" w:rsidP="0005430B">
      <w:pPr>
        <w:spacing w:before="0" w:line="240" w:lineRule="auto"/>
        <w:jc w:val="left"/>
        <w:rPr>
          <w:rFonts w:ascii="Courier New" w:hAnsi="Courier New" w:cs="Courier New"/>
          <w:sz w:val="14"/>
          <w:szCs w:val="14"/>
        </w:rPr>
      </w:pPr>
    </w:p>
    <w:p w14:paraId="567349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 = _input_fn(</w:t>
      </w:r>
    </w:p>
    <w:p w14:paraId="1FE023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train_files, fn_args.data_accessor, schema, batch_size=8192)</w:t>
      </w:r>
    </w:p>
    <w:p w14:paraId="74CD819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val_dataset = _input_fn(</w:t>
      </w:r>
    </w:p>
    <w:p w14:paraId="0AF1A50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eval_files, fn_args.data_accessor, schema, batch_size=4096)</w:t>
      </w:r>
    </w:p>
    <w:p w14:paraId="735493F2" w14:textId="77777777" w:rsidR="0005430B" w:rsidRPr="0005430B" w:rsidRDefault="0005430B" w:rsidP="0005430B">
      <w:pPr>
        <w:spacing w:before="0" w:line="240" w:lineRule="auto"/>
        <w:jc w:val="left"/>
        <w:rPr>
          <w:rFonts w:ascii="Courier New" w:hAnsi="Courier New" w:cs="Courier New"/>
          <w:sz w:val="14"/>
          <w:szCs w:val="14"/>
        </w:rPr>
      </w:pPr>
    </w:p>
    <w:p w14:paraId="0EBC90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 = _build_keras_model()</w:t>
      </w:r>
    </w:p>
    <w:p w14:paraId="7306BD5F" w14:textId="77777777" w:rsidR="0005430B" w:rsidRPr="0005430B" w:rsidRDefault="0005430B" w:rsidP="0005430B">
      <w:pPr>
        <w:spacing w:before="0" w:line="240" w:lineRule="auto"/>
        <w:jc w:val="left"/>
        <w:rPr>
          <w:rFonts w:ascii="Courier New" w:hAnsi="Courier New" w:cs="Courier New"/>
          <w:sz w:val="14"/>
          <w:szCs w:val="14"/>
        </w:rPr>
      </w:pPr>
    </w:p>
    <w:p w14:paraId="649BC9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compile(optimizer=tf.keras.optimizers.Adagrad(learning_rate=0.1))</w:t>
      </w:r>
    </w:p>
    <w:p w14:paraId="47983F8A" w14:textId="77777777" w:rsidR="0005430B" w:rsidRPr="0005430B" w:rsidRDefault="0005430B" w:rsidP="0005430B">
      <w:pPr>
        <w:spacing w:before="0" w:line="240" w:lineRule="auto"/>
        <w:jc w:val="left"/>
        <w:rPr>
          <w:rFonts w:ascii="Courier New" w:hAnsi="Courier New" w:cs="Courier New"/>
          <w:sz w:val="14"/>
          <w:szCs w:val="14"/>
        </w:rPr>
      </w:pPr>
    </w:p>
    <w:p w14:paraId="36CA7B1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fit(</w:t>
      </w:r>
    </w:p>
    <w:p w14:paraId="10E0A85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w:t>
      </w:r>
    </w:p>
    <w:p w14:paraId="15A64DE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teps_per_epoch=fn_args.train_steps,</w:t>
      </w:r>
    </w:p>
    <w:p w14:paraId="28063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pochs=10,</w:t>
      </w:r>
    </w:p>
    <w:p w14:paraId="1154B3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data=eval_dataset,</w:t>
      </w:r>
    </w:p>
    <w:p w14:paraId="79700A6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steps=fn_args.eval_steps,</w:t>
      </w:r>
    </w:p>
    <w:p w14:paraId="5A4C2B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llbacks=[tensorboard_callback])</w:t>
      </w:r>
    </w:p>
    <w:p w14:paraId="3738054D" w14:textId="77777777" w:rsidR="0005430B" w:rsidRPr="0005430B" w:rsidRDefault="0005430B" w:rsidP="0005430B">
      <w:pPr>
        <w:spacing w:before="0" w:line="240" w:lineRule="auto"/>
        <w:jc w:val="left"/>
        <w:rPr>
          <w:rFonts w:ascii="Courier New" w:hAnsi="Courier New" w:cs="Courier New"/>
          <w:sz w:val="14"/>
          <w:szCs w:val="14"/>
        </w:rPr>
      </w:pPr>
    </w:p>
    <w:p w14:paraId="7B30218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save(fn_args.serving_model_dir)</w:t>
      </w:r>
    </w:p>
    <w:p w14:paraId="0084227A" w14:textId="77777777" w:rsidR="0005430B" w:rsidRPr="0005430B" w:rsidRDefault="0005430B" w:rsidP="0005430B">
      <w:pPr>
        <w:spacing w:before="0" w:line="240" w:lineRule="auto"/>
        <w:jc w:val="left"/>
        <w:rPr>
          <w:rFonts w:ascii="Courier New" w:hAnsi="Courier New" w:cs="Courier New"/>
          <w:sz w:val="14"/>
          <w:szCs w:val="14"/>
        </w:rPr>
      </w:pPr>
    </w:p>
    <w:p w14:paraId="682B465C" w14:textId="77777777" w:rsidR="0005430B" w:rsidRPr="0005430B" w:rsidRDefault="0005430B" w:rsidP="0005430B">
      <w:pPr>
        <w:spacing w:before="0" w:line="240" w:lineRule="auto"/>
        <w:jc w:val="left"/>
        <w:rPr>
          <w:rFonts w:ascii="Courier New" w:hAnsi="Courier New" w:cs="Courier New"/>
          <w:sz w:val="14"/>
          <w:szCs w:val="14"/>
        </w:rPr>
      </w:pPr>
    </w:p>
    <w:p w14:paraId="5F371F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isplay model summary</w:t>
      </w:r>
    </w:p>
    <w:p w14:paraId="60BD5C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n#####################################")</w:t>
      </w:r>
    </w:p>
    <w:p w14:paraId="5B808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model.summary())</w:t>
      </w:r>
    </w:p>
    <w:p w14:paraId="6D6269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3764B28" w14:textId="77777777" w:rsidR="0005430B" w:rsidRPr="0005430B" w:rsidRDefault="0005430B" w:rsidP="0005430B">
      <w:pPr>
        <w:spacing w:before="0" w:line="240" w:lineRule="auto"/>
        <w:jc w:val="left"/>
        <w:rPr>
          <w:rFonts w:ascii="Courier New" w:hAnsi="Courier New" w:cs="Courier New"/>
          <w:sz w:val="14"/>
          <w:szCs w:val="14"/>
        </w:rPr>
      </w:pPr>
    </w:p>
    <w:p w14:paraId="1C2E40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Post-Training Actions</w:t>
      </w:r>
    </w:p>
    <w:p w14:paraId="357BE19D" w14:textId="77777777" w:rsidR="0005430B" w:rsidRPr="0005430B" w:rsidRDefault="0005430B" w:rsidP="0005430B">
      <w:pPr>
        <w:spacing w:before="0" w:line="240" w:lineRule="auto"/>
        <w:jc w:val="left"/>
        <w:rPr>
          <w:rFonts w:ascii="Courier New" w:hAnsi="Courier New" w:cs="Courier New"/>
          <w:sz w:val="14"/>
          <w:szCs w:val="14"/>
        </w:rPr>
      </w:pPr>
    </w:p>
    <w:p w14:paraId="6C8B10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ave plot of model architecture</w:t>
      </w:r>
    </w:p>
    <w:p w14:paraId="2E0EE2A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_num = fn_args.serving_model_dir.split("/")[-2]   # extract model number</w:t>
      </w:r>
    </w:p>
    <w:p w14:paraId="0C1AFE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g_dir = fn_args.custom_config["plot_path"] + f"/{model_num}"</w:t>
      </w:r>
    </w:p>
    <w:p w14:paraId="02B3DD5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img_dir)</w:t>
      </w:r>
    </w:p>
    <w:p w14:paraId="494002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ath(img_dir).mkdir(parents=True, exist_ok=True)</w:t>
      </w:r>
    </w:p>
    <w:p w14:paraId="37BBB0F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utils.plot_model(model.ranking_model.ratings, to_file=f"{img_dir}/model_architecture_{model_num}.png", show_shapes=True)</w:t>
      </w:r>
    </w:p>
    <w:p w14:paraId="3680867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BB34670" w14:textId="77777777" w:rsidR="0005430B" w:rsidRPr="0005430B" w:rsidRDefault="0005430B" w:rsidP="0005430B">
      <w:pPr>
        <w:spacing w:before="0" w:line="240" w:lineRule="auto"/>
        <w:jc w:val="left"/>
        <w:rPr>
          <w:rFonts w:ascii="Courier New" w:hAnsi="Courier New" w:cs="Courier New"/>
          <w:sz w:val="14"/>
          <w:szCs w:val="14"/>
        </w:rPr>
      </w:pPr>
    </w:p>
    <w:p w14:paraId="27A2344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feature Visualization</w:t>
      </w:r>
    </w:p>
    <w:p w14:paraId="14BBFF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at = model.ranking_model.cross_layer._dense.kernel # Cross weights matrix</w:t>
      </w:r>
    </w:p>
    <w:p w14:paraId="0B337F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 _FEATURE_KEYS</w:t>
      </w:r>
    </w:p>
    <w:p w14:paraId="51B776F5" w14:textId="77777777" w:rsidR="0005430B" w:rsidRPr="0005430B" w:rsidRDefault="0005430B" w:rsidP="0005430B">
      <w:pPr>
        <w:spacing w:before="0" w:line="240" w:lineRule="auto"/>
        <w:jc w:val="left"/>
        <w:rPr>
          <w:rFonts w:ascii="Courier New" w:hAnsi="Courier New" w:cs="Courier New"/>
          <w:sz w:val="14"/>
          <w:szCs w:val="14"/>
        </w:rPr>
      </w:pPr>
    </w:p>
    <w:p w14:paraId="065B68E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 = np.ones([len(features), len(features)])</w:t>
      </w:r>
    </w:p>
    <w:p w14:paraId="7BD5105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m = model.ranking_model.embedding_dims</w:t>
      </w:r>
    </w:p>
    <w:p w14:paraId="37E15F1B" w14:textId="77777777" w:rsidR="0005430B" w:rsidRPr="0005430B" w:rsidRDefault="0005430B" w:rsidP="0005430B">
      <w:pPr>
        <w:spacing w:before="0" w:line="240" w:lineRule="auto"/>
        <w:jc w:val="left"/>
        <w:rPr>
          <w:rFonts w:ascii="Courier New" w:hAnsi="Courier New" w:cs="Courier New"/>
          <w:sz w:val="14"/>
          <w:szCs w:val="14"/>
        </w:rPr>
      </w:pPr>
    </w:p>
    <w:p w14:paraId="5C0A65F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the norms of the blocks.</w:t>
      </w:r>
    </w:p>
    <w:p w14:paraId="15F5FE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i in range(len(features)):</w:t>
      </w:r>
    </w:p>
    <w:p w14:paraId="193661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j in range(len(features)):</w:t>
      </w:r>
    </w:p>
    <w:p w14:paraId="5639AF8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Norm of 32x32 Matrix is calculated | 32x32 values --&gt; 1 value</w:t>
      </w:r>
    </w:p>
    <w:p w14:paraId="7E103E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 = mat[i * dim:(i + 1) * dim,    # 32x32 blocks are retrieved from cross network</w:t>
      </w:r>
    </w:p>
    <w:p w14:paraId="504B560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j * dim:(j + 1) * dim]</w:t>
      </w:r>
    </w:p>
    <w:p w14:paraId="75311B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i,j] = np.linalg.norm(block, ord="fro") # Frobenius norm is used | norm of each matrix element is calculated and added together</w:t>
      </w:r>
    </w:p>
    <w:p w14:paraId="77E76B8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plot</w:t>
      </w:r>
    </w:p>
    <w:p w14:paraId="0415280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figure(figsize=(9,9))</w:t>
      </w:r>
    </w:p>
    <w:p w14:paraId="3AAD9C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 = plt.matshow(block_norm, cmap=plt.cm.Blues)</w:t>
      </w:r>
    </w:p>
    <w:p w14:paraId="3166A71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x = plt.gca()</w:t>
      </w:r>
    </w:p>
    <w:p w14:paraId="4A2506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vider = make_axes_locatable(plt.gca())</w:t>
      </w:r>
    </w:p>
    <w:p w14:paraId="0965313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 = divider.append_axes("right", size="5%", pad=0.05)</w:t>
      </w:r>
    </w:p>
    <w:p w14:paraId="0A1E737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colorbar(im, cax=cax)</w:t>
      </w:r>
    </w:p>
    <w:p w14:paraId="4D412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tick_params(labelsize=10)</w:t>
      </w:r>
    </w:p>
    <w:p w14:paraId="579DCF9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xticklabels([""] + features, rotation=45, ha="left", fontsize=10)</w:t>
      </w:r>
    </w:p>
    <w:p w14:paraId="5C3145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yticklabels([""] + features, fontsize=10)</w:t>
      </w:r>
    </w:p>
    <w:p w14:paraId="694E6AB5" w14:textId="77777777" w:rsidR="0005430B" w:rsidRPr="0005430B" w:rsidRDefault="0005430B" w:rsidP="0005430B">
      <w:pPr>
        <w:spacing w:before="0" w:line="240" w:lineRule="auto"/>
        <w:jc w:val="left"/>
        <w:rPr>
          <w:rFonts w:ascii="Courier New" w:hAnsi="Courier New" w:cs="Courier New"/>
          <w:sz w:val="14"/>
          <w:szCs w:val="14"/>
        </w:rPr>
      </w:pPr>
    </w:p>
    <w:p w14:paraId="6686900A" w14:textId="4E908483" w:rsidR="009B2217"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savefig(f"{img_dir}/cross_features_{model_num}", dpi=500, bbox_inches='tight')</w:t>
      </w:r>
    </w:p>
    <w:p w14:paraId="19387C2B" w14:textId="56E2DF55" w:rsidR="00D1485C" w:rsidRDefault="00D1485C" w:rsidP="0005430B">
      <w:pPr>
        <w:spacing w:before="0" w:line="240" w:lineRule="auto"/>
        <w:jc w:val="left"/>
        <w:rPr>
          <w:rFonts w:ascii="Courier New" w:hAnsi="Courier New" w:cs="Courier New"/>
          <w:sz w:val="14"/>
          <w:szCs w:val="14"/>
        </w:rPr>
      </w:pPr>
    </w:p>
    <w:p w14:paraId="62B87763" w14:textId="285B79C3" w:rsidR="00D1485C" w:rsidRDefault="009F1858" w:rsidP="00D1485C">
      <w:pPr>
        <w:pStyle w:val="berschrift3"/>
        <w:numPr>
          <w:ilvl w:val="0"/>
          <w:numId w:val="0"/>
        </w:numPr>
      </w:pPr>
      <w:bookmarkStart w:id="179" w:name="_Toc110808420"/>
      <w:r>
        <w:lastRenderedPageBreak/>
        <w:t>p</w:t>
      </w:r>
      <w:r w:rsidR="004C31AC">
        <w:t>roduction/prediction_service</w:t>
      </w:r>
      <w:bookmarkEnd w:id="179"/>
    </w:p>
    <w:p w14:paraId="59C90DCB" w14:textId="6718A1CC" w:rsidR="00D1485C" w:rsidRPr="006774D5" w:rsidRDefault="004C31AC" w:rsidP="00D1485C">
      <w:pPr>
        <w:pStyle w:val="berschrift4"/>
        <w:numPr>
          <w:ilvl w:val="0"/>
          <w:numId w:val="0"/>
        </w:numPr>
      </w:pPr>
      <w:r>
        <w:t>batch_predictor</w:t>
      </w:r>
      <w:r w:rsidR="00D1485C">
        <w:t>.py</w:t>
      </w:r>
    </w:p>
    <w:p w14:paraId="1123161E" w14:textId="77777777" w:rsidR="00D1485C" w:rsidRPr="0005430B" w:rsidRDefault="00D1485C" w:rsidP="00D1485C">
      <w:pPr>
        <w:spacing w:before="0" w:line="240" w:lineRule="auto"/>
        <w:jc w:val="left"/>
        <w:rPr>
          <w:rFonts w:ascii="Courier New" w:hAnsi="Courier New" w:cs="Courier New"/>
          <w:sz w:val="14"/>
          <w:szCs w:val="14"/>
        </w:rPr>
      </w:pPr>
    </w:p>
    <w:p w14:paraId="0B7BC93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Takes in a Dataframe and returns a new Dataframe with prediction values</w:t>
      </w:r>
    </w:p>
    <w:p w14:paraId="26E34249" w14:textId="77777777" w:rsidR="00A045E7" w:rsidRPr="00A045E7" w:rsidRDefault="00A045E7" w:rsidP="00A045E7">
      <w:pPr>
        <w:spacing w:before="0" w:line="240" w:lineRule="auto"/>
        <w:jc w:val="left"/>
        <w:rPr>
          <w:rFonts w:ascii="Courier New" w:hAnsi="Courier New" w:cs="Courier New"/>
          <w:sz w:val="14"/>
          <w:szCs w:val="14"/>
        </w:rPr>
      </w:pPr>
    </w:p>
    <w:p w14:paraId="7772B54B"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from predictor import prediction_server as ps</w:t>
      </w:r>
    </w:p>
    <w:p w14:paraId="06A20918" w14:textId="77777777" w:rsidR="00A045E7" w:rsidRPr="00A045E7" w:rsidRDefault="00A045E7" w:rsidP="00A045E7">
      <w:pPr>
        <w:spacing w:before="0" w:line="240" w:lineRule="auto"/>
        <w:jc w:val="left"/>
        <w:rPr>
          <w:rFonts w:ascii="Courier New" w:hAnsi="Courier New" w:cs="Courier New"/>
          <w:sz w:val="14"/>
          <w:szCs w:val="14"/>
        </w:rPr>
      </w:pPr>
    </w:p>
    <w:p w14:paraId="1143812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def predict_batch(df, model):</w:t>
      </w:r>
    </w:p>
    <w:p w14:paraId="65BED882"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for index, row in df.iterrows():</w:t>
      </w:r>
    </w:p>
    <w:p w14:paraId="6584F287"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entry = row.to_dict()  # Dictionary representation of row for predictor</w:t>
      </w:r>
    </w:p>
    <w:p w14:paraId="3859162F"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pred = ps(model, entry)  # Rating Prediction</w:t>
      </w:r>
    </w:p>
    <w:p w14:paraId="4CB4ED8D"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rating'] = pred  # set predicted rating</w:t>
      </w:r>
    </w:p>
    <w:p w14:paraId="540A2A51" w14:textId="77777777" w:rsidR="00A045E7" w:rsidRPr="00A045E7" w:rsidRDefault="00A045E7" w:rsidP="00A045E7">
      <w:pPr>
        <w:spacing w:before="0" w:line="240" w:lineRule="auto"/>
        <w:jc w:val="left"/>
        <w:rPr>
          <w:rFonts w:ascii="Courier New" w:hAnsi="Courier New" w:cs="Courier New"/>
          <w:sz w:val="14"/>
          <w:szCs w:val="14"/>
        </w:rPr>
      </w:pPr>
    </w:p>
    <w:p w14:paraId="25063514"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 Convert float to integer for absolute ratings (conditions to keep rating interval [1;5])</w:t>
      </w:r>
    </w:p>
    <w:p w14:paraId="7A2EF6F6"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int(round(pred))</w:t>
      </w:r>
    </w:p>
    <w:p w14:paraId="76C52C22" w14:textId="77777777" w:rsidR="00A045E7" w:rsidRPr="00A045E7" w:rsidRDefault="00A045E7" w:rsidP="00A045E7">
      <w:pPr>
        <w:spacing w:before="0" w:line="240" w:lineRule="auto"/>
        <w:jc w:val="left"/>
        <w:rPr>
          <w:rFonts w:ascii="Courier New" w:hAnsi="Courier New" w:cs="Courier New"/>
          <w:sz w:val="14"/>
          <w:szCs w:val="14"/>
        </w:rPr>
      </w:pPr>
    </w:p>
    <w:p w14:paraId="053AFC6E"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lt; 1:</w:t>
      </w:r>
    </w:p>
    <w:p w14:paraId="42F2C6F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1</w:t>
      </w:r>
    </w:p>
    <w:p w14:paraId="76C83571"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gt; 5:</w:t>
      </w:r>
    </w:p>
    <w:p w14:paraId="79B71AF8"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5</w:t>
      </w:r>
    </w:p>
    <w:p w14:paraId="0092A418" w14:textId="77777777" w:rsidR="00A045E7" w:rsidRPr="00A045E7" w:rsidRDefault="00A045E7" w:rsidP="00A045E7">
      <w:pPr>
        <w:spacing w:before="0" w:line="240" w:lineRule="auto"/>
        <w:jc w:val="left"/>
        <w:rPr>
          <w:rFonts w:ascii="Courier New" w:hAnsi="Courier New" w:cs="Courier New"/>
          <w:sz w:val="14"/>
          <w:szCs w:val="14"/>
        </w:rPr>
      </w:pPr>
    </w:p>
    <w:p w14:paraId="14ADD3E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int_rating'] = round(int_pred)</w:t>
      </w:r>
    </w:p>
    <w:p w14:paraId="7BE2890F" w14:textId="0318D078" w:rsid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return df</w:t>
      </w:r>
    </w:p>
    <w:p w14:paraId="25AA0E62" w14:textId="29B71752" w:rsidR="00A045E7" w:rsidRPr="006774D5" w:rsidRDefault="009D46D0" w:rsidP="00A045E7">
      <w:pPr>
        <w:pStyle w:val="berschrift4"/>
        <w:numPr>
          <w:ilvl w:val="0"/>
          <w:numId w:val="0"/>
        </w:numPr>
      </w:pPr>
      <w:r>
        <w:t>prediction_service</w:t>
      </w:r>
      <w:r w:rsidR="00A045E7">
        <w:t>.py</w:t>
      </w:r>
    </w:p>
    <w:p w14:paraId="07F69EB2" w14:textId="77777777" w:rsidR="00A045E7" w:rsidRPr="0005430B" w:rsidRDefault="00A045E7" w:rsidP="00A045E7">
      <w:pPr>
        <w:spacing w:before="0" w:line="240" w:lineRule="auto"/>
        <w:jc w:val="left"/>
        <w:rPr>
          <w:rFonts w:ascii="Courier New" w:hAnsi="Courier New" w:cs="Courier New"/>
          <w:sz w:val="14"/>
          <w:szCs w:val="14"/>
        </w:rPr>
      </w:pPr>
    </w:p>
    <w:p w14:paraId="63E095C6" w14:textId="08F7C6B9"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pandas as pd</w:t>
      </w:r>
    </w:p>
    <w:p w14:paraId="39DEB6C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os</w:t>
      </w:r>
    </w:p>
    <w:p w14:paraId="3017C99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glob</w:t>
      </w:r>
    </w:p>
    <w:p w14:paraId="1B9C732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tensorflow as tf</w:t>
      </w:r>
    </w:p>
    <w:p w14:paraId="5BFA70D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from batch_predictor import predict_batch</w:t>
      </w:r>
    </w:p>
    <w:p w14:paraId="31C7C17F" w14:textId="77777777" w:rsidR="008379F2" w:rsidRPr="008379F2" w:rsidRDefault="008379F2" w:rsidP="008379F2">
      <w:pPr>
        <w:spacing w:before="0" w:line="240" w:lineRule="auto"/>
        <w:jc w:val="left"/>
        <w:rPr>
          <w:rFonts w:ascii="Courier New" w:hAnsi="Courier New" w:cs="Courier New"/>
          <w:sz w:val="14"/>
          <w:szCs w:val="14"/>
        </w:rPr>
      </w:pPr>
    </w:p>
    <w:p w14:paraId="5756F35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Set working directory</w:t>
      </w:r>
    </w:p>
    <w:p w14:paraId="3DC3028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os.chdir('../..')</w:t>
      </w:r>
    </w:p>
    <w:p w14:paraId="7D45341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int(os.getcwd())</w:t>
      </w:r>
    </w:p>
    <w:p w14:paraId="62ECF70D" w14:textId="77777777" w:rsidR="008379F2" w:rsidRPr="008379F2" w:rsidRDefault="008379F2" w:rsidP="008379F2">
      <w:pPr>
        <w:spacing w:before="0" w:line="240" w:lineRule="auto"/>
        <w:jc w:val="left"/>
        <w:rPr>
          <w:rFonts w:ascii="Courier New" w:hAnsi="Courier New" w:cs="Courier New"/>
          <w:sz w:val="14"/>
          <w:szCs w:val="14"/>
        </w:rPr>
      </w:pPr>
    </w:p>
    <w:p w14:paraId="37CEA8A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Declare path variables</w:t>
      </w:r>
    </w:p>
    <w:p w14:paraId="0E29F7D3" w14:textId="77777777" w:rsidR="008379F2" w:rsidRPr="008379F2" w:rsidRDefault="008379F2" w:rsidP="008379F2">
      <w:pPr>
        <w:spacing w:before="0" w:line="240" w:lineRule="auto"/>
        <w:jc w:val="left"/>
        <w:rPr>
          <w:rFonts w:ascii="Courier New" w:hAnsi="Courier New" w:cs="Courier New"/>
          <w:sz w:val="14"/>
          <w:szCs w:val="14"/>
        </w:rPr>
      </w:pPr>
    </w:p>
    <w:p w14:paraId="7B1520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oduction_data = 'ml-1k_prod'</w:t>
      </w:r>
    </w:p>
    <w:p w14:paraId="7490DB0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ediction_data_dir = f'production/production_data/{production_data}.csv'</w:t>
      </w:r>
    </w:p>
    <w:p w14:paraId="742FC481"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LINE_NAME = 'DCN-iterate'</w:t>
      </w:r>
    </w:p>
    <w:p w14:paraId="679279C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_DIR = 'pipeline'</w:t>
      </w:r>
    </w:p>
    <w:p w14:paraId="7956BD4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SERVING_MODEL_DIR = os.path.join(PIPE_DIR, 'serving_model', PIPELINE_NAME)</w:t>
      </w:r>
    </w:p>
    <w:p w14:paraId="0FA93666" w14:textId="77777777" w:rsidR="008379F2" w:rsidRPr="008379F2" w:rsidRDefault="008379F2" w:rsidP="008379F2">
      <w:pPr>
        <w:spacing w:before="0" w:line="240" w:lineRule="auto"/>
        <w:jc w:val="left"/>
        <w:rPr>
          <w:rFonts w:ascii="Courier New" w:hAnsi="Courier New" w:cs="Courier New"/>
          <w:sz w:val="14"/>
          <w:szCs w:val="14"/>
        </w:rPr>
      </w:pPr>
    </w:p>
    <w:p w14:paraId="6998B1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Load prediction dataset and model</w:t>
      </w:r>
    </w:p>
    <w:p w14:paraId="21E27D3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 = pd.read_csv(prediction_data_dir)</w:t>
      </w:r>
    </w:p>
    <w:p w14:paraId="08EBAFF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loaded_model = tf.saved_model.load(max(glob.glob(os.path.join(SERVING_MODEL_DIR, '*/')), key=os.path.getmtime))  # Load newest model from 'serving_model'</w:t>
      </w:r>
    </w:p>
    <w:p w14:paraId="54CAFEB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del_name = max(glob.glob(os.path.join(SERVING_MODEL_DIR, '*/')), key=os.path.getmtime).split("/")[-2]  # Get model name to assign monitoring data to model</w:t>
      </w:r>
    </w:p>
    <w:p w14:paraId="0A9A4D62" w14:textId="77777777" w:rsidR="008379F2" w:rsidRPr="008379F2" w:rsidRDefault="008379F2" w:rsidP="008379F2">
      <w:pPr>
        <w:spacing w:before="0" w:line="240" w:lineRule="auto"/>
        <w:jc w:val="left"/>
        <w:rPr>
          <w:rFonts w:ascii="Courier New" w:hAnsi="Courier New" w:cs="Courier New"/>
          <w:sz w:val="14"/>
          <w:szCs w:val="14"/>
        </w:rPr>
      </w:pPr>
    </w:p>
    <w:p w14:paraId="5C97641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NITORING = f'production/monitoring/{model_name}_monitoring.csv'</w:t>
      </w:r>
    </w:p>
    <w:p w14:paraId="36E7CF1A" w14:textId="77777777" w:rsidR="008379F2" w:rsidRPr="008379F2" w:rsidRDefault="008379F2" w:rsidP="008379F2">
      <w:pPr>
        <w:spacing w:before="0" w:line="240" w:lineRule="auto"/>
        <w:jc w:val="left"/>
        <w:rPr>
          <w:rFonts w:ascii="Courier New" w:hAnsi="Courier New" w:cs="Courier New"/>
          <w:sz w:val="14"/>
          <w:szCs w:val="14"/>
        </w:rPr>
      </w:pPr>
    </w:p>
    <w:p w14:paraId="7600DEE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rating columns to be filled by predict_batch</w:t>
      </w:r>
    </w:p>
    <w:p w14:paraId="1A732DB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rating'] = 0</w:t>
      </w:r>
    </w:p>
    <w:p w14:paraId="4FAC8B9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int_rating'] = 0</w:t>
      </w:r>
    </w:p>
    <w:p w14:paraId="2973BA62" w14:textId="77777777" w:rsidR="008379F2" w:rsidRPr="008379F2" w:rsidRDefault="008379F2" w:rsidP="008379F2">
      <w:pPr>
        <w:spacing w:before="0" w:line="240" w:lineRule="auto"/>
        <w:jc w:val="left"/>
        <w:rPr>
          <w:rFonts w:ascii="Courier New" w:hAnsi="Courier New" w:cs="Courier New"/>
          <w:sz w:val="14"/>
          <w:szCs w:val="14"/>
        </w:rPr>
      </w:pPr>
    </w:p>
    <w:p w14:paraId="57C2009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Fill in columns for float prediction value and int prediction value</w:t>
      </w:r>
    </w:p>
    <w:p w14:paraId="489E7E0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_pred = predict_batch(df, loaded_model)</w:t>
      </w:r>
    </w:p>
    <w:p w14:paraId="035570BE" w14:textId="77777777" w:rsidR="008379F2" w:rsidRPr="008379F2" w:rsidRDefault="008379F2" w:rsidP="008379F2">
      <w:pPr>
        <w:spacing w:before="0" w:line="240" w:lineRule="auto"/>
        <w:jc w:val="left"/>
        <w:rPr>
          <w:rFonts w:ascii="Courier New" w:hAnsi="Courier New" w:cs="Courier New"/>
          <w:sz w:val="14"/>
          <w:szCs w:val="14"/>
        </w:rPr>
      </w:pPr>
    </w:p>
    <w:p w14:paraId="7FD2E43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predictions to a monitoring table (simple CSV file)</w:t>
      </w:r>
    </w:p>
    <w:p w14:paraId="5889FED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f os.path.exists(MONITORING):</w:t>
      </w:r>
    </w:p>
    <w:p w14:paraId="4102DF1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monitor = pd.read_csv(MONITORING)</w:t>
      </w:r>
    </w:p>
    <w:p w14:paraId="26364749"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 = pd.concat([df_monitor, df_pred], ignore_index=True)</w:t>
      </w:r>
    </w:p>
    <w:p w14:paraId="0B5976A4"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to_csv(MONITORING, index=False)</w:t>
      </w:r>
    </w:p>
    <w:p w14:paraId="0229311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else:</w:t>
      </w:r>
    </w:p>
    <w:p w14:paraId="1B32C505" w14:textId="014E26F1" w:rsidR="00A045E7" w:rsidRPr="00A045E7"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pred.to_csv(MONITORING, index=False)</w:t>
      </w:r>
    </w:p>
    <w:p w14:paraId="22DE5CA0" w14:textId="142A8BEB" w:rsidR="00A045E7" w:rsidRDefault="00A045E7" w:rsidP="00A045E7">
      <w:pPr>
        <w:spacing w:before="0" w:line="240" w:lineRule="auto"/>
        <w:jc w:val="left"/>
        <w:rPr>
          <w:rFonts w:ascii="Courier New" w:hAnsi="Courier New" w:cs="Courier New"/>
          <w:sz w:val="14"/>
          <w:szCs w:val="14"/>
        </w:rPr>
      </w:pPr>
    </w:p>
    <w:p w14:paraId="25556760" w14:textId="77777777" w:rsidR="009D46D0" w:rsidRPr="006774D5" w:rsidRDefault="009D46D0" w:rsidP="009D46D0">
      <w:pPr>
        <w:pStyle w:val="berschrift4"/>
        <w:numPr>
          <w:ilvl w:val="0"/>
          <w:numId w:val="0"/>
        </w:numPr>
      </w:pPr>
      <w:r>
        <w:t>prediction_service.py</w:t>
      </w:r>
    </w:p>
    <w:p w14:paraId="586BA4B7" w14:textId="77777777" w:rsidR="009D46D0" w:rsidRPr="0005430B" w:rsidRDefault="009D46D0" w:rsidP="009D46D0">
      <w:pPr>
        <w:spacing w:before="0" w:line="240" w:lineRule="auto"/>
        <w:jc w:val="left"/>
        <w:rPr>
          <w:rFonts w:ascii="Courier New" w:hAnsi="Courier New" w:cs="Courier New"/>
          <w:sz w:val="14"/>
          <w:szCs w:val="14"/>
        </w:rPr>
      </w:pPr>
    </w:p>
    <w:p w14:paraId="4480F55D"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Takes in a model and a dataset entry (in form of a dictionary) and returns the predicted value of the model</w:t>
      </w:r>
    </w:p>
    <w:p w14:paraId="2251BD4A" w14:textId="77777777" w:rsidR="00FA7FEF" w:rsidRPr="00FA7FEF" w:rsidRDefault="00FA7FEF" w:rsidP="00FA7FEF">
      <w:pPr>
        <w:spacing w:before="0" w:line="240" w:lineRule="auto"/>
        <w:jc w:val="left"/>
        <w:rPr>
          <w:rFonts w:ascii="Courier New" w:hAnsi="Courier New" w:cs="Courier New"/>
          <w:sz w:val="14"/>
          <w:szCs w:val="14"/>
        </w:rPr>
      </w:pPr>
    </w:p>
    <w:p w14:paraId="34D784D1"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def prediction_server(model, entry):</w:t>
      </w:r>
    </w:p>
    <w:p w14:paraId="4B0F23F6"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score = model({'user_id': [[entry['user_id']]], 'movie_id': [[entry['movie_id']]], 'user_gender': [[entry['user_gender']]], 'user_occupation': [[entry['user_occupation']]], 'user_age_cohort': [[entry['user_age_cohort']]]}).numpy()</w:t>
      </w:r>
    </w:p>
    <w:p w14:paraId="3F466474" w14:textId="1EE36CA3" w:rsidR="009D46D0" w:rsidRPr="00A32DA3"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return score[0][0][0]</w:t>
      </w:r>
    </w:p>
    <w:p w14:paraId="526C41B6" w14:textId="1EDC0464" w:rsidR="009F15AF" w:rsidRPr="00721A18" w:rsidRDefault="0098612B" w:rsidP="009F15AF">
      <w:pPr>
        <w:pStyle w:val="berschrift1"/>
        <w:numPr>
          <w:ilvl w:val="0"/>
          <w:numId w:val="0"/>
        </w:numPr>
      </w:pPr>
      <w:bookmarkStart w:id="180" w:name="_Toc110808421"/>
      <w:r>
        <w:lastRenderedPageBreak/>
        <w:t>References</w:t>
      </w:r>
      <w:bookmarkEnd w:id="180"/>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EndPr/>
      <w:sdtContent>
        <w:p w14:paraId="4624D9BD" w14:textId="77777777" w:rsidR="005470F4" w:rsidRDefault="00B32AE3" w:rsidP="005470F4">
          <w:pPr>
            <w:pStyle w:val="CitaviBibliographyHeading"/>
          </w:pPr>
          <w:r>
            <w:fldChar w:fldCharType="begin"/>
          </w:r>
          <w:r>
            <w:instrText>ADDIN CitaviBibliography</w:instrText>
          </w:r>
          <w:r>
            <w:fldChar w:fldCharType="separate"/>
          </w:r>
          <w:r w:rsidR="005470F4">
            <w:t>References</w:t>
          </w:r>
        </w:p>
        <w:p w14:paraId="088E9AC5" w14:textId="77777777" w:rsidR="005470F4" w:rsidRDefault="005470F4" w:rsidP="005470F4">
          <w:pPr>
            <w:pStyle w:val="CitaviBibliographyEntry"/>
          </w:pPr>
          <w:bookmarkStart w:id="181" w:name="_CTVL001bf7be05068d34d3d83f8ebfe6e564de7"/>
          <w:r>
            <w:t>Aggarwal, C. C. (2016).</w:t>
          </w:r>
          <w:bookmarkEnd w:id="181"/>
          <w:r>
            <w:t xml:space="preserve"> </w:t>
          </w:r>
          <w:r w:rsidRPr="005470F4">
            <w:rPr>
              <w:i/>
            </w:rPr>
            <w:t>Recommender Systems: The Textbook</w:t>
          </w:r>
          <w:r w:rsidRPr="005470F4">
            <w:t xml:space="preserve">. Cham: Springer International Publishing. </w:t>
          </w:r>
        </w:p>
        <w:p w14:paraId="5A0E9267" w14:textId="77777777" w:rsidR="005470F4" w:rsidRDefault="005470F4" w:rsidP="005470F4">
          <w:pPr>
            <w:pStyle w:val="CitaviBibliographyEntry"/>
          </w:pPr>
          <w:bookmarkStart w:id="182" w:name="_CTVL001ef9eb371e62945e8834e93cbf9af643e"/>
          <w:r>
            <w:t>Algorithmia.</w:t>
          </w:r>
          <w:bookmarkEnd w:id="182"/>
          <w:r>
            <w:t xml:space="preserve"> </w:t>
          </w:r>
          <w:r w:rsidRPr="005470F4">
            <w:rPr>
              <w:i/>
            </w:rPr>
            <w:t>2020 state of enterprise machine learning</w:t>
          </w:r>
          <w:r w:rsidRPr="005470F4">
            <w:t xml:space="preserve">. Retrieved from https://info.algorithmia.com/hubfs/2019/Whitepapers/The-State-of-Enterprise-ML-2020/Algorithmia_2020_State_of_Enterprise_ML.pdf </w:t>
          </w:r>
        </w:p>
        <w:p w14:paraId="1F664CF8" w14:textId="77777777" w:rsidR="005470F4" w:rsidRDefault="005470F4" w:rsidP="005470F4">
          <w:pPr>
            <w:pStyle w:val="CitaviBibliographyEntry"/>
          </w:pPr>
          <w:bookmarkStart w:id="183" w:name="_CTVL001919eee7a1c16499caea3e4511e683d97"/>
          <w:r>
            <w:t>Alla, S., &amp; Adari, S. K. (2021).</w:t>
          </w:r>
          <w:bookmarkEnd w:id="183"/>
          <w:r>
            <w:t xml:space="preserve"> </w:t>
          </w:r>
          <w:r w:rsidRPr="005470F4">
            <w:rPr>
              <w:i/>
            </w:rPr>
            <w:t>Beginning MLOps with MLFlow</w:t>
          </w:r>
          <w:r w:rsidRPr="005470F4">
            <w:t xml:space="preserve">. Springer. </w:t>
          </w:r>
        </w:p>
        <w:p w14:paraId="452548E5" w14:textId="77777777" w:rsidR="005470F4" w:rsidRDefault="005470F4" w:rsidP="005470F4">
          <w:pPr>
            <w:pStyle w:val="CitaviBibliographyEntry"/>
          </w:pPr>
          <w:bookmarkStart w:id="184" w:name="_CTVL001fd07bc3413044e978717eaf0067c54c7"/>
          <w:r>
            <w:t>Alyari, F., &amp; Jafari Navimipour, N. (2018). Recommender systems.</w:t>
          </w:r>
          <w:bookmarkEnd w:id="184"/>
          <w:r>
            <w:t xml:space="preserve"> </w:t>
          </w:r>
          <w:r w:rsidRPr="005470F4">
            <w:rPr>
              <w:i/>
            </w:rPr>
            <w:t>Kybernetes</w:t>
          </w:r>
          <w:r w:rsidRPr="005470F4">
            <w:t xml:space="preserve">, </w:t>
          </w:r>
          <w:r w:rsidRPr="005470F4">
            <w:rPr>
              <w:i/>
            </w:rPr>
            <w:t>47</w:t>
          </w:r>
          <w:r w:rsidRPr="005470F4">
            <w:t>(5), 985–1017. https://doi.org/10.1108/K-06-2017-0196</w:t>
          </w:r>
        </w:p>
        <w:p w14:paraId="239F913F" w14:textId="77777777" w:rsidR="005470F4" w:rsidRDefault="005470F4" w:rsidP="005470F4">
          <w:pPr>
            <w:pStyle w:val="CitaviBibliographyEntry"/>
          </w:pPr>
          <w:bookmarkStart w:id="185" w:name="_CTVL001c80a14e85177455ba24180869b32b913"/>
          <w:r>
            <w:t>Apache Software Foundation (n.d.). Airflow. Retrieved from https://airflow.apache.org/</w:t>
          </w:r>
        </w:p>
        <w:p w14:paraId="62871A9E" w14:textId="77777777" w:rsidR="005470F4" w:rsidRDefault="005470F4" w:rsidP="005470F4">
          <w:pPr>
            <w:pStyle w:val="CitaviBibliographyEntry"/>
          </w:pPr>
          <w:bookmarkStart w:id="186" w:name="_CTVL001fd47c7fdc1ee495ab5f08ee97bc58ac8"/>
          <w:bookmarkEnd w:id="185"/>
          <w:r>
            <w:t>Arrikto (n.d.). Arrikto Enterprise Kubeflow Documentation. Retrieved from https://docs.arrikto.com/</w:t>
          </w:r>
        </w:p>
        <w:p w14:paraId="724ACF94" w14:textId="77777777" w:rsidR="005470F4" w:rsidRDefault="005470F4" w:rsidP="005470F4">
          <w:pPr>
            <w:pStyle w:val="CitaviBibliographyEntry"/>
          </w:pPr>
          <w:bookmarkStart w:id="187" w:name="_CTVL001158273169e054b2daed4a28cb665123f"/>
          <w:bookmarkEnd w:id="186"/>
          <w:r>
            <w:t>Baena-Garcıa, M., Del Campo-Ávila, J., Fidalgo, R., Bifet, A., Gavalda, R., &amp; Morales-Bueno, R. (2006). Early drift detection method. In</w:t>
          </w:r>
          <w:bookmarkEnd w:id="187"/>
          <w:r>
            <w:t xml:space="preserve"> </w:t>
          </w:r>
          <w:r w:rsidRPr="005470F4">
            <w:rPr>
              <w:i/>
            </w:rPr>
            <w:t>Fourth international workshop on knowledge discovery from data streams</w:t>
          </w:r>
          <w:r w:rsidRPr="005470F4">
            <w:t>.</w:t>
          </w:r>
        </w:p>
        <w:p w14:paraId="54937269" w14:textId="77777777" w:rsidR="005470F4" w:rsidRDefault="005470F4" w:rsidP="005470F4">
          <w:pPr>
            <w:pStyle w:val="CitaviBibliographyEntry"/>
          </w:pPr>
          <w:bookmarkStart w:id="188" w:name="_CTVL001b684d2f5565d4f0aaf008928c14fa66d"/>
          <w:r>
            <w:t>Baker, T. (2019).</w:t>
          </w:r>
          <w:bookmarkEnd w:id="188"/>
          <w:r>
            <w:t xml:space="preserve"> </w:t>
          </w:r>
          <w:r w:rsidRPr="005470F4">
            <w:rPr>
              <w:i/>
            </w:rPr>
            <w:t>Smarter Humans. Smarter Machines.</w:t>
          </w:r>
          <w:r w:rsidRPr="005470F4">
            <w:t xml:space="preserve"> Retrieved from Refinitiv website: https://www.refinitiv.com/en/resources/special-report/refinitiv-2019-artificial-intelligence-machine-learning-global-study </w:t>
          </w:r>
        </w:p>
        <w:p w14:paraId="4952FDF0" w14:textId="77777777" w:rsidR="005470F4" w:rsidRDefault="005470F4" w:rsidP="005470F4">
          <w:pPr>
            <w:pStyle w:val="CitaviBibliographyEntry"/>
          </w:pPr>
          <w:bookmarkStart w:id="189"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9"/>
          <w:r>
            <w:t xml:space="preserve"> </w:t>
          </w:r>
          <w:r w:rsidRPr="005470F4">
            <w:rPr>
              <w:i/>
            </w:rPr>
            <w:t xml:space="preserve">Proceedings of the 23rd ACM SIGKDD International Conference on Knowledge Discovery and Data Mining </w:t>
          </w:r>
          <w:r w:rsidRPr="005470F4">
            <w:t>(pp. 1387–1395). New York, NY, USA: ACM. https://doi.org/10.1145/3097983.3098021</w:t>
          </w:r>
        </w:p>
        <w:p w14:paraId="45B2208F" w14:textId="77777777" w:rsidR="005470F4" w:rsidRDefault="005470F4" w:rsidP="005470F4">
          <w:pPr>
            <w:pStyle w:val="CitaviBibliographyEntry"/>
          </w:pPr>
          <w:bookmarkStart w:id="190" w:name="_CTVL001c1e2e2b70b224eeea8b4f4e4a16d5d0e"/>
          <w:r>
            <w:t>Blondel, M., Fujino, A., Ueda, N., &amp; Ishihata, M. (2016, July 25).</w:t>
          </w:r>
          <w:bookmarkEnd w:id="190"/>
          <w:r>
            <w:t xml:space="preserve"> </w:t>
          </w:r>
          <w:r w:rsidRPr="005470F4">
            <w:rPr>
              <w:i/>
            </w:rPr>
            <w:t>Higher-Order Factorization Machines</w:t>
          </w:r>
          <w:r w:rsidRPr="005470F4">
            <w:t xml:space="preserve">. Retrieved from http://arxiv.org/pdf/1607.07195v2 </w:t>
          </w:r>
        </w:p>
        <w:p w14:paraId="26C18396" w14:textId="77777777" w:rsidR="005470F4" w:rsidRDefault="005470F4" w:rsidP="005470F4">
          <w:pPr>
            <w:pStyle w:val="CitaviBibliographyEntry"/>
          </w:pPr>
          <w:bookmarkStart w:id="191" w:name="_CTVL001a9002594473d43069e6dda4150413420"/>
          <w:r>
            <w:t>Blondel, M., Ishihata, M., Fujino, A., &amp; Ueda, N. (2016, July 29).</w:t>
          </w:r>
          <w:bookmarkEnd w:id="191"/>
          <w:r>
            <w:t xml:space="preserve"> </w:t>
          </w:r>
          <w:r w:rsidRPr="005470F4">
            <w:rPr>
              <w:i/>
            </w:rPr>
            <w:t>Polynomial Networks and Factorization Machines: New Insights and Efficient Training Algorithms</w:t>
          </w:r>
          <w:r w:rsidRPr="005470F4">
            <w:t xml:space="preserve">. Retrieved from http://arxiv.org/pdf/1607.08810v1 </w:t>
          </w:r>
        </w:p>
        <w:p w14:paraId="5238078C" w14:textId="77777777" w:rsidR="005470F4" w:rsidRDefault="005470F4" w:rsidP="005470F4">
          <w:pPr>
            <w:pStyle w:val="CitaviBibliographyEntry"/>
          </w:pPr>
          <w:bookmarkStart w:id="192" w:name="_CTVL0012e1b3234f86f45b88caca3262c856813"/>
          <w:r>
            <w:t>Charniak, E. (2019).</w:t>
          </w:r>
          <w:bookmarkEnd w:id="192"/>
          <w:r>
            <w:t xml:space="preserve"> </w:t>
          </w:r>
          <w:r w:rsidRPr="005470F4">
            <w:rPr>
              <w:i/>
            </w:rPr>
            <w:t>Introduction to Deep Learning</w:t>
          </w:r>
          <w:r w:rsidRPr="005470F4">
            <w:t xml:space="preserve">. The MIT Press. </w:t>
          </w:r>
        </w:p>
        <w:p w14:paraId="65D6F2BD" w14:textId="77777777" w:rsidR="005470F4" w:rsidRDefault="005470F4" w:rsidP="005470F4">
          <w:pPr>
            <w:pStyle w:val="CitaviBibliographyEntry"/>
          </w:pPr>
          <w:bookmarkStart w:id="193" w:name="_CTVL0019744b604bd6f4aab8cfb22955c063b01"/>
          <w:r>
            <w:t>Choy, G., Khalilzadeh, O., Michalski, M., Do, S., Samir, A. E., Pianykh, O. S., . . . Dreyer, K. J. (2018). Current Applications and Future Impact of Machine Learning in Radiology.</w:t>
          </w:r>
          <w:bookmarkEnd w:id="193"/>
          <w:r>
            <w:t xml:space="preserve"> </w:t>
          </w:r>
          <w:r w:rsidRPr="005470F4">
            <w:rPr>
              <w:i/>
            </w:rPr>
            <w:t>Radiology</w:t>
          </w:r>
          <w:r w:rsidRPr="005470F4">
            <w:t xml:space="preserve">, </w:t>
          </w:r>
          <w:r w:rsidRPr="005470F4">
            <w:rPr>
              <w:i/>
            </w:rPr>
            <w:t>288</w:t>
          </w:r>
          <w:r w:rsidRPr="005470F4">
            <w:t>(2), 318–328. https://doi.org/10.1148/radiol.2018171820</w:t>
          </w:r>
        </w:p>
        <w:p w14:paraId="02D9F344" w14:textId="77777777" w:rsidR="005470F4" w:rsidRDefault="005470F4" w:rsidP="005470F4">
          <w:pPr>
            <w:pStyle w:val="CitaviBibliographyEntry"/>
          </w:pPr>
          <w:bookmarkStart w:id="194" w:name="_CTVL00197902646bc564eaaa19ebaba329abb2e"/>
          <w:r>
            <w:lastRenderedPageBreak/>
            <w:t>Chui, M., Hall, B., Singla, A., &amp; Sukharevsky, A. (2021, December 8).</w:t>
          </w:r>
          <w:bookmarkEnd w:id="194"/>
          <w:r>
            <w:t xml:space="preserve"> </w:t>
          </w:r>
          <w:r w:rsidRPr="005470F4">
            <w:rPr>
              <w:i/>
            </w:rPr>
            <w:t>The state of AI in 2021</w:t>
          </w:r>
          <w:r w:rsidRPr="005470F4">
            <w:t xml:space="preserve">. Retrieved from McKinsey website: https://www.mckinsey.com/business-functions/quantumblack/our-insights/global-survey-the-state-of-ai-in-2021 </w:t>
          </w:r>
        </w:p>
        <w:p w14:paraId="7F063644" w14:textId="77777777" w:rsidR="005470F4" w:rsidRDefault="005470F4" w:rsidP="005470F4">
          <w:pPr>
            <w:pStyle w:val="CitaviBibliographyEntry"/>
          </w:pPr>
          <w:bookmarkStart w:id="195" w:name="_CTVL00149778e4f4dd14bdcaf583e52ef68d592"/>
          <w:r>
            <w:t>Columbus, L. (2017, July 9). McKinsey's State Of Machine Learning And AI, 2017.</w:t>
          </w:r>
          <w:bookmarkEnd w:id="195"/>
          <w:r>
            <w:t xml:space="preserve"> </w:t>
          </w:r>
          <w:r w:rsidRPr="005470F4">
            <w:rPr>
              <w:i/>
            </w:rPr>
            <w:t>Forbes</w:t>
          </w:r>
          <w:r w:rsidRPr="005470F4">
            <w:t>. Retrieved from https://www.forbes.com/sites/louiscolumbus/2017/07/09/mckinseys-state-of-machine-learning-and-ai-2017/?sh=63414b1b75b6</w:t>
          </w:r>
        </w:p>
        <w:p w14:paraId="7E8EE9D8" w14:textId="77777777" w:rsidR="005470F4" w:rsidRDefault="005470F4" w:rsidP="005470F4">
          <w:pPr>
            <w:pStyle w:val="CitaviBibliographyEntry"/>
          </w:pPr>
          <w:bookmarkStart w:id="196" w:name="_CTVL001c55ccbf27da94b1286e464e0afcaef5b"/>
          <w:r>
            <w:t>Covington, P., Adams, J., &amp; Sargin, E. (2016). Deep Neural Networks for YouTube Recommendations. In S. Sen, W. Geyer, J. Freyne, &amp; P. Castells (Eds.),</w:t>
          </w:r>
          <w:bookmarkEnd w:id="196"/>
          <w:r>
            <w:t xml:space="preserve"> </w:t>
          </w:r>
          <w:r w:rsidRPr="005470F4">
            <w:rPr>
              <w:i/>
            </w:rPr>
            <w:t xml:space="preserve">Proceedings of the 10th ACM Conference on Recommender Systems </w:t>
          </w:r>
          <w:r w:rsidRPr="005470F4">
            <w:t>(pp. 191–198). New York, NY, USA: ACM. https://doi.org/10.1145/2959100.2959190</w:t>
          </w:r>
        </w:p>
        <w:p w14:paraId="675E1F4E" w14:textId="77777777" w:rsidR="005470F4" w:rsidRDefault="005470F4" w:rsidP="005470F4">
          <w:pPr>
            <w:pStyle w:val="CitaviBibliographyEntry"/>
          </w:pPr>
          <w:bookmarkStart w:id="197" w:name="_CTVL00150b0f86621224fbdba5efdb4653f2f67"/>
          <w:r>
            <w:t>Crowe, R. (2019). Why do I need metadata? (TensorFlow Extended). Retrieved from https://www.youtube.com/watch?v=cc1-eocgm1E</w:t>
          </w:r>
        </w:p>
        <w:p w14:paraId="5140DECE" w14:textId="77777777" w:rsidR="005470F4" w:rsidRDefault="005470F4" w:rsidP="005470F4">
          <w:pPr>
            <w:pStyle w:val="CitaviBibliographyEntry"/>
          </w:pPr>
          <w:bookmarkStart w:id="198" w:name="_CTVL001fb97b694f03d42c9a36caf595751ceb9"/>
          <w:bookmarkEnd w:id="197"/>
          <w:r>
            <w:t>Cunningham, W. (1993). The WyCash portfolio management system.</w:t>
          </w:r>
          <w:bookmarkEnd w:id="198"/>
          <w:r>
            <w:t xml:space="preserve"> </w:t>
          </w:r>
          <w:r w:rsidRPr="005470F4">
            <w:rPr>
              <w:i/>
            </w:rPr>
            <w:t>ACM SIGPLAN OOPS Messenger</w:t>
          </w:r>
          <w:r w:rsidRPr="005470F4">
            <w:t xml:space="preserve">, </w:t>
          </w:r>
          <w:r w:rsidRPr="005470F4">
            <w:rPr>
              <w:i/>
            </w:rPr>
            <w:t>4</w:t>
          </w:r>
          <w:r w:rsidRPr="005470F4">
            <w:t>(2), 29–30. https://doi.org/10.1145/157710.157715</w:t>
          </w:r>
        </w:p>
        <w:p w14:paraId="4C3A5F7B" w14:textId="77777777" w:rsidR="005470F4" w:rsidRDefault="005470F4" w:rsidP="005470F4">
          <w:pPr>
            <w:pStyle w:val="CitaviBibliographyEntry"/>
          </w:pPr>
          <w:bookmarkStart w:id="199" w:name="_CTVL001710c1204a13d463e8e62fbb832370a37"/>
          <w:r>
            <w:t>Dacrema, M. F., Boglio, S., Cremonesi, P., &amp; Jannach, D. (2021). A Troubling Analysis of Reproducibility and Progress in Recommender Systems Research.</w:t>
          </w:r>
          <w:bookmarkEnd w:id="199"/>
          <w:r>
            <w:t xml:space="preserve"> </w:t>
          </w:r>
          <w:r w:rsidRPr="005470F4">
            <w:rPr>
              <w:i/>
            </w:rPr>
            <w:t>ACM Transactions on Information Systems</w:t>
          </w:r>
          <w:r w:rsidRPr="005470F4">
            <w:t xml:space="preserve">, </w:t>
          </w:r>
          <w:r w:rsidRPr="005470F4">
            <w:rPr>
              <w:i/>
            </w:rPr>
            <w:t>39</w:t>
          </w:r>
          <w:r w:rsidRPr="005470F4">
            <w:t>(2), 1–49. https://doi.org/10.1145/3434185</w:t>
          </w:r>
        </w:p>
        <w:p w14:paraId="31647A40" w14:textId="77777777" w:rsidR="005470F4" w:rsidRDefault="005470F4" w:rsidP="005470F4">
          <w:pPr>
            <w:pStyle w:val="CitaviBibliographyEntry"/>
          </w:pPr>
          <w:bookmarkStart w:id="200" w:name="_CTVL00179925f646bbf4c4bba88881ae61c4bc5"/>
          <w:r>
            <w:t>Denis Baylor, Kevin Haas, Konstantinos Katsiapis, Sammy Leong, Rose Liu, Clemens Menwald, . . . Martin Zinkevich (2019). Continuous Training for Production ML in the TensorFlow Extended (TFX) Platform. In</w:t>
          </w:r>
          <w:bookmarkEnd w:id="200"/>
          <w:r>
            <w:t xml:space="preserve"> </w:t>
          </w:r>
          <w:r w:rsidRPr="005470F4">
            <w:rPr>
              <w:i/>
            </w:rPr>
            <w:t xml:space="preserve">2019 USENIX Conference on Operational Machine Learning (OpML 19) </w:t>
          </w:r>
          <w:r w:rsidRPr="005470F4">
            <w:t>(pp. 51–53). Santa Clara, CA: USENIX Association. Retrieved from https://www.usenix.org/conference/opml19/presentation/baylor</w:t>
          </w:r>
        </w:p>
        <w:p w14:paraId="3D236B19" w14:textId="77777777" w:rsidR="005470F4" w:rsidRDefault="005470F4" w:rsidP="005470F4">
          <w:pPr>
            <w:pStyle w:val="CitaviBibliographyEntry"/>
          </w:pPr>
          <w:bookmarkStart w:id="201" w:name="_CTVL00178bde63258fc4478a84dc315104cb344"/>
          <w:r>
            <w:t>Deo, N. (2019).</w:t>
          </w:r>
          <w:bookmarkEnd w:id="201"/>
          <w:r>
            <w:t xml:space="preserve"> </w:t>
          </w:r>
          <w:r w:rsidRPr="005470F4">
            <w:rPr>
              <w:i/>
            </w:rPr>
            <w:t>Graph theory: With applications to engineering &amp; computer science</w:t>
          </w:r>
          <w:r w:rsidRPr="005470F4">
            <w:t xml:space="preserve">. </w:t>
          </w:r>
          <w:r w:rsidRPr="005470F4">
            <w:rPr>
              <w:i/>
            </w:rPr>
            <w:t>Dover books on mathematics</w:t>
          </w:r>
          <w:r w:rsidRPr="005470F4">
            <w:t xml:space="preserve">. Mineola, NY: Dover Publications. </w:t>
          </w:r>
        </w:p>
        <w:p w14:paraId="2C0D385F" w14:textId="77777777" w:rsidR="005470F4" w:rsidRDefault="005470F4" w:rsidP="005470F4">
          <w:pPr>
            <w:pStyle w:val="CitaviBibliographyEntry"/>
          </w:pPr>
          <w:bookmarkStart w:id="202" w:name="_CTVL001e10d663035094d0dabe93aea4a76aa1d"/>
          <w:r>
            <w:t>Feng Gu, Zhang, G., Jie Lu, &amp; Chin-Teng Lin (2016). Concept drift detection based on equal density estimation. In</w:t>
          </w:r>
          <w:bookmarkEnd w:id="202"/>
          <w:r>
            <w:t xml:space="preserve"> </w:t>
          </w:r>
          <w:r w:rsidRPr="005470F4">
            <w:rPr>
              <w:i/>
            </w:rPr>
            <w:t>2016 International Joint Conference on Neural Networks (IJCNN)</w:t>
          </w:r>
          <w:r w:rsidRPr="005470F4">
            <w:t>.</w:t>
          </w:r>
        </w:p>
        <w:p w14:paraId="626F8204" w14:textId="77777777" w:rsidR="005470F4" w:rsidRDefault="005470F4" w:rsidP="005470F4">
          <w:pPr>
            <w:pStyle w:val="CitaviBibliographyEntry"/>
          </w:pPr>
          <w:bookmarkStart w:id="203" w:name="_CTVL0018cc7b0b1d1c040be8955aa26dfb58238"/>
          <w:r>
            <w:t>Fernández-Tobias, I., Cantador, I., Kaminskas, M., &amp; Ricci, F. (2012). Cross-domain recommender systems: A survey of the state of the art. In</w:t>
          </w:r>
          <w:bookmarkEnd w:id="203"/>
          <w:r>
            <w:t xml:space="preserve"> </w:t>
          </w:r>
          <w:r w:rsidRPr="005470F4">
            <w:rPr>
              <w:i/>
            </w:rPr>
            <w:t xml:space="preserve">Spanish conference on information retrieval. </w:t>
          </w:r>
          <w:r w:rsidRPr="005470F4">
            <w:t>Symposium conducted at the meeting of sn.</w:t>
          </w:r>
        </w:p>
        <w:p w14:paraId="2C9ED343" w14:textId="77777777" w:rsidR="005470F4" w:rsidRDefault="005470F4" w:rsidP="005470F4">
          <w:pPr>
            <w:pStyle w:val="CitaviBibliographyEntry"/>
          </w:pPr>
          <w:bookmarkStart w:id="204" w:name="_CTVL00178465058005b469e9e9c92c9b56f4926"/>
          <w:r>
            <w:t>Fleder, D. M., &amp; Hosanagar, K. (2007). Recommender systems and their impact on sales diversity. In J. MacKie-Mason, D. Parkes, &amp; P. Resnick (Eds.),</w:t>
          </w:r>
          <w:bookmarkEnd w:id="204"/>
          <w:r>
            <w:t xml:space="preserve"> </w:t>
          </w:r>
          <w:r w:rsidRPr="005470F4">
            <w:rPr>
              <w:i/>
            </w:rPr>
            <w:t xml:space="preserve">Proceedings of the 8th ACM conference on Electronic commerce - EC '07 </w:t>
          </w:r>
          <w:r w:rsidRPr="005470F4">
            <w:t>(p. 192). New York, New York, USA: ACM Press. https://doi.org/10.1145/1250910.1250939</w:t>
          </w:r>
        </w:p>
        <w:p w14:paraId="310AA076" w14:textId="77777777" w:rsidR="005470F4" w:rsidRDefault="005470F4" w:rsidP="005470F4">
          <w:pPr>
            <w:pStyle w:val="CitaviBibliographyEntry"/>
          </w:pPr>
          <w:bookmarkStart w:id="205" w:name="_CTVL001763ac34e606e4d8c8770aa0a38822775"/>
          <w:r>
            <w:t>Fowler, M. (2019).</w:t>
          </w:r>
          <w:bookmarkEnd w:id="205"/>
          <w:r>
            <w:t xml:space="preserve"> </w:t>
          </w:r>
          <w:r w:rsidRPr="005470F4">
            <w:rPr>
              <w:i/>
            </w:rPr>
            <w:t xml:space="preserve">Refactoring: Improving the design of existing code </w:t>
          </w:r>
          <w:r w:rsidRPr="005470F4">
            <w:t xml:space="preserve">(Second edition). </w:t>
          </w:r>
          <w:r w:rsidRPr="005470F4">
            <w:rPr>
              <w:i/>
            </w:rPr>
            <w:t>Addison-Wesley signature series</w:t>
          </w:r>
          <w:r w:rsidRPr="005470F4">
            <w:t xml:space="preserve">. Boston: Addison-Wesley. </w:t>
          </w:r>
        </w:p>
        <w:p w14:paraId="770DEC63" w14:textId="77777777" w:rsidR="005470F4" w:rsidRDefault="005470F4" w:rsidP="005470F4">
          <w:pPr>
            <w:pStyle w:val="CitaviBibliographyEntry"/>
          </w:pPr>
          <w:bookmarkStart w:id="206" w:name="_CTVL001b0fb2471a881445c8dc036c62001ecb9"/>
          <w:r>
            <w:t xml:space="preserve">Gama, J. [João], Medas, P., Castillo, G., &amp; Rodrigues, P. (2004). Learning with Drift Detection. In D. Hutchison, T. Kanade, J. Kittler, J. M. Kleinberg, F. Mattern, J. C. </w:t>
          </w:r>
          <w:r>
            <w:lastRenderedPageBreak/>
            <w:t>Mitchell, . . . S. Labidi (Eds.),</w:t>
          </w:r>
          <w:bookmarkEnd w:id="206"/>
          <w:r>
            <w:t xml:space="preserve"> </w:t>
          </w:r>
          <w:r w:rsidRPr="005470F4">
            <w:rPr>
              <w:i/>
            </w:rPr>
            <w:t xml:space="preserve">Lecture Notes in Computer Science. Advances in Artificial Intelligence – SBIA 2004 </w:t>
          </w:r>
          <w:r w:rsidRPr="005470F4">
            <w:t>(Vol. 3171, pp. 286–295). Berlin, Heidelberg: Springer Berlin Heidelberg. https://doi.org/10.1007/978-3-540-28645-5_29</w:t>
          </w:r>
        </w:p>
        <w:p w14:paraId="4714A38A" w14:textId="77777777" w:rsidR="005470F4" w:rsidRDefault="005470F4" w:rsidP="005470F4">
          <w:pPr>
            <w:pStyle w:val="CitaviBibliographyEntry"/>
          </w:pPr>
          <w:bookmarkStart w:id="207" w:name="_CTVL001d690626a0d1d4171a217966ba82f96eb"/>
          <w:r>
            <w:t>Gama, J. [João], Žliobaitė, I., Bifet, A., Pechenizkiy, M., &amp; Bouchachia, A. (2014). A survey on concept drift adaptation.</w:t>
          </w:r>
          <w:bookmarkEnd w:id="207"/>
          <w:r>
            <w:t xml:space="preserve"> </w:t>
          </w:r>
          <w:r w:rsidRPr="005470F4">
            <w:rPr>
              <w:i/>
            </w:rPr>
            <w:t>ACM Computing Surveys</w:t>
          </w:r>
          <w:r w:rsidRPr="005470F4">
            <w:t xml:space="preserve">, </w:t>
          </w:r>
          <w:r w:rsidRPr="005470F4">
            <w:rPr>
              <w:i/>
            </w:rPr>
            <w:t>46</w:t>
          </w:r>
          <w:r w:rsidRPr="005470F4">
            <w:t>(4), 1–37. https://doi.org/10.1145/2523813</w:t>
          </w:r>
        </w:p>
        <w:p w14:paraId="0A7A1029" w14:textId="77777777" w:rsidR="005470F4" w:rsidRDefault="005470F4" w:rsidP="005470F4">
          <w:pPr>
            <w:pStyle w:val="CitaviBibliographyEntry"/>
          </w:pPr>
          <w:bookmarkStart w:id="208" w:name="_CTVL001c3b9079eba754490bd2aaf2143422945"/>
          <w:r>
            <w:t>Garousi, V., Petersen, K., &amp; Ozkan, B. (2016). Challenges and best practices in industry-academia collaborations in software engineering: A systematic literature review.</w:t>
          </w:r>
          <w:bookmarkEnd w:id="208"/>
          <w:r>
            <w:t xml:space="preserve"> </w:t>
          </w:r>
          <w:r w:rsidRPr="005470F4">
            <w:rPr>
              <w:i/>
            </w:rPr>
            <w:t>Information and Software Technology</w:t>
          </w:r>
          <w:r w:rsidRPr="005470F4">
            <w:t xml:space="preserve">, </w:t>
          </w:r>
          <w:r w:rsidRPr="005470F4">
            <w:rPr>
              <w:i/>
            </w:rPr>
            <w:t>79</w:t>
          </w:r>
          <w:r w:rsidRPr="005470F4">
            <w:t>, 106–127. https://doi.org/10.1016/j.infsof.2016.07.006</w:t>
          </w:r>
        </w:p>
        <w:p w14:paraId="28F42D4D" w14:textId="77777777" w:rsidR="005470F4" w:rsidRDefault="005470F4" w:rsidP="005470F4">
          <w:pPr>
            <w:pStyle w:val="CitaviBibliographyEntry"/>
          </w:pPr>
          <w:bookmarkStart w:id="209" w:name="_CTVL0018d4fed8a98654daeb3548ca922cf243c"/>
          <w:r>
            <w:t>GOODFELLOW, I., BENGIO, Y., &amp; COURVILLE, A. (2016).</w:t>
          </w:r>
          <w:bookmarkEnd w:id="209"/>
          <w:r>
            <w:t xml:space="preserve"> </w:t>
          </w:r>
          <w:r w:rsidRPr="005470F4">
            <w:rPr>
              <w:i/>
            </w:rPr>
            <w:t>Deep learning</w:t>
          </w:r>
          <w:r w:rsidRPr="005470F4">
            <w:t xml:space="preserve">. </w:t>
          </w:r>
          <w:r w:rsidRPr="005470F4">
            <w:rPr>
              <w:i/>
            </w:rPr>
            <w:t>Adaptive computation and machine learning series</w:t>
          </w:r>
          <w:r w:rsidRPr="005470F4">
            <w:t xml:space="preserve">. Cambridge, Massachusetts, London: MIT Press. </w:t>
          </w:r>
        </w:p>
        <w:p w14:paraId="2DFCC3D8" w14:textId="77777777" w:rsidR="005470F4" w:rsidRDefault="005470F4" w:rsidP="005470F4">
          <w:pPr>
            <w:pStyle w:val="CitaviBibliographyEntry"/>
          </w:pPr>
          <w:bookmarkStart w:id="210" w:name="_CTVL00153595849bbbb4ea78a8943ce924df1e3"/>
          <w:r>
            <w:t>Google LLC (2019a). TFX: TensorFlow Extended (TFX) is an end-to-end platform for deploying production ML pipelines. Retrieved from https://www.tensorflow.org/tfx</w:t>
          </w:r>
        </w:p>
        <w:p w14:paraId="08D3EE38" w14:textId="77777777" w:rsidR="005470F4" w:rsidRDefault="005470F4" w:rsidP="005470F4">
          <w:pPr>
            <w:pStyle w:val="CitaviBibliographyEntry"/>
          </w:pPr>
          <w:bookmarkStart w:id="211" w:name="_CTVL001d3cdcd950e2a49329c21cbd53479d962"/>
          <w:bookmarkEnd w:id="210"/>
          <w:r>
            <w:t>Google LLC (2019b). The TFX User Guide. Retrieved from https://www.tensorflow.org/tfx/guide</w:t>
          </w:r>
        </w:p>
        <w:p w14:paraId="56990243" w14:textId="77777777" w:rsidR="005470F4" w:rsidRDefault="005470F4" w:rsidP="005470F4">
          <w:pPr>
            <w:pStyle w:val="CitaviBibliographyEntry"/>
          </w:pPr>
          <w:bookmarkStart w:id="212" w:name="_CTVL001d2f8e608cbb643dd8ea8382e0466bfcb"/>
          <w:bookmarkEnd w:id="211"/>
          <w:r>
            <w:t>Google LLC (2020a). MLOps: Continuous delivery and automation pipelines in machine learning.</w:t>
          </w:r>
        </w:p>
        <w:p w14:paraId="564D4788" w14:textId="77777777" w:rsidR="005470F4" w:rsidRDefault="005470F4" w:rsidP="005470F4">
          <w:pPr>
            <w:pStyle w:val="CitaviBibliographyEntry"/>
          </w:pPr>
          <w:bookmarkStart w:id="213" w:name="_CTVL0010c5fefc6e3a049d0a273fe3903075504"/>
          <w:bookmarkEnd w:id="212"/>
          <w:r>
            <w:t>Google LLC (2020b). Retrieval. Retrieved from https://developers.google.com/machine-learning/recommendation/dnn/retrieval</w:t>
          </w:r>
        </w:p>
        <w:p w14:paraId="61302709" w14:textId="77777777" w:rsidR="005470F4" w:rsidRDefault="005470F4" w:rsidP="005470F4">
          <w:pPr>
            <w:pStyle w:val="CitaviBibliographyEntry"/>
          </w:pPr>
          <w:bookmarkStart w:id="214" w:name="_CTVL001694dd77899d64e07981f6b154f32e0a2"/>
          <w:bookmarkEnd w:id="213"/>
          <w:r>
            <w:t>Google LLC (2020c, February 11). Scoring. Retrieved from https://developers.google.com/machine-learning/recommendation/dnn/scoring</w:t>
          </w:r>
        </w:p>
        <w:p w14:paraId="08320DB2" w14:textId="77777777" w:rsidR="005470F4" w:rsidRDefault="005470F4" w:rsidP="005470F4">
          <w:pPr>
            <w:pStyle w:val="CitaviBibliographyEntry"/>
          </w:pPr>
          <w:bookmarkStart w:id="215" w:name="_CTVL001881c7646beae441ba2aedcf0fc087258"/>
          <w:bookmarkEnd w:id="214"/>
          <w:r>
            <w:t>Google LLC (2021a). Collaborative Filtering. Retrieved from https://developers.google.com/machine-learning/recommendation/collaborative/basics</w:t>
          </w:r>
        </w:p>
        <w:p w14:paraId="78E5E963" w14:textId="77777777" w:rsidR="005470F4" w:rsidRDefault="005470F4" w:rsidP="005470F4">
          <w:pPr>
            <w:pStyle w:val="CitaviBibliographyEntry"/>
          </w:pPr>
          <w:bookmarkStart w:id="216" w:name="_CTVL001739d10d4d9634d0c83c716e12df1b15d"/>
          <w:bookmarkEnd w:id="215"/>
          <w:r>
            <w:t>Google LLC (2021b). ExampleValidator. Retrieved from https://www.tensorflow.org/tfx/guide/exampleval</w:t>
          </w:r>
        </w:p>
        <w:p w14:paraId="003D2CAB" w14:textId="77777777" w:rsidR="005470F4" w:rsidRDefault="005470F4" w:rsidP="005470F4">
          <w:pPr>
            <w:pStyle w:val="CitaviBibliographyEntry"/>
          </w:pPr>
          <w:bookmarkStart w:id="217" w:name="_CTVL00166b3fcf554834f10a86ad93e3792bcdc"/>
          <w:bookmarkEnd w:id="216"/>
          <w:r>
            <w:t>Google LLC (2022). Using TensorFlow Recommenders with TFX. Retrieved from https://www.tensorflow.org/recommenders/examples/ranking_tfx</w:t>
          </w:r>
        </w:p>
        <w:p w14:paraId="4301E7DA" w14:textId="77777777" w:rsidR="005470F4" w:rsidRDefault="005470F4" w:rsidP="005470F4">
          <w:pPr>
            <w:pStyle w:val="CitaviBibliographyEntry"/>
          </w:pPr>
          <w:bookmarkStart w:id="218" w:name="_CTVL001f2155f36e9a14ae9b7128f794429b9c9"/>
          <w:bookmarkEnd w:id="217"/>
          <w:r>
            <w:t>GroupLens (n.d.). Index of /datasets/movielens. Retrieved from https://files.grouplens.org/datasets/movielens/</w:t>
          </w:r>
        </w:p>
        <w:p w14:paraId="24B118C3" w14:textId="77777777" w:rsidR="005470F4" w:rsidRDefault="005470F4" w:rsidP="005470F4">
          <w:pPr>
            <w:pStyle w:val="CitaviBibliographyEntry"/>
          </w:pPr>
          <w:bookmarkStart w:id="219" w:name="_CTVL001f1232ab5da244beab53e817bc0746eef"/>
          <w:bookmarkEnd w:id="218"/>
          <w:r>
            <w:t>Gurney, K. (2014).</w:t>
          </w:r>
          <w:bookmarkEnd w:id="219"/>
          <w:r>
            <w:t xml:space="preserve"> </w:t>
          </w:r>
          <w:r w:rsidRPr="005470F4">
            <w:rPr>
              <w:i/>
            </w:rPr>
            <w:t>An Introduction to Neural Networks</w:t>
          </w:r>
          <w:r w:rsidRPr="005470F4">
            <w:t xml:space="preserve">. Hoboken: CRC Press. </w:t>
          </w:r>
        </w:p>
        <w:p w14:paraId="41498536" w14:textId="77777777" w:rsidR="005470F4" w:rsidRDefault="005470F4" w:rsidP="005470F4">
          <w:pPr>
            <w:pStyle w:val="CitaviBibliographyEntry"/>
          </w:pPr>
          <w:bookmarkStart w:id="220" w:name="_CTVL0010b9917081b69417498147edab6f32c00"/>
          <w:r>
            <w:t>Hanin, B. (2019). Universal Function Approximation by Deep Neural Nets with Bounded Width and ReLU Activations.</w:t>
          </w:r>
          <w:bookmarkEnd w:id="220"/>
          <w:r>
            <w:t xml:space="preserve"> </w:t>
          </w:r>
          <w:r w:rsidRPr="005470F4">
            <w:rPr>
              <w:i/>
            </w:rPr>
            <w:t>Mathematics</w:t>
          </w:r>
          <w:r w:rsidRPr="005470F4">
            <w:t xml:space="preserve">, </w:t>
          </w:r>
          <w:r w:rsidRPr="005470F4">
            <w:rPr>
              <w:i/>
            </w:rPr>
            <w:t>7</w:t>
          </w:r>
          <w:r w:rsidRPr="005470F4">
            <w:t>(10), 992. https://doi.org/10.3390/math7100992</w:t>
          </w:r>
        </w:p>
        <w:p w14:paraId="1BD4D753" w14:textId="77777777" w:rsidR="005470F4" w:rsidRDefault="005470F4" w:rsidP="005470F4">
          <w:pPr>
            <w:pStyle w:val="CitaviBibliographyEntry"/>
          </w:pPr>
          <w:bookmarkStart w:id="221" w:name="_CTVL001634d98acf50144469825ebc062ca962b"/>
          <w:r>
            <w:t>Harenslak, B., &amp; Ruiter, J. de (2021).</w:t>
          </w:r>
          <w:bookmarkEnd w:id="221"/>
          <w:r>
            <w:t xml:space="preserve"> </w:t>
          </w:r>
          <w:r w:rsidRPr="005470F4">
            <w:rPr>
              <w:i/>
            </w:rPr>
            <w:t>Data Pipelines with Apache Airflow</w:t>
          </w:r>
          <w:r w:rsidRPr="005470F4">
            <w:t xml:space="preserve"> (1st edition). Manning Publications. </w:t>
          </w:r>
        </w:p>
        <w:p w14:paraId="6C0D5AE2" w14:textId="77777777" w:rsidR="005470F4" w:rsidRDefault="005470F4" w:rsidP="005470F4">
          <w:pPr>
            <w:pStyle w:val="CitaviBibliographyEntry"/>
          </w:pPr>
          <w:bookmarkStart w:id="222" w:name="_CTVL00136b8502ded834304baa155db44b47126"/>
          <w:r>
            <w:lastRenderedPageBreak/>
            <w:t>Harper, F. M., &amp; Konstan, J. A. (2016). The MovieLens Datasets.</w:t>
          </w:r>
          <w:bookmarkEnd w:id="222"/>
          <w:r>
            <w:t xml:space="preserve"> </w:t>
          </w:r>
          <w:r w:rsidRPr="005470F4">
            <w:rPr>
              <w:i/>
            </w:rPr>
            <w:t>ACM Transactions on Interactive Intelligent Systems</w:t>
          </w:r>
          <w:r w:rsidRPr="005470F4">
            <w:t xml:space="preserve">, </w:t>
          </w:r>
          <w:r w:rsidRPr="005470F4">
            <w:rPr>
              <w:i/>
            </w:rPr>
            <w:t>5</w:t>
          </w:r>
          <w:r w:rsidRPr="005470F4">
            <w:t>(4), 1–19. https://doi.org/10.1145/2827872</w:t>
          </w:r>
        </w:p>
        <w:p w14:paraId="5EA1BEA6" w14:textId="77777777" w:rsidR="005470F4" w:rsidRDefault="005470F4" w:rsidP="005470F4">
          <w:pPr>
            <w:pStyle w:val="CitaviBibliographyEntry"/>
          </w:pPr>
          <w:bookmarkStart w:id="223" w:name="_CTVL001cbf109a3b5f343beb3a89a206939a584"/>
          <w:r>
            <w:t>Heaton, J. (2012).</w:t>
          </w:r>
          <w:bookmarkEnd w:id="223"/>
          <w:r>
            <w:t xml:space="preserve"> </w:t>
          </w:r>
          <w:r w:rsidRPr="005470F4">
            <w:rPr>
              <w:i/>
            </w:rPr>
            <w:t>Introduction to the Math of Neural Networks</w:t>
          </w:r>
          <w:r w:rsidRPr="005470F4">
            <w:t xml:space="preserve">. Heaton Research. </w:t>
          </w:r>
        </w:p>
        <w:p w14:paraId="2AF98C73" w14:textId="77777777" w:rsidR="005470F4" w:rsidRDefault="005470F4" w:rsidP="005470F4">
          <w:pPr>
            <w:pStyle w:val="CitaviBibliographyEntry"/>
          </w:pPr>
          <w:bookmarkStart w:id="224" w:name="_CTVL0010daafa33d72a4042bead89db40d7ec70"/>
          <w:r>
            <w:t>Hevner, March, Park, &amp; Ram (2004). Design Science in Information Systems Research.</w:t>
          </w:r>
          <w:bookmarkEnd w:id="224"/>
          <w:r>
            <w:t xml:space="preserve"> </w:t>
          </w:r>
          <w:r w:rsidRPr="005470F4">
            <w:rPr>
              <w:i/>
            </w:rPr>
            <w:t>MIS Quarterly</w:t>
          </w:r>
          <w:r w:rsidRPr="005470F4">
            <w:t xml:space="preserve">, </w:t>
          </w:r>
          <w:r w:rsidRPr="005470F4">
            <w:rPr>
              <w:i/>
            </w:rPr>
            <w:t>28</w:t>
          </w:r>
          <w:r w:rsidRPr="005470F4">
            <w:t>(1), 75. https://doi.org/10.2307/25148625</w:t>
          </w:r>
        </w:p>
        <w:p w14:paraId="5AC3E959" w14:textId="77777777" w:rsidR="005470F4" w:rsidRDefault="005470F4" w:rsidP="005470F4">
          <w:pPr>
            <w:pStyle w:val="CitaviBibliographyEntry"/>
          </w:pPr>
          <w:bookmarkStart w:id="225" w:name="_CTVL0017cad381a320f42cba9baf9c17761c6c5"/>
          <w:r>
            <w:t>Hevner, A. (2007). A Three Cycle View of Design Science Research.</w:t>
          </w:r>
          <w:bookmarkEnd w:id="225"/>
          <w:r>
            <w:t xml:space="preserve"> </w:t>
          </w:r>
          <w:r w:rsidRPr="005470F4">
            <w:rPr>
              <w:i/>
            </w:rPr>
            <w:t>Scandinavian Journal of Information Systems</w:t>
          </w:r>
          <w:r w:rsidRPr="005470F4">
            <w:t xml:space="preserve">, </w:t>
          </w:r>
          <w:r w:rsidRPr="005470F4">
            <w:rPr>
              <w:i/>
            </w:rPr>
            <w:t>19</w:t>
          </w:r>
          <w:r w:rsidRPr="005470F4">
            <w:t>.</w:t>
          </w:r>
        </w:p>
        <w:p w14:paraId="1D3942AA" w14:textId="77777777" w:rsidR="005470F4" w:rsidRDefault="005470F4" w:rsidP="005470F4">
          <w:pPr>
            <w:pStyle w:val="CitaviBibliographyEntry"/>
          </w:pPr>
          <w:bookmarkStart w:id="226" w:name="_CTVL00110b37f8f93e242b18b6a9f2679d528d6"/>
          <w:r>
            <w:t>Hevner, A., &amp; Chatterjee, S. (Eds.) (2010).</w:t>
          </w:r>
          <w:bookmarkEnd w:id="226"/>
          <w:r>
            <w:t xml:space="preserve"> </w:t>
          </w:r>
          <w:r w:rsidRPr="005470F4">
            <w:rPr>
              <w:i/>
            </w:rPr>
            <w:t>Integrated Series in Information Systems</w:t>
          </w:r>
          <w:r w:rsidRPr="005470F4">
            <w:t xml:space="preserve">. </w:t>
          </w:r>
          <w:r w:rsidRPr="005470F4">
            <w:rPr>
              <w:i/>
            </w:rPr>
            <w:t>Design Research in Information Systems</w:t>
          </w:r>
          <w:r w:rsidRPr="005470F4">
            <w:t>. Boston, MA: Springer US. https://doi.org/10.1007/978-1-4419-5653-8</w:t>
          </w:r>
        </w:p>
        <w:p w14:paraId="3613FD0C" w14:textId="77777777" w:rsidR="005470F4" w:rsidRDefault="005470F4" w:rsidP="005470F4">
          <w:pPr>
            <w:pStyle w:val="CitaviBibliographyEntry"/>
          </w:pPr>
          <w:bookmarkStart w:id="227" w:name="_CTVL0010e9ec149535d4289a0b8d4561bb086da"/>
          <w:r>
            <w:t>Hinton, G. E., Srivastava, N., Krizhevsky, A., Sutskever, I., &amp; Salakhutdinov, R. R. (2012, July 3).</w:t>
          </w:r>
          <w:bookmarkEnd w:id="227"/>
          <w:r>
            <w:t xml:space="preserve"> </w:t>
          </w:r>
          <w:r w:rsidRPr="005470F4">
            <w:rPr>
              <w:i/>
            </w:rPr>
            <w:t>Improving neural networks by preventing co-adaptation of feature detectors</w:t>
          </w:r>
          <w:r w:rsidRPr="005470F4">
            <w:t xml:space="preserve">. Retrieved from http://arxiv.org/pdf/1207.0580v1 </w:t>
          </w:r>
        </w:p>
        <w:p w14:paraId="434F0162" w14:textId="77777777" w:rsidR="005470F4" w:rsidRDefault="005470F4" w:rsidP="005470F4">
          <w:pPr>
            <w:pStyle w:val="CitaviBibliographyEntry"/>
          </w:pPr>
          <w:bookmarkStart w:id="228" w:name="_CTVL00193be1fd5b33945d7a9e331c0c218d643"/>
          <w:r>
            <w:t>Huang, T., She, Q., Wang, Z., &amp; Zhang, J. (2020, July 6).</w:t>
          </w:r>
          <w:bookmarkEnd w:id="228"/>
          <w:r>
            <w:t xml:space="preserve"> </w:t>
          </w:r>
          <w:r w:rsidRPr="005470F4">
            <w:rPr>
              <w:i/>
            </w:rPr>
            <w:t>GateNet: Gating-Enhanced Deep Network for Click-Through Rate Prediction</w:t>
          </w:r>
          <w:r w:rsidRPr="005470F4">
            <w:t xml:space="preserve">. Retrieved from http://arxiv.org/pdf/2007.03519v1 </w:t>
          </w:r>
        </w:p>
        <w:p w14:paraId="7CE024C5" w14:textId="77777777" w:rsidR="005470F4" w:rsidRDefault="005470F4" w:rsidP="005470F4">
          <w:pPr>
            <w:pStyle w:val="CitaviBibliographyEntry"/>
          </w:pPr>
          <w:bookmarkStart w:id="229" w:name="_CTVL001af5f1d1095fe4d8e88f2cd6d9ba53c75"/>
          <w:r>
            <w:t>Hutter, F., Kotthoff, L., &amp; Vanschoren, J. (2019).</w:t>
          </w:r>
          <w:bookmarkEnd w:id="229"/>
          <w:r>
            <w:t xml:space="preserve"> </w:t>
          </w:r>
          <w:r w:rsidRPr="005470F4">
            <w:rPr>
              <w:i/>
            </w:rPr>
            <w:t>Automated Machine Learning</w:t>
          </w:r>
          <w:r w:rsidRPr="005470F4">
            <w:t xml:space="preserve">. Springer Nature. Retrieved from https://doi.org/10.1007/978-3-030-05318-5 </w:t>
          </w:r>
        </w:p>
        <w:p w14:paraId="0DA18916" w14:textId="77777777" w:rsidR="005470F4" w:rsidRDefault="005470F4" w:rsidP="005470F4">
          <w:pPr>
            <w:pStyle w:val="CitaviBibliographyEntry"/>
          </w:pPr>
          <w:bookmarkStart w:id="230" w:name="_CTVL00176a6665db2704d7b9b5282a79f014646"/>
          <w:r>
            <w:t>IMDb (2022). IMDb frontpage.</w:t>
          </w:r>
        </w:p>
        <w:p w14:paraId="5306D94A" w14:textId="77777777" w:rsidR="005470F4" w:rsidRDefault="005470F4" w:rsidP="005470F4">
          <w:pPr>
            <w:pStyle w:val="CitaviBibliographyEntry"/>
          </w:pPr>
          <w:bookmarkStart w:id="231" w:name="_CTVL001886f89abbbba4a8289f0aec45fbb70ac"/>
          <w:bookmarkEnd w:id="230"/>
          <w:r>
            <w:t>International Air Transport Association (2022).</w:t>
          </w:r>
          <w:bookmarkEnd w:id="231"/>
          <w:r>
            <w:t xml:space="preserve"> </w:t>
          </w:r>
          <w:r w:rsidRPr="005470F4">
            <w:rPr>
              <w:i/>
            </w:rPr>
            <w:t>The impact of the war in Ukraine on the aviation industry</w:t>
          </w:r>
          <w:r w:rsidRPr="005470F4">
            <w:t xml:space="preserve">. Retrieved from https://www.iata.org/en/iata-repository/publications/economic-reports/the-impact-of-the-conflict-between-russia-and-ukraine-on-aviation/ </w:t>
          </w:r>
        </w:p>
        <w:p w14:paraId="12BC6650" w14:textId="77777777" w:rsidR="005470F4" w:rsidRDefault="005470F4" w:rsidP="005470F4">
          <w:pPr>
            <w:pStyle w:val="CitaviBibliographyEntry"/>
          </w:pPr>
          <w:bookmarkStart w:id="232" w:name="_CTVL0015edca3f99dda4512955009b73aef6eca"/>
          <w:r>
            <w:t>Jannach, D., &amp; Zanker, M. (2022). Value and Impact of Recommender Systems. In F. Ricci, L. Rokach, &amp; B. Shapira (Eds.),</w:t>
          </w:r>
          <w:bookmarkEnd w:id="232"/>
          <w:r>
            <w:t xml:space="preserve"> </w:t>
          </w:r>
          <w:r w:rsidRPr="005470F4">
            <w:rPr>
              <w:i/>
            </w:rPr>
            <w:t xml:space="preserve">Recommender Systems Handbook </w:t>
          </w:r>
          <w:r w:rsidRPr="005470F4">
            <w:t>(pp. 519–546). New York, NY: Springer US. https://doi.org/10.1007/978-1-0716-2197-4_14</w:t>
          </w:r>
        </w:p>
        <w:p w14:paraId="42A613A2" w14:textId="77777777" w:rsidR="005470F4" w:rsidRDefault="005470F4" w:rsidP="005470F4">
          <w:pPr>
            <w:pStyle w:val="CitaviBibliographyEntry"/>
          </w:pPr>
          <w:bookmarkStart w:id="233" w:name="_CTVL0010b83f2565e124d86b611987ebec659a4"/>
          <w:r>
            <w:t>Jordan, M. I., &amp; Mitchell, T. M. (2015). Machine learning: Trends, perspectives, and prospects.</w:t>
          </w:r>
          <w:bookmarkEnd w:id="233"/>
          <w:r>
            <w:t xml:space="preserve"> </w:t>
          </w:r>
          <w:r w:rsidRPr="005470F4">
            <w:rPr>
              <w:i/>
            </w:rPr>
            <w:t>Science (New York, N.Y.)</w:t>
          </w:r>
          <w:r w:rsidRPr="005470F4">
            <w:t xml:space="preserve">, </w:t>
          </w:r>
          <w:r w:rsidRPr="005470F4">
            <w:rPr>
              <w:i/>
            </w:rPr>
            <w:t>349</w:t>
          </w:r>
          <w:r w:rsidRPr="005470F4">
            <w:t>(6245), 255–260. https://doi.org/10.1126/science.aaa8415</w:t>
          </w:r>
        </w:p>
        <w:p w14:paraId="337946C2" w14:textId="77777777" w:rsidR="005470F4" w:rsidRDefault="005470F4" w:rsidP="005470F4">
          <w:pPr>
            <w:pStyle w:val="CitaviBibliographyEntry"/>
          </w:pPr>
          <w:bookmarkStart w:id="234" w:name="_CTVL001d5515f9eb5e948bdbbf60d88c456d0f7"/>
          <w:r>
            <w:t>Kakantousis, T., Kouzoupis, A., Buso, F., Berthou, G., Dowling, J., &amp; Haridi, S. (2019). Horizontally scalable ml pipelines with a feature store. In</w:t>
          </w:r>
          <w:bookmarkEnd w:id="234"/>
          <w:r>
            <w:t xml:space="preserve"> </w:t>
          </w:r>
          <w:r w:rsidRPr="005470F4">
            <w:rPr>
              <w:i/>
            </w:rPr>
            <w:t>Proceedings of the 2nd SysML Conference, Palo Alto, CA, USA</w:t>
          </w:r>
          <w:r w:rsidRPr="005470F4">
            <w:t>.</w:t>
          </w:r>
        </w:p>
        <w:p w14:paraId="00F104C8" w14:textId="77777777" w:rsidR="005470F4" w:rsidRDefault="005470F4" w:rsidP="005470F4">
          <w:pPr>
            <w:pStyle w:val="CitaviBibliographyEntry"/>
          </w:pPr>
          <w:bookmarkStart w:id="235" w:name="_CTVL001eca74e8050e745bc970d19974d4fd76e"/>
          <w:r>
            <w:t>Karmaker, S. K., Hassan, M. M., Smith, M. J., Xu, L., Zhai, C., &amp; Veeramachaneni, K. (2022). AutoML to Date and Beyond: Challenges and Opportunities.</w:t>
          </w:r>
          <w:bookmarkEnd w:id="235"/>
          <w:r>
            <w:t xml:space="preserve"> </w:t>
          </w:r>
          <w:r w:rsidRPr="005470F4">
            <w:rPr>
              <w:i/>
            </w:rPr>
            <w:t>ACM Computing Surveys</w:t>
          </w:r>
          <w:r w:rsidRPr="005470F4">
            <w:t xml:space="preserve">, </w:t>
          </w:r>
          <w:r w:rsidRPr="005470F4">
            <w:rPr>
              <w:i/>
            </w:rPr>
            <w:t>54</w:t>
          </w:r>
          <w:r w:rsidRPr="005470F4">
            <w:t>(8), 1–36. https://doi.org/10.1145/3470918</w:t>
          </w:r>
        </w:p>
        <w:p w14:paraId="68BD55A9" w14:textId="77777777" w:rsidR="005470F4" w:rsidRDefault="005470F4" w:rsidP="005470F4">
          <w:pPr>
            <w:pStyle w:val="CitaviBibliographyEntry"/>
          </w:pPr>
          <w:bookmarkStart w:id="236" w:name="_CTVL00148ad357a9ebf4a0ca672c995fb3f24c0"/>
          <w:r>
            <w:t>Khusro, S., Ali, Z., &amp; Ullah, I. (2016). Recommender Systems: Issues, Challenges, and Research Opportunities. In K. J. Kim &amp; N. Joukov (Eds.),</w:t>
          </w:r>
          <w:bookmarkEnd w:id="236"/>
          <w:r>
            <w:t xml:space="preserve"> </w:t>
          </w:r>
          <w:r w:rsidRPr="005470F4">
            <w:rPr>
              <w:i/>
            </w:rPr>
            <w:t xml:space="preserve">Lecture Notes in Electrical Engineering. Information Science and Applications (ICISA) 2016 </w:t>
          </w:r>
          <w:r w:rsidRPr="005470F4">
            <w:t xml:space="preserve">(Vol. 376, </w:t>
          </w:r>
          <w:r w:rsidRPr="005470F4">
            <w:lastRenderedPageBreak/>
            <w:t>pp. 1179–1189). Singapore: Springer Singapore. https://doi.org/10.1007/978-981-10-0557-2_112</w:t>
          </w:r>
        </w:p>
        <w:p w14:paraId="0D5ED461" w14:textId="77777777" w:rsidR="005470F4" w:rsidRDefault="005470F4" w:rsidP="005470F4">
          <w:pPr>
            <w:pStyle w:val="CitaviBibliographyEntry"/>
          </w:pPr>
          <w:bookmarkStart w:id="237" w:name="_CTVL0014c55dd7351cd4cd59e8dc46a52a0850c"/>
          <w:r>
            <w:t>Knotek, J., &amp; Pereira, W. (2011). Survey on Concept Drift. Retrieved from https://is.muni.cz/el/1433/podzim2011/PA164/um/drift_detection_methods.pdf</w:t>
          </w:r>
        </w:p>
        <w:p w14:paraId="1EDD513C" w14:textId="77777777" w:rsidR="005470F4" w:rsidRDefault="005470F4" w:rsidP="005470F4">
          <w:pPr>
            <w:pStyle w:val="CitaviBibliographyEntry"/>
          </w:pPr>
          <w:bookmarkStart w:id="238" w:name="_CTVL001e09816deb52c493f9f6555c38fa8d5d7"/>
          <w:bookmarkEnd w:id="237"/>
          <w:r>
            <w:t>Koren, Y. (2009a). The bellkor solution to the netflix grand prize.</w:t>
          </w:r>
          <w:bookmarkEnd w:id="238"/>
          <w:r>
            <w:t xml:space="preserve"> </w:t>
          </w:r>
          <w:r w:rsidRPr="005470F4">
            <w:rPr>
              <w:i/>
            </w:rPr>
            <w:t>Netflix Prize Documentation</w:t>
          </w:r>
          <w:r w:rsidRPr="005470F4">
            <w:t xml:space="preserve">, </w:t>
          </w:r>
          <w:r w:rsidRPr="005470F4">
            <w:rPr>
              <w:i/>
            </w:rPr>
            <w:t>81</w:t>
          </w:r>
          <w:r w:rsidRPr="005470F4">
            <w:t>(2009), 1–10.</w:t>
          </w:r>
        </w:p>
        <w:p w14:paraId="34A3F2C7" w14:textId="77777777" w:rsidR="005470F4" w:rsidRDefault="005470F4" w:rsidP="005470F4">
          <w:pPr>
            <w:pStyle w:val="CitaviBibliographyEntry"/>
          </w:pPr>
          <w:bookmarkStart w:id="239" w:name="_CTVL001a20676b54b8a43989152965decf346ee"/>
          <w:r>
            <w:t>Koren, Y. (2009b). Collaborative Filtering with Temporal Dynamics. In</w:t>
          </w:r>
          <w:bookmarkEnd w:id="239"/>
          <w:r>
            <w:t xml:space="preserve"> </w:t>
          </w:r>
          <w:r w:rsidRPr="005470F4">
            <w:rPr>
              <w:i/>
            </w:rPr>
            <w:t xml:space="preserve">KDD ’09, Proceedings of the 15th ACM SIGKDD International Conference on Knowledge Discovery and Data Mining </w:t>
          </w:r>
          <w:r w:rsidRPr="005470F4">
            <w:t>(pp. 447–456). New York, NY, USA: Association for Computing Machinery. https://doi.org/10.1145/1557019.1557072</w:t>
          </w:r>
        </w:p>
        <w:p w14:paraId="5E58FDF3" w14:textId="77777777" w:rsidR="005470F4" w:rsidRDefault="005470F4" w:rsidP="005470F4">
          <w:pPr>
            <w:pStyle w:val="CitaviBibliographyEntry"/>
          </w:pPr>
          <w:bookmarkStart w:id="240" w:name="_CTVL0013acab353f995448f9001a34f1b7997fa"/>
          <w:r>
            <w:t>Koren, Y., Bell, R., &amp; Volinsky, C. (2009). Matrix factorization techniques for recommender systems.</w:t>
          </w:r>
          <w:bookmarkEnd w:id="240"/>
          <w:r>
            <w:t xml:space="preserve"> </w:t>
          </w:r>
          <w:r w:rsidRPr="005470F4">
            <w:rPr>
              <w:i/>
            </w:rPr>
            <w:t>Computer</w:t>
          </w:r>
          <w:r w:rsidRPr="005470F4">
            <w:t xml:space="preserve">, </w:t>
          </w:r>
          <w:r w:rsidRPr="005470F4">
            <w:rPr>
              <w:i/>
            </w:rPr>
            <w:t>42</w:t>
          </w:r>
          <w:r w:rsidRPr="005470F4">
            <w:t>(8), 30–37.</w:t>
          </w:r>
        </w:p>
        <w:p w14:paraId="35E4D51F" w14:textId="77777777" w:rsidR="005470F4" w:rsidRDefault="005470F4" w:rsidP="005470F4">
          <w:pPr>
            <w:pStyle w:val="CitaviBibliographyEntry"/>
          </w:pPr>
          <w:bookmarkStart w:id="241" w:name="_CTVL0013f7e71e6872e4a60a11e19422ebe11a3"/>
          <w:r>
            <w:t>Koren, Yehuda and Rendle, Steffen and Bell, Robert (2022). Advances in Collaborative Filtering. In Ricci, Francesco and Rokach, Lior and Shapira, Bracha (Ed.),</w:t>
          </w:r>
          <w:bookmarkEnd w:id="241"/>
          <w:r>
            <w:t xml:space="preserve"> </w:t>
          </w:r>
          <w:r w:rsidRPr="005470F4">
            <w:rPr>
              <w:i/>
            </w:rPr>
            <w:t xml:space="preserve">Recommender Systems Handbook </w:t>
          </w:r>
          <w:r w:rsidRPr="005470F4">
            <w:t>(pp. 91–142). New York, NY: Springer US. https://doi.org/10.1007/978-1-0716-2197-4_3</w:t>
          </w:r>
        </w:p>
        <w:p w14:paraId="47D3FF4B" w14:textId="77777777" w:rsidR="005470F4" w:rsidRDefault="005470F4" w:rsidP="005470F4">
          <w:pPr>
            <w:pStyle w:val="CitaviBibliographyEntry"/>
          </w:pPr>
          <w:bookmarkStart w:id="242" w:name="_CTVL0016de0e24082b54dcdbcf79d569c74b13d"/>
          <w:r>
            <w:t>Koychev, I. (2004). Gradual Forgetting for Adaptation to Concept Drift.</w:t>
          </w:r>
          <w:bookmarkEnd w:id="242"/>
          <w:r>
            <w:t xml:space="preserve"> </w:t>
          </w:r>
          <w:r w:rsidRPr="005470F4">
            <w:rPr>
              <w:i/>
            </w:rPr>
            <w:t>ECAI</w:t>
          </w:r>
          <w:r w:rsidRPr="005470F4">
            <w:t>.</w:t>
          </w:r>
        </w:p>
        <w:p w14:paraId="2268626D" w14:textId="77777777" w:rsidR="005470F4" w:rsidRDefault="005470F4" w:rsidP="005470F4">
          <w:pPr>
            <w:pStyle w:val="CitaviBibliographyEntry"/>
          </w:pPr>
          <w:bookmarkStart w:id="243" w:name="_CTVL001fc1c46eadf0f4264a6d46a3f6ad7ea9f"/>
          <w:r>
            <w:t>Kreuzberger, D., Kühl, N., &amp; Hirschl, S. (2022, May 4).</w:t>
          </w:r>
          <w:bookmarkEnd w:id="243"/>
          <w:r>
            <w:t xml:space="preserve"> </w:t>
          </w:r>
          <w:r w:rsidRPr="005470F4">
            <w:rPr>
              <w:i/>
            </w:rPr>
            <w:t>Machine Learning Operations (MLOps): Overview, Definition, and Architecture</w:t>
          </w:r>
          <w:r w:rsidRPr="005470F4">
            <w:t xml:space="preserve">. Retrieved from http://arxiv.org/pdf/2205.02302v3 </w:t>
          </w:r>
        </w:p>
        <w:p w14:paraId="3346D337" w14:textId="77777777" w:rsidR="005470F4" w:rsidRDefault="005470F4" w:rsidP="005470F4">
          <w:pPr>
            <w:pStyle w:val="CitaviBibliographyEntry"/>
          </w:pPr>
          <w:bookmarkStart w:id="244" w:name="_CTVL001429dcecf1b54405497e02fd6d6d23945"/>
          <w:r>
            <w:t>Kubeflow (n.d.). Kubeflow. Retrieved from https://www.kubeflow.org/</w:t>
          </w:r>
        </w:p>
        <w:p w14:paraId="54AB0393" w14:textId="77777777" w:rsidR="005470F4" w:rsidRDefault="005470F4" w:rsidP="005470F4">
          <w:pPr>
            <w:pStyle w:val="CitaviBibliographyEntry"/>
          </w:pPr>
          <w:bookmarkStart w:id="245" w:name="_CTVL00187cf55c5ac384f3fb06d168d5d1a6e17"/>
          <w:bookmarkEnd w:id="244"/>
          <w:r>
            <w:t>LeCun, Y., Boser, B., Denker, J., Henderson, D., Howard, R., Hubbard, W., &amp; Jackel, L. (1989). Handwritten Digit Recognition with a Back-Propagation Network. In D. Touretzky (Ed.),</w:t>
          </w:r>
          <w:bookmarkEnd w:id="245"/>
          <w:r>
            <w:t xml:space="preserve"> </w:t>
          </w:r>
          <w:r w:rsidRPr="005470F4">
            <w:rPr>
              <w:i/>
            </w:rPr>
            <w:t xml:space="preserve">Advances in Neural Information Processing Systems </w:t>
          </w:r>
          <w:r w:rsidRPr="005470F4">
            <w:t>(Vol. 2). Morgan-Kaufmann. Retrieved from https://proceedings.neurips.cc/paper/1989/file/53c3bce66e43be4f209556518c2fcb54-Paper.pdf</w:t>
          </w:r>
        </w:p>
        <w:p w14:paraId="0799AEFD" w14:textId="77777777" w:rsidR="005470F4" w:rsidRDefault="005470F4" w:rsidP="005470F4">
          <w:pPr>
            <w:pStyle w:val="CitaviBibliographyEntry"/>
          </w:pPr>
          <w:bookmarkStart w:id="246" w:name="_CTVL001218861bc42aa479cad09dcbe4c912b05"/>
          <w:r>
            <w:t>Lian, J., Zhou, X., Zhang, F., Chen, Z., Xie, X., &amp; Sun, G. (2018). xDeepFM. In Y. Guo &amp; F. Farooq (Eds.),</w:t>
          </w:r>
          <w:bookmarkEnd w:id="246"/>
          <w:r>
            <w:t xml:space="preserve"> </w:t>
          </w:r>
          <w:r w:rsidRPr="005470F4">
            <w:rPr>
              <w:i/>
            </w:rPr>
            <w:t xml:space="preserve">Proceedings of the 24th ACM SIGKDD International Conference on Knowledge Discovery &amp; Data Mining </w:t>
          </w:r>
          <w:r w:rsidRPr="005470F4">
            <w:t>(pp. 1754–1763). New York, NY, USA: ACM. https://doi.org/10.1145/3219819.3220023</w:t>
          </w:r>
        </w:p>
        <w:p w14:paraId="298E5A8B" w14:textId="77777777" w:rsidR="005470F4" w:rsidRDefault="005470F4" w:rsidP="005470F4">
          <w:pPr>
            <w:pStyle w:val="CitaviBibliographyEntry"/>
          </w:pPr>
          <w:bookmarkStart w:id="247" w:name="_CTVL0010cc5d094902949ab8a64bf8e2b94e237"/>
          <w:r>
            <w:t>Liu, A., Zhang, G., &amp; Lu, J. (2017). Fuzzy time windowing for gradual concept drift adaptation. In</w:t>
          </w:r>
          <w:bookmarkEnd w:id="247"/>
          <w:r>
            <w:t xml:space="preserve"> </w:t>
          </w:r>
          <w:r w:rsidRPr="005470F4">
            <w:rPr>
              <w:i/>
            </w:rPr>
            <w:t xml:space="preserve">2017 IEEE International Conference on Fuzzy Systems (FUZZ-IEEE). </w:t>
          </w:r>
          <w:r w:rsidRPr="005470F4">
            <w:t>Symposium conducted at the meeting of IEEE.</w:t>
          </w:r>
        </w:p>
        <w:p w14:paraId="4D4C1420" w14:textId="77777777" w:rsidR="005470F4" w:rsidRDefault="005470F4" w:rsidP="005470F4">
          <w:pPr>
            <w:pStyle w:val="CitaviBibliographyEntry"/>
          </w:pPr>
          <w:bookmarkStart w:id="248"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8"/>
          <w:r>
            <w:t xml:space="preserve"> </w:t>
          </w:r>
          <w:r w:rsidRPr="005470F4">
            <w:rPr>
              <w:i/>
            </w:rPr>
            <w:t>IEEE Transactions on Computational Social Systems</w:t>
          </w:r>
          <w:r w:rsidRPr="005470F4">
            <w:t xml:space="preserve">, </w:t>
          </w:r>
          <w:r w:rsidRPr="005470F4">
            <w:rPr>
              <w:i/>
            </w:rPr>
            <w:t>5</w:t>
          </w:r>
          <w:r w:rsidRPr="005470F4">
            <w:t>(1), 156–168. https://doi.org/10.1109/TCSS.2017.2772295</w:t>
          </w:r>
        </w:p>
        <w:p w14:paraId="41DDBB6F" w14:textId="77777777" w:rsidR="005470F4" w:rsidRDefault="005470F4" w:rsidP="005470F4">
          <w:pPr>
            <w:pStyle w:val="CitaviBibliographyEntry"/>
          </w:pPr>
          <w:bookmarkStart w:id="249" w:name="_CTVL001907f684504304dfda8468f963615ced1"/>
          <w:r>
            <w:lastRenderedPageBreak/>
            <w:t>Loehlin, J. C., &amp; Beaujean, A. A. (2017).</w:t>
          </w:r>
          <w:bookmarkEnd w:id="249"/>
          <w:r>
            <w:t xml:space="preserve"> </w:t>
          </w:r>
          <w:r w:rsidRPr="005470F4">
            <w:rPr>
              <w:i/>
            </w:rPr>
            <w:t>Latent variable models: An introduction to factor, path, and structural equation analysis</w:t>
          </w:r>
          <w:r w:rsidRPr="005470F4">
            <w:t xml:space="preserve"> (5. ed.). New York: Routledge. </w:t>
          </w:r>
        </w:p>
        <w:p w14:paraId="1EFD9670" w14:textId="77777777" w:rsidR="005470F4" w:rsidRDefault="005470F4" w:rsidP="005470F4">
          <w:pPr>
            <w:pStyle w:val="CitaviBibliographyEntry"/>
          </w:pPr>
          <w:bookmarkStart w:id="250" w:name="_CTVL001c1291579a90f4b3a882ef078b2b83a48"/>
          <w:r>
            <w:t>López-Sánchez, D., Herrero, J. R., Arrieta, A. G., &amp; Corchado, J. M. (2018). Hybridizing metric learning and case-based reasoning for adaptable clickbait detection.</w:t>
          </w:r>
          <w:bookmarkEnd w:id="250"/>
          <w:r>
            <w:t xml:space="preserve"> </w:t>
          </w:r>
          <w:r w:rsidRPr="005470F4">
            <w:rPr>
              <w:i/>
            </w:rPr>
            <w:t>Applied Intelligence</w:t>
          </w:r>
          <w:r w:rsidRPr="005470F4">
            <w:t xml:space="preserve">, </w:t>
          </w:r>
          <w:r w:rsidRPr="005470F4">
            <w:rPr>
              <w:i/>
            </w:rPr>
            <w:t>48</w:t>
          </w:r>
          <w:r w:rsidRPr="005470F4">
            <w:t>(9), 2967–2982. https://doi.org/10.1007/s10489-017-1109-7</w:t>
          </w:r>
        </w:p>
        <w:p w14:paraId="624BC3CC" w14:textId="77777777" w:rsidR="005470F4" w:rsidRDefault="005470F4" w:rsidP="005470F4">
          <w:pPr>
            <w:pStyle w:val="CitaviBibliographyEntry"/>
          </w:pPr>
          <w:bookmarkStart w:id="251" w:name="_CTVL001fbc0401ba2d940d2a5b055a605ddb8ca"/>
          <w:r>
            <w:t>Lu, J., Liu, A., Dong, F., Gu, F., Gama, J. [Joao], &amp; Zhang, G. (2018). Learning under Concept Drift: A Review.</w:t>
          </w:r>
          <w:bookmarkEnd w:id="251"/>
          <w:r>
            <w:t xml:space="preserve"> </w:t>
          </w:r>
          <w:r w:rsidRPr="005470F4">
            <w:rPr>
              <w:i/>
            </w:rPr>
            <w:t>IEEE Transactions on Knowledge and Data Engineering</w:t>
          </w:r>
          <w:r w:rsidRPr="005470F4">
            <w:t>, 1. https://doi.org/10.1109/TKDE.2018.2876857</w:t>
          </w:r>
        </w:p>
        <w:p w14:paraId="5FB92383" w14:textId="77777777" w:rsidR="005470F4" w:rsidRDefault="005470F4" w:rsidP="005470F4">
          <w:pPr>
            <w:pStyle w:val="CitaviBibliographyEntry"/>
          </w:pPr>
          <w:bookmarkStart w:id="252" w:name="_CTVL001923257e88f2f4d49a43054f27157a790"/>
          <w:r>
            <w:t>Makinen, S., Skogstrom, H., Laaksonen, E., &amp; Mikkonen, T. (2021). Who Needs MLOps: What Data Scientists Seek to Accomplish and How Can MLOps Help? In</w:t>
          </w:r>
          <w:bookmarkEnd w:id="252"/>
          <w:r>
            <w:t xml:space="preserve"> </w:t>
          </w:r>
          <w:r w:rsidRPr="005470F4">
            <w:rPr>
              <w:i/>
            </w:rPr>
            <w:t xml:space="preserve">2021 IEEE/ACM 1st Workshop on AI Engineering - Software Engineering for AI (WAIN) </w:t>
          </w:r>
          <w:r w:rsidRPr="005470F4">
            <w:t>(pp. 109–112). IEEE. https://doi.org/10.1109/WAIN52551.2021.00024</w:t>
          </w:r>
        </w:p>
        <w:p w14:paraId="099B2497" w14:textId="77777777" w:rsidR="005470F4" w:rsidRDefault="005470F4" w:rsidP="005470F4">
          <w:pPr>
            <w:pStyle w:val="CitaviBibliographyEntry"/>
          </w:pPr>
          <w:bookmarkStart w:id="253" w:name="_CTVL0012bb9aad68db3461e8217ecb3623bdd01"/>
          <w:r>
            <w:t>May, R. J., Maier, H. R., &amp; Dandy, G. C. (2010). Data splitting for artificial neural networks using SOM-based stratified sampling.</w:t>
          </w:r>
          <w:bookmarkEnd w:id="253"/>
          <w:r>
            <w:t xml:space="preserve"> </w:t>
          </w:r>
          <w:r w:rsidRPr="005470F4">
            <w:rPr>
              <w:i/>
            </w:rPr>
            <w:t>Neural Networks : The Official Journal of the International Neural Network Society</w:t>
          </w:r>
          <w:r w:rsidRPr="005470F4">
            <w:t xml:space="preserve">, </w:t>
          </w:r>
          <w:r w:rsidRPr="005470F4">
            <w:rPr>
              <w:i/>
            </w:rPr>
            <w:t>23</w:t>
          </w:r>
          <w:r w:rsidRPr="005470F4">
            <w:t>(2), 283–294. https://doi.org/10.1016/j.neunet.2009.11.009</w:t>
          </w:r>
        </w:p>
        <w:p w14:paraId="496D2C8B" w14:textId="77777777" w:rsidR="005470F4" w:rsidRDefault="005470F4" w:rsidP="005470F4">
          <w:pPr>
            <w:pStyle w:val="CitaviBibliographyEntry"/>
          </w:pPr>
          <w:bookmarkStart w:id="254" w:name="_CTVL0010e2d588e030b4862bdf22c8ec21c1879"/>
          <w:r>
            <w:t>Minsky, M. (1961). Steps toward Artificial Intelligence.</w:t>
          </w:r>
          <w:bookmarkEnd w:id="254"/>
          <w:r>
            <w:t xml:space="preserve"> </w:t>
          </w:r>
          <w:r w:rsidRPr="005470F4">
            <w:rPr>
              <w:i/>
            </w:rPr>
            <w:t>Proceedings of the IRE</w:t>
          </w:r>
          <w:r w:rsidRPr="005470F4">
            <w:t xml:space="preserve">, </w:t>
          </w:r>
          <w:r w:rsidRPr="005470F4">
            <w:rPr>
              <w:i/>
            </w:rPr>
            <w:t>49</w:t>
          </w:r>
          <w:r w:rsidRPr="005470F4">
            <w:t>(1), 8–30. https://doi.org/10.1109/JRPROC.1961.287775</w:t>
          </w:r>
        </w:p>
        <w:p w14:paraId="771ED540" w14:textId="77777777" w:rsidR="005470F4" w:rsidRDefault="005470F4" w:rsidP="005470F4">
          <w:pPr>
            <w:pStyle w:val="CitaviBibliographyEntry"/>
          </w:pPr>
          <w:bookmarkStart w:id="255" w:name="_CTVL00109a964abb6b84f43a966831903f60a22"/>
          <w:r>
            <w:t>Miranda, L. J. (2021). Towards data-centric machine learning: a short review.</w:t>
          </w:r>
          <w:bookmarkEnd w:id="255"/>
          <w:r>
            <w:t xml:space="preserve"> </w:t>
          </w:r>
          <w:r w:rsidRPr="005470F4">
            <w:rPr>
              <w:i/>
            </w:rPr>
            <w:t>Ljvmiranda921. Github. Io</w:t>
          </w:r>
          <w:r w:rsidRPr="005470F4">
            <w:t>.</w:t>
          </w:r>
        </w:p>
        <w:p w14:paraId="64FFF8CE" w14:textId="77777777" w:rsidR="005470F4" w:rsidRDefault="005470F4" w:rsidP="005470F4">
          <w:pPr>
            <w:pStyle w:val="CitaviBibliographyEntry"/>
          </w:pPr>
          <w:bookmarkStart w:id="256" w:name="_CTVL0015a391e413c5a40859500b06eaa59c969"/>
          <w:r>
            <w:t>Nair, V., &amp; Hinton, G. E. (2010). Rectified linear units improve restricted boltzmann machines. In</w:t>
          </w:r>
          <w:bookmarkEnd w:id="256"/>
          <w:r>
            <w:t xml:space="preserve"> </w:t>
          </w:r>
          <w:r w:rsidRPr="005470F4">
            <w:rPr>
              <w:i/>
            </w:rPr>
            <w:t>Icml</w:t>
          </w:r>
          <w:r w:rsidRPr="005470F4">
            <w:t>.</w:t>
          </w:r>
        </w:p>
        <w:p w14:paraId="532542D8" w14:textId="77777777" w:rsidR="005470F4" w:rsidRDefault="005470F4" w:rsidP="005470F4">
          <w:pPr>
            <w:pStyle w:val="CitaviBibliographyEntry"/>
          </w:pPr>
          <w:bookmarkStart w:id="257"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E20A47E" w14:textId="77777777" w:rsidR="005470F4" w:rsidRDefault="005470F4" w:rsidP="005470F4">
          <w:pPr>
            <w:pStyle w:val="CitaviBibliographyEntry"/>
          </w:pPr>
          <w:bookmarkStart w:id="258" w:name="_CTVL001d58c64bc525b456e8ec2c748df0c8f82"/>
          <w:bookmarkEnd w:id="257"/>
          <w:r>
            <w:t>Pandas (n.d.). pandas. Retrieved from https://pandas.pydata.org/</w:t>
          </w:r>
        </w:p>
        <w:p w14:paraId="631D6333" w14:textId="77777777" w:rsidR="005470F4" w:rsidRDefault="005470F4" w:rsidP="005470F4">
          <w:pPr>
            <w:pStyle w:val="CitaviBibliographyEntry"/>
          </w:pPr>
          <w:bookmarkStart w:id="259" w:name="_CTVL001eba84538ac07417892f6534d797d40ab"/>
          <w:bookmarkEnd w:id="258"/>
          <w:r>
            <w:t>Qahtan, A. A., Alharbi, B., Wang, S., &amp; Zhang, X. [Xiangliang] (2015). A PCA-Based Change Detection Framework for Multidimensional Data Streams: Change Detection in Multidimensional Data Streams. In</w:t>
          </w:r>
          <w:bookmarkEnd w:id="259"/>
          <w:r>
            <w:t xml:space="preserve"> </w:t>
          </w:r>
          <w:r w:rsidRPr="005470F4">
            <w:rPr>
              <w:i/>
            </w:rPr>
            <w:t xml:space="preserve">KDD ’15, Proceedings of the 21th ACM SIGKDD International Conference on Knowledge Discovery and Data Mining </w:t>
          </w:r>
          <w:r w:rsidRPr="005470F4">
            <w:t>(pp. 935–944). New York, NY, USA: Association for Computing Machinery. https://doi.org/10.1145/2783258.2783359</w:t>
          </w:r>
        </w:p>
        <w:p w14:paraId="451EE737" w14:textId="77777777" w:rsidR="005470F4" w:rsidRDefault="005470F4" w:rsidP="005470F4">
          <w:pPr>
            <w:pStyle w:val="CitaviBibliographyEntry"/>
          </w:pPr>
          <w:bookmarkStart w:id="260" w:name="_CTVL001d7b32e07c55f47bf90cea967c13decb7"/>
          <w:r>
            <w:t>Refinitiv (2020).</w:t>
          </w:r>
          <w:bookmarkEnd w:id="260"/>
          <w:r>
            <w:t xml:space="preserve"> </w:t>
          </w:r>
          <w:r w:rsidRPr="005470F4">
            <w:rPr>
              <w:i/>
            </w:rPr>
            <w:t>THE RISE OF THE DATA SCIENTIST:: Machine learning models for the future</w:t>
          </w:r>
          <w:r w:rsidRPr="005470F4">
            <w:t xml:space="preserve">. Retrieved from https://www.refinitiv.com/en/resources/special-report/refinitiv-2020-artificial-intelligence-machine-learning-global-study </w:t>
          </w:r>
        </w:p>
        <w:p w14:paraId="7DF4B043" w14:textId="77777777" w:rsidR="005470F4" w:rsidRDefault="005470F4" w:rsidP="005470F4">
          <w:pPr>
            <w:pStyle w:val="CitaviBibliographyEntry"/>
          </w:pPr>
          <w:bookmarkStart w:id="261" w:name="_CTVL0011c377dae22404f24b133b8953277f652"/>
          <w:r>
            <w:t>Rendle, S., Krichene, W., Zhang, L., &amp; Anderson, J. (2020). Neural Collaborative Filtering vs. Matrix Factorization Revisited. In</w:t>
          </w:r>
          <w:bookmarkEnd w:id="261"/>
          <w:r>
            <w:t xml:space="preserve"> </w:t>
          </w:r>
          <w:r w:rsidRPr="005470F4">
            <w:rPr>
              <w:i/>
            </w:rPr>
            <w:t xml:space="preserve">Fourteenth ACM Conference on Recommender Systems </w:t>
          </w:r>
          <w:r w:rsidRPr="005470F4">
            <w:t>(pp. 240–248). New York, NY, USA: Association for Computing Machinery. https://doi.org/10.1145/3383313.3412488</w:t>
          </w:r>
        </w:p>
        <w:p w14:paraId="3AFBBA79" w14:textId="77777777" w:rsidR="005470F4" w:rsidRDefault="005470F4" w:rsidP="005470F4">
          <w:pPr>
            <w:pStyle w:val="CitaviBibliographyEntry"/>
          </w:pPr>
          <w:bookmarkStart w:id="262" w:name="_CTVL001f5088e61a86547eebc9ca98fef3c4212"/>
          <w:r>
            <w:lastRenderedPageBreak/>
            <w:t>Renggli, C., Rimanic, L., Gürel, N. M., Karlaš, B., Wu, W., &amp; Zhang, C. (2021, February 15).</w:t>
          </w:r>
          <w:bookmarkEnd w:id="262"/>
          <w:r>
            <w:t xml:space="preserve"> </w:t>
          </w:r>
          <w:r w:rsidRPr="005470F4">
            <w:rPr>
              <w:i/>
            </w:rPr>
            <w:t>A Data Quality-Driven View of MLOps</w:t>
          </w:r>
          <w:r w:rsidRPr="005470F4">
            <w:t xml:space="preserve">. Retrieved from http://arxiv.org/pdf/2102.07750v1 </w:t>
          </w:r>
        </w:p>
        <w:p w14:paraId="49C8CD40" w14:textId="77777777" w:rsidR="005470F4" w:rsidRDefault="005470F4" w:rsidP="005470F4">
          <w:pPr>
            <w:pStyle w:val="CitaviBibliographyEntry"/>
          </w:pPr>
          <w:bookmarkStart w:id="263" w:name="_CTVL001afe4070d69ce4362aa65c65d75cc5021"/>
          <w:r>
            <w:t>Rimol, M. (2021, November 22).</w:t>
          </w:r>
          <w:bookmarkEnd w:id="263"/>
          <w:r>
            <w:t xml:space="preserve"> </w:t>
          </w:r>
          <w:r w:rsidRPr="005470F4">
            <w:rPr>
              <w:i/>
            </w:rPr>
            <w:t>Gartner Forecasts Worldwide Artificial Intelligence Software Market to Reach $62 Billion in 2022</w:t>
          </w:r>
          <w:r w:rsidRPr="005470F4">
            <w:t xml:space="preserve">. Retrieved from Gartner website: https://www.gartner.com/en/newsroom/press-releases/2021-11-22-gartner-forecasts-worldwide-artificial-intelligence-software-market-to-reach-62-billion-in-2022 </w:t>
          </w:r>
        </w:p>
        <w:p w14:paraId="6DA186E5" w14:textId="77777777" w:rsidR="005470F4" w:rsidRDefault="005470F4" w:rsidP="005470F4">
          <w:pPr>
            <w:pStyle w:val="CitaviBibliographyEntry"/>
            <w:rPr>
              <w:i/>
            </w:rPr>
          </w:pPr>
          <w:bookmarkStart w:id="264" w:name="_CTVL0011b70ababf0ef401d957781d605e2c3e7"/>
          <w:r>
            <w:t>Rosenblatt, F. (1961).</w:t>
          </w:r>
          <w:bookmarkEnd w:id="264"/>
          <w:r>
            <w:t xml:space="preserve"> </w:t>
          </w:r>
          <w:r w:rsidRPr="005470F4">
            <w:rPr>
              <w:i/>
            </w:rPr>
            <w:t xml:space="preserve">Principles of neurodynamics. perceptrons and the theory of brain mechanisms. </w:t>
          </w:r>
        </w:p>
        <w:p w14:paraId="0229B92D" w14:textId="77777777" w:rsidR="005470F4" w:rsidRDefault="005470F4" w:rsidP="005470F4">
          <w:pPr>
            <w:pStyle w:val="CitaviBibliographyEntry"/>
          </w:pPr>
          <w:bookmarkStart w:id="265" w:name="_CTVL001fda79fb0273c4e0dadd2eb66caed3747"/>
          <w:r>
            <w:t>Ruf, P., Madan, M., Reich, C., &amp; Ould-Abdeslam, D. (2021). Demystifying MLOps and Presenting a Recipe for the Selection of Open-Source Tools.</w:t>
          </w:r>
          <w:bookmarkEnd w:id="265"/>
          <w:r>
            <w:t xml:space="preserve"> </w:t>
          </w:r>
          <w:r w:rsidRPr="005470F4">
            <w:rPr>
              <w:i/>
            </w:rPr>
            <w:t>Applied Sciences</w:t>
          </w:r>
          <w:r w:rsidRPr="005470F4">
            <w:t xml:space="preserve">, </w:t>
          </w:r>
          <w:r w:rsidRPr="005470F4">
            <w:rPr>
              <w:i/>
            </w:rPr>
            <w:t>11</w:t>
          </w:r>
          <w:r w:rsidRPr="005470F4">
            <w:t>(19), 8861. https://doi.org/10.3390/app11198861</w:t>
          </w:r>
        </w:p>
        <w:p w14:paraId="6FB38BCA" w14:textId="77777777" w:rsidR="005470F4" w:rsidRDefault="005470F4" w:rsidP="005470F4">
          <w:pPr>
            <w:pStyle w:val="CitaviBibliographyEntry"/>
          </w:pPr>
          <w:bookmarkStart w:id="266"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18375D43" w14:textId="77777777" w:rsidR="005470F4" w:rsidRDefault="005470F4" w:rsidP="005470F4">
          <w:pPr>
            <w:pStyle w:val="CitaviBibliographyEntry"/>
          </w:pPr>
          <w:bookmarkStart w:id="267" w:name="_CTVL0018c0e0b3fa7c240d7ac6e9536b78b8304"/>
          <w:bookmarkEnd w:id="266"/>
          <w:r>
            <w:t>Sculley, D., Holt, G., Golovin, D., Davydov, E., Phillips, T., Ebner, D., . . . Dennison, D. (2015). Hidden technical debt in machine learning systems.</w:t>
          </w:r>
          <w:bookmarkEnd w:id="267"/>
          <w:r>
            <w:t xml:space="preserve"> </w:t>
          </w:r>
          <w:r w:rsidRPr="005470F4">
            <w:rPr>
              <w:i/>
            </w:rPr>
            <w:t>Advances in Neural Information Processing Systems</w:t>
          </w:r>
          <w:r w:rsidRPr="005470F4">
            <w:t xml:space="preserve">, </w:t>
          </w:r>
          <w:r w:rsidRPr="005470F4">
            <w:rPr>
              <w:i/>
            </w:rPr>
            <w:t>28</w:t>
          </w:r>
          <w:r w:rsidRPr="005470F4">
            <w:t>(2), 2503–2511.</w:t>
          </w:r>
        </w:p>
        <w:p w14:paraId="733255AC" w14:textId="77777777" w:rsidR="005470F4" w:rsidRDefault="005470F4" w:rsidP="005470F4">
          <w:pPr>
            <w:pStyle w:val="CitaviBibliographyEntry"/>
          </w:pPr>
          <w:bookmarkStart w:id="268" w:name="_CTVL001bf6fe32adde348f7870c8c5e52d6b439"/>
          <w:r>
            <w:t>Serban, A., van der Blom, K., Hoos, H., &amp; Visser, J. (2020). Adoption and Effects of Software Engineering Best Practices in Machine Learning,</w:t>
          </w:r>
          <w:bookmarkEnd w:id="268"/>
          <w:r>
            <w:t xml:space="preserve"> </w:t>
          </w:r>
          <w:r w:rsidRPr="005470F4">
            <w:rPr>
              <w:i/>
            </w:rPr>
            <w:t>1</w:t>
          </w:r>
          <w:r w:rsidRPr="005470F4">
            <w:t>, 1–12. https://doi.org/10.1145/3382494.3410681</w:t>
          </w:r>
        </w:p>
        <w:p w14:paraId="6D726D3A" w14:textId="77777777" w:rsidR="005470F4" w:rsidRDefault="005470F4" w:rsidP="005470F4">
          <w:pPr>
            <w:pStyle w:val="CitaviBibliographyEntry"/>
          </w:pPr>
          <w:bookmarkStart w:id="269" w:name="_CTVL0010ea2218ffdb74a62a854f437b2d7d86c"/>
          <w:r>
            <w:t>Shan, Y., Hoens, T. R., Jiao, J., Wang, H., Yu, D., &amp; Mao, J. C. (2016). Deep Crossing. In B. Krishnapuram, M. Shah, A. Smola, C. Aggarwal, D. Shen, &amp; R. Rastogi (Eds.),</w:t>
          </w:r>
          <w:bookmarkEnd w:id="269"/>
          <w:r>
            <w:t xml:space="preserve"> </w:t>
          </w:r>
          <w:r w:rsidRPr="005470F4">
            <w:rPr>
              <w:i/>
            </w:rPr>
            <w:t xml:space="preserve">Proceedings of the 22nd ACM SIGKDD International Conference on Knowledge Discovery and Data Mining </w:t>
          </w:r>
          <w:r w:rsidRPr="005470F4">
            <w:t>(pp. 255–262). New York, NY, USA: ACM. https://doi.org/10.1145/2939672.2939704</w:t>
          </w:r>
        </w:p>
        <w:p w14:paraId="51018DD9" w14:textId="77777777" w:rsidR="005470F4" w:rsidRDefault="005470F4" w:rsidP="005470F4">
          <w:pPr>
            <w:pStyle w:val="CitaviBibliographyEntry"/>
          </w:pPr>
          <w:bookmarkStart w:id="270" w:name="_CTVL001f3c9377022c340969aa07cf5a944794c"/>
          <w:r>
            <w:t>Singh, P. K., Choudhury, P., Dey, A. K., &amp; Pramanik, P. K. D. (2021). Recommender systems: an overview, research trends, and future directions.</w:t>
          </w:r>
          <w:bookmarkEnd w:id="270"/>
          <w:r>
            <w:t xml:space="preserve"> </w:t>
          </w:r>
          <w:r w:rsidRPr="005470F4">
            <w:rPr>
              <w:i/>
            </w:rPr>
            <w:t>International Journal of Business and Systems Research</w:t>
          </w:r>
          <w:r w:rsidRPr="005470F4">
            <w:t xml:space="preserve">, </w:t>
          </w:r>
          <w:r w:rsidRPr="005470F4">
            <w:rPr>
              <w:i/>
            </w:rPr>
            <w:t>15</w:t>
          </w:r>
          <w:r w:rsidRPr="005470F4">
            <w:t>(1), 14. https://doi.org/10.1504/ijbsr.2021.10033303</w:t>
          </w:r>
        </w:p>
        <w:p w14:paraId="5501BA06" w14:textId="77777777" w:rsidR="005470F4" w:rsidRDefault="005470F4" w:rsidP="005470F4">
          <w:pPr>
            <w:pStyle w:val="CitaviBibliographyEntry"/>
          </w:pPr>
          <w:bookmarkStart w:id="271"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71"/>
          <w:r>
            <w:t xml:space="preserve"> </w:t>
          </w:r>
          <w:r w:rsidRPr="005470F4">
            <w:rPr>
              <w:i/>
            </w:rPr>
            <w:t>Machine Learning and Knowledge Extraction</w:t>
          </w:r>
          <w:r w:rsidRPr="005470F4">
            <w:t xml:space="preserve">, </w:t>
          </w:r>
          <w:r w:rsidRPr="005470F4">
            <w:rPr>
              <w:i/>
            </w:rPr>
            <w:t>3</w:t>
          </w:r>
          <w:r w:rsidRPr="005470F4">
            <w:t>(2), 392–413. https://doi.org/10.3390/make3020020</w:t>
          </w:r>
        </w:p>
        <w:p w14:paraId="0034A218" w14:textId="77777777" w:rsidR="005470F4" w:rsidRDefault="005470F4" w:rsidP="005470F4">
          <w:pPr>
            <w:pStyle w:val="CitaviBibliographyEntry"/>
          </w:pPr>
          <w:bookmarkStart w:id="272" w:name="_CTVL001d901da9015e84747bfcb5647573b2436"/>
          <w:r>
            <w:t>Su, X., &amp; Khoshgoftaar, T. M. (2009). A Survey of Collaborative Filtering Techniques.</w:t>
          </w:r>
          <w:bookmarkEnd w:id="272"/>
          <w:r>
            <w:t xml:space="preserve"> </w:t>
          </w:r>
          <w:r w:rsidRPr="005470F4">
            <w:rPr>
              <w:i/>
            </w:rPr>
            <w:t>Advances in Artificial Intelligence</w:t>
          </w:r>
          <w:r w:rsidRPr="005470F4">
            <w:t xml:space="preserve">, </w:t>
          </w:r>
          <w:r w:rsidRPr="005470F4">
            <w:rPr>
              <w:i/>
            </w:rPr>
            <w:t>2009</w:t>
          </w:r>
          <w:r w:rsidRPr="005470F4">
            <w:t>, 1–19. https://doi.org/10.1155/2009/421425</w:t>
          </w:r>
        </w:p>
        <w:p w14:paraId="247DA00A" w14:textId="77777777" w:rsidR="005470F4" w:rsidRDefault="005470F4" w:rsidP="005470F4">
          <w:pPr>
            <w:pStyle w:val="CitaviBibliographyEntry"/>
          </w:pPr>
          <w:bookmarkStart w:id="273" w:name="_CTVL0014d0825e1efea49a4a221d4a6aa77abec"/>
          <w:r>
            <w:lastRenderedPageBreak/>
            <w:t>Symeonidis, G., Nerantzis, E., Kazakis, A., &amp; Papakostas, G. A. (2022). MLOps - Definitions, Tools and Challenges. In</w:t>
          </w:r>
          <w:bookmarkEnd w:id="273"/>
          <w:r>
            <w:t xml:space="preserve"> </w:t>
          </w:r>
          <w:r w:rsidRPr="005470F4">
            <w:rPr>
              <w:i/>
            </w:rPr>
            <w:t xml:space="preserve">2022 IEEE 12th Annual Computing and Communication Workshop and Conference (CCWC) </w:t>
          </w:r>
          <w:r w:rsidRPr="005470F4">
            <w:t>(pp. 453–460). IEEE. https://doi.org/10.1109/CCWC54503.2022.9720902</w:t>
          </w:r>
        </w:p>
        <w:p w14:paraId="32BE1334" w14:textId="77777777" w:rsidR="005470F4" w:rsidRDefault="005470F4" w:rsidP="005470F4">
          <w:pPr>
            <w:pStyle w:val="CitaviBibliographyEntry"/>
          </w:pPr>
          <w:bookmarkStart w:id="274" w:name="_CTVL001be73c4f845cc48e1b8ca161c0d73770a"/>
          <w:r>
            <w:t>Tamburri, D. A. (2020). Sustainable MLOps: Trends and Challenges. In</w:t>
          </w:r>
          <w:bookmarkEnd w:id="274"/>
          <w:r>
            <w:t xml:space="preserve"> </w:t>
          </w:r>
          <w:r w:rsidRPr="005470F4">
            <w:rPr>
              <w:i/>
            </w:rPr>
            <w:t xml:space="preserve">2020 22nd International Symposium on Symbolic and Numeric Algorithms for Scientific Computing (SYNASC) </w:t>
          </w:r>
          <w:r w:rsidRPr="005470F4">
            <w:t>(pp. 17–23). IEEE. https://doi.org/10.1109/SYNASC51798.2020.00015</w:t>
          </w:r>
        </w:p>
        <w:p w14:paraId="738B499C" w14:textId="77777777" w:rsidR="005470F4" w:rsidRDefault="005470F4" w:rsidP="005470F4">
          <w:pPr>
            <w:pStyle w:val="CitaviBibliographyEntry"/>
          </w:pPr>
          <w:bookmarkStart w:id="275" w:name="_CTVL001ca86fb2216cc4684a0165370b7561d52"/>
          <w:r>
            <w:t>TensorFlow (n.d.). TensorFlow Recommenders. Retrieved from https://www.tensorflow.org/recommenders</w:t>
          </w:r>
        </w:p>
        <w:p w14:paraId="46E2942B" w14:textId="77777777" w:rsidR="005470F4" w:rsidRDefault="005470F4" w:rsidP="005470F4">
          <w:pPr>
            <w:pStyle w:val="CitaviBibliographyEntry"/>
          </w:pPr>
          <w:bookmarkStart w:id="276" w:name="_CTVL0014f6a45c63ee14703a167af60e42ede23"/>
          <w:bookmarkEnd w:id="275"/>
          <w:r>
            <w:t>TensorFlow (2022a). Deep &amp; Cross Network (DCN). Retrieved from https://www.tensorflow.org/recommenders/examples/dcn</w:t>
          </w:r>
        </w:p>
        <w:p w14:paraId="76BE864F" w14:textId="77777777" w:rsidR="005470F4" w:rsidRDefault="005470F4" w:rsidP="005470F4">
          <w:pPr>
            <w:pStyle w:val="CitaviBibliographyEntry"/>
          </w:pPr>
          <w:bookmarkStart w:id="277" w:name="_CTVL00152fb0ebe12bf4715811c42ff098d666d"/>
          <w:bookmarkEnd w:id="276"/>
          <w:r>
            <w:t>TensorFlow (2022b). TFRS API: All symbols in TensorFlow Recommenders. Retrieved from https://www.tensorflow.org/recommenders/api_docs/python/tfrs/all_symbols</w:t>
          </w:r>
        </w:p>
        <w:p w14:paraId="394D1ADA" w14:textId="77777777" w:rsidR="005470F4" w:rsidRDefault="005470F4" w:rsidP="005470F4">
          <w:pPr>
            <w:pStyle w:val="CitaviBibliographyEntry"/>
          </w:pPr>
          <w:bookmarkStart w:id="278" w:name="_CTVL0010396afe5ba6442bbb8faaa092f83e6ed"/>
          <w:bookmarkEnd w:id="277"/>
          <w:r>
            <w:t>Theodoridis, J., &amp; Grießhaber, D. (n.d.). Deeplearning Cluster - Docs. Retrieved from https://deeplearn.pages.mi.hdm-stuttgart.de/docs/</w:t>
          </w:r>
        </w:p>
        <w:p w14:paraId="2E06121D" w14:textId="77777777" w:rsidR="005470F4" w:rsidRDefault="005470F4" w:rsidP="005470F4">
          <w:pPr>
            <w:pStyle w:val="CitaviBibliographyEntry"/>
          </w:pPr>
          <w:bookmarkStart w:id="279" w:name="_CTVL0017b613a10395c40f9b01f41448c8ad104"/>
          <w:bookmarkEnd w:id="278"/>
          <w:r>
            <w:t>Vellido, A., Lisboa, P. J., &amp; Meehan, K. (2000). Quantitative Characterization and Prediction of On-Line Purchasing Behavior: A Latent Variable Approach.</w:t>
          </w:r>
          <w:bookmarkEnd w:id="279"/>
          <w:r>
            <w:t xml:space="preserve"> </w:t>
          </w:r>
          <w:r w:rsidRPr="005470F4">
            <w:rPr>
              <w:i/>
            </w:rPr>
            <w:t>International Journal of Electronic Commerce</w:t>
          </w:r>
          <w:r w:rsidRPr="005470F4">
            <w:t xml:space="preserve">, </w:t>
          </w:r>
          <w:r w:rsidRPr="005470F4">
            <w:rPr>
              <w:i/>
            </w:rPr>
            <w:t>4</w:t>
          </w:r>
          <w:r w:rsidRPr="005470F4">
            <w:t>(4), 83–104. https://doi.org/10.1080/10864415.2000.11518380</w:t>
          </w:r>
        </w:p>
        <w:p w14:paraId="0FCC5B1B" w14:textId="77777777" w:rsidR="005470F4" w:rsidRDefault="005470F4" w:rsidP="005470F4">
          <w:pPr>
            <w:pStyle w:val="CitaviBibliographyEntry"/>
          </w:pPr>
          <w:bookmarkStart w:id="280" w:name="_CTVL00107b59ad7728a4751ac1c97f8b0ba36fb"/>
          <w:r>
            <w:t>Wang, R., Fu, B., Fu, G., &amp; Wang, M. (2017, August 17).</w:t>
          </w:r>
          <w:bookmarkEnd w:id="280"/>
          <w:r>
            <w:t xml:space="preserve"> </w:t>
          </w:r>
          <w:r w:rsidRPr="005470F4">
            <w:rPr>
              <w:i/>
            </w:rPr>
            <w:t>Deep &amp; Cross Network for Ad Click Predictions</w:t>
          </w:r>
          <w:r w:rsidRPr="005470F4">
            <w:t>. Retrieved from http://arxiv.org/pdf/1708.05123v1 https://doi.org/AdKDD</w:t>
          </w:r>
        </w:p>
        <w:p w14:paraId="0B8279C0" w14:textId="77777777" w:rsidR="005470F4" w:rsidRDefault="005470F4" w:rsidP="005470F4">
          <w:pPr>
            <w:pStyle w:val="CitaviBibliographyEntry"/>
          </w:pPr>
          <w:bookmarkStart w:id="281"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81"/>
          <w:r>
            <w:t xml:space="preserve"> </w:t>
          </w:r>
          <w:r w:rsidRPr="005470F4">
            <w:rPr>
              <w:i/>
            </w:rPr>
            <w:t xml:space="preserve">Proceedings of the Web Conference 2021 </w:t>
          </w:r>
          <w:r w:rsidRPr="005470F4">
            <w:t>(pp. 1785–1797). New York, NY, USA: ACM. https://doi.org/10.1145/3442381.3450078</w:t>
          </w:r>
        </w:p>
        <w:p w14:paraId="0FA7B72C" w14:textId="77777777" w:rsidR="005470F4" w:rsidRDefault="005470F4" w:rsidP="005470F4">
          <w:pPr>
            <w:pStyle w:val="CitaviBibliographyEntry"/>
          </w:pPr>
          <w:bookmarkStart w:id="282" w:name="_CTVL0014c2e6615c4b542419b7a225008c0f5c7"/>
          <w:r>
            <w:t>Yan, Y., &amp; Li, L. (2020). xDeepInt: a hybrid architecture for modeling the vector-wise and bit-wise feature interactions.</w:t>
          </w:r>
        </w:p>
        <w:p w14:paraId="6C546B3A" w14:textId="302AD66C" w:rsidR="00B32AE3" w:rsidRDefault="005470F4" w:rsidP="005470F4">
          <w:pPr>
            <w:pStyle w:val="CitaviBibliographyEntry"/>
          </w:pPr>
          <w:bookmarkStart w:id="283" w:name="_CTVL001dbb186a3b223468da3083f0961f01254"/>
          <w:bookmarkEnd w:id="282"/>
          <w:r>
            <w:t>Yavuz, B., &amp; Chockalingam, P. (2019). Introducing Delta Time Travel for Large Scale Data Lakes. Retrieved from https://databricks.com/de/blog/2019/02/04/introducing-delta-time-travel-for-large-scale-data-lakes.htm</w:t>
          </w:r>
          <w:bookmarkEnd w:id="283"/>
          <w:r>
            <w:t>l</w:t>
          </w:r>
          <w:r w:rsidR="00B32AE3">
            <w:fldChar w:fldCharType="end"/>
          </w:r>
        </w:p>
      </w:sdtContent>
    </w:sdt>
    <w:p w14:paraId="00F76676" w14:textId="564FC5FF" w:rsidR="00B32AE3" w:rsidRDefault="00B32AE3" w:rsidP="00B32AE3"/>
    <w:sectPr w:rsidR="00B32AE3" w:rsidSect="009F6A4E">
      <w:headerReference w:type="even" r:id="rId51"/>
      <w:headerReference w:type="default" r:id="rId52"/>
      <w:footerReference w:type="even" r:id="rId53"/>
      <w:footerReference w:type="default" r:id="rId54"/>
      <w:headerReference w:type="first" r:id="rId55"/>
      <w:footerReference w:type="first" r:id="rId56"/>
      <w:type w:val="continuous"/>
      <w:pgSz w:w="11906" w:h="16838" w:code="9"/>
      <w:pgMar w:top="1418" w:right="1418" w:bottom="1134" w:left="1985"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958AB" w14:textId="77777777" w:rsidR="00F4783F" w:rsidRDefault="00F4783F">
      <w:pPr>
        <w:spacing w:before="0" w:line="240" w:lineRule="auto"/>
      </w:pPr>
      <w:r>
        <w:separator/>
      </w:r>
    </w:p>
  </w:endnote>
  <w:endnote w:type="continuationSeparator" w:id="0">
    <w:p w14:paraId="046CD1C5" w14:textId="77777777" w:rsidR="00F4783F" w:rsidRDefault="00F4783F">
      <w:pPr>
        <w:spacing w:before="0" w:line="240" w:lineRule="auto"/>
      </w:pPr>
      <w:r>
        <w:continuationSeparator/>
      </w:r>
    </w:p>
  </w:endnote>
  <w:endnote w:type="continuationNotice" w:id="1">
    <w:p w14:paraId="7CCC0356" w14:textId="77777777" w:rsidR="00F4783F" w:rsidRDefault="00F4783F">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38962" w14:textId="77777777" w:rsidR="009F6A4E" w:rsidRDefault="009F6A4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60C61" w14:textId="77777777" w:rsidR="009F6A4E" w:rsidRDefault="009F6A4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47822" w14:textId="77777777" w:rsidR="009F6A4E" w:rsidRDefault="009F6A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EB64BE" w14:textId="77777777" w:rsidR="00F4783F" w:rsidRDefault="00F4783F">
      <w:pPr>
        <w:spacing w:before="0" w:line="240" w:lineRule="auto"/>
      </w:pPr>
      <w:r>
        <w:separator/>
      </w:r>
    </w:p>
  </w:footnote>
  <w:footnote w:type="continuationSeparator" w:id="0">
    <w:p w14:paraId="1A1EFCAB" w14:textId="77777777" w:rsidR="00F4783F" w:rsidRDefault="00F4783F">
      <w:pPr>
        <w:spacing w:before="0" w:line="240" w:lineRule="auto"/>
      </w:pPr>
      <w:r>
        <w:continuationSeparator/>
      </w:r>
    </w:p>
  </w:footnote>
  <w:footnote w:type="continuationNotice" w:id="1">
    <w:p w14:paraId="0E4347F3" w14:textId="77777777" w:rsidR="00F4783F" w:rsidRDefault="00F4783F">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9B67C79"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FF1EC0">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0BC4E033"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FF1EC0">
            <w:t>Hinton, Srivastava, Krizhevsky, Sutskever, and Salakhutdinov (2012)</w:t>
          </w:r>
          <w:r w:rsidR="003B55EC">
            <w:fldChar w:fldCharType="end"/>
          </w:r>
        </w:sdtContent>
      </w:sdt>
      <w:r w:rsidR="000A108A">
        <w:t>.</w:t>
      </w:r>
    </w:p>
  </w:footnote>
  <w:footnote w:id="7">
    <w:p w14:paraId="06199A37" w14:textId="2C50D6F4"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AF30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hUMTU6NTE6NDI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FF1EC0">
            <w:t>Lian et al. (2018); Huang, She, Wang, and Zhang (2020); Yan and Li (2020)</w:t>
          </w:r>
          <w:r w:rsidR="000B4A08">
            <w:fldChar w:fldCharType="end"/>
          </w:r>
        </w:sdtContent>
      </w:sdt>
      <w:r w:rsidR="00506838">
        <w:t>.</w:t>
      </w:r>
    </w:p>
  </w:footnote>
  <w:footnote w:id="8">
    <w:p w14:paraId="6BAEB846" w14:textId="31EC27AB"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FF1EC0">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7E1CE551"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FF1EC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2C0AFCAD" w14:textId="605BBA36" w:rsidR="0046739C" w:rsidRPr="000A0D1D" w:rsidRDefault="0046739C">
      <w:pPr>
        <w:pStyle w:val="Funotentext"/>
        <w:rPr>
          <w:lang w:val="de-DE"/>
        </w:rPr>
      </w:pPr>
      <w:r>
        <w:rPr>
          <w:rStyle w:val="Funotenzeichen"/>
        </w:rPr>
        <w:footnoteRef/>
      </w:r>
      <w:r>
        <w:t xml:space="preserve"> </w:t>
      </w:r>
      <w:r w:rsidR="00784107" w:rsidRPr="00784107">
        <w:t>One-hot encoding arranges categorical features into a vector of categorical columns, which are binary encoded. The value of 1 is given to the column of the present category, all remaining columns are assigned the value 0.</w:t>
      </w:r>
    </w:p>
  </w:footnote>
  <w:footnote w:id="14">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5">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6">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CF20F" w14:textId="77777777" w:rsidR="009F6A4E" w:rsidRDefault="009F6A4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3858443B"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AF30D2" w:rsidRPr="00AF30D2">
        <w:rPr>
          <w:b/>
          <w:bCs/>
          <w:noProof/>
          <w:lang w:val="en-GB"/>
        </w:rPr>
        <w:instrText>0</w:instrText>
      </w:r>
    </w:fldSimple>
    <w:r>
      <w:instrText xml:space="preserve">&lt;&gt;"0" </w:instrText>
    </w:r>
    <w:r>
      <w:fldChar w:fldCharType="begin"/>
    </w:r>
    <w:r>
      <w:instrText xml:space="preserve"> QUOTE </w:instrText>
    </w:r>
    <w:fldSimple w:instr=" STYLEREF &quot;Überschrift 1&quot; \n \* MERGEFORMAT ">
      <w:r w:rsidR="00AF30D2" w:rsidRPr="00AF30D2">
        <w:rPr>
          <w:b/>
          <w:bCs/>
          <w:noProof/>
          <w:lang w:val="en-GB"/>
        </w:rPr>
        <w:instrText>6</w:instrText>
      </w:r>
    </w:fldSimple>
    <w:r>
      <w:instrText xml:space="preserve"> " " \* MERGEFORMAT </w:instrText>
    </w:r>
    <w:r>
      <w:fldChar w:fldCharType="separate"/>
    </w:r>
    <w:r w:rsidR="00AF30D2" w:rsidRPr="00AF30D2">
      <w:rPr>
        <w:noProof/>
      </w:rPr>
      <w:instrText>6</w:instrText>
    </w:r>
    <w:r w:rsidR="00AF30D2">
      <w:instrText xml:space="preserve"> </w:instrText>
    </w:r>
    <w:r>
      <w:fldChar w:fldCharType="end"/>
    </w:r>
    <w:r>
      <w:instrText xml:space="preserve"> \* MERGEFORMAT </w:instrText>
    </w:r>
    <w:r>
      <w:fldChar w:fldCharType="end"/>
    </w:r>
    <w:fldSimple w:instr=" STYLEREF &quot;Überschrift 1&quot; \* MERGEFORMAT ">
      <w:r w:rsidR="00AF30D2" w:rsidRPr="00AF30D2">
        <w:rPr>
          <w:b/>
          <w:bCs/>
          <w:noProof/>
          <w:lang w:val="en-GB"/>
        </w:rPr>
        <w:t>Appendix</w:t>
      </w:r>
      <w:r w:rsidR="00AF30D2">
        <w:rPr>
          <w:noProof/>
        </w:rPr>
        <w:t>:</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51C07" w14:textId="77777777" w:rsidR="009F6A4E" w:rsidRDefault="009F6A4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1FD4"/>
    <w:rsid w:val="00002051"/>
    <w:rsid w:val="000022D1"/>
    <w:rsid w:val="00002A53"/>
    <w:rsid w:val="00002AB5"/>
    <w:rsid w:val="00002C90"/>
    <w:rsid w:val="0000300F"/>
    <w:rsid w:val="000030AB"/>
    <w:rsid w:val="0000310B"/>
    <w:rsid w:val="000037C7"/>
    <w:rsid w:val="0000418A"/>
    <w:rsid w:val="000047D1"/>
    <w:rsid w:val="000048CC"/>
    <w:rsid w:val="00004C83"/>
    <w:rsid w:val="00004E0C"/>
    <w:rsid w:val="000051A8"/>
    <w:rsid w:val="00005675"/>
    <w:rsid w:val="000057EA"/>
    <w:rsid w:val="00005A91"/>
    <w:rsid w:val="00005AEC"/>
    <w:rsid w:val="000064E1"/>
    <w:rsid w:val="00006AD2"/>
    <w:rsid w:val="00006B03"/>
    <w:rsid w:val="00006B4D"/>
    <w:rsid w:val="00006BD2"/>
    <w:rsid w:val="00006DC9"/>
    <w:rsid w:val="00006E0F"/>
    <w:rsid w:val="00007211"/>
    <w:rsid w:val="000076BF"/>
    <w:rsid w:val="000077CF"/>
    <w:rsid w:val="00007A6E"/>
    <w:rsid w:val="00007FC6"/>
    <w:rsid w:val="0001008E"/>
    <w:rsid w:val="000104D3"/>
    <w:rsid w:val="00010704"/>
    <w:rsid w:val="0001070D"/>
    <w:rsid w:val="000109C9"/>
    <w:rsid w:val="00010ABD"/>
    <w:rsid w:val="000111F8"/>
    <w:rsid w:val="000112D2"/>
    <w:rsid w:val="000114F5"/>
    <w:rsid w:val="00011667"/>
    <w:rsid w:val="0001167B"/>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0BE"/>
    <w:rsid w:val="000163C5"/>
    <w:rsid w:val="000173CE"/>
    <w:rsid w:val="0001755C"/>
    <w:rsid w:val="00017585"/>
    <w:rsid w:val="00020369"/>
    <w:rsid w:val="0002041F"/>
    <w:rsid w:val="00020F19"/>
    <w:rsid w:val="000220C7"/>
    <w:rsid w:val="000220CD"/>
    <w:rsid w:val="0002265A"/>
    <w:rsid w:val="000226E4"/>
    <w:rsid w:val="00022BBF"/>
    <w:rsid w:val="00022C60"/>
    <w:rsid w:val="00023CBC"/>
    <w:rsid w:val="00023ED3"/>
    <w:rsid w:val="0002424E"/>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672"/>
    <w:rsid w:val="000278F8"/>
    <w:rsid w:val="00027C4E"/>
    <w:rsid w:val="00027FA5"/>
    <w:rsid w:val="00027FBE"/>
    <w:rsid w:val="00030C7E"/>
    <w:rsid w:val="0003118B"/>
    <w:rsid w:val="000311EA"/>
    <w:rsid w:val="00031283"/>
    <w:rsid w:val="0003136F"/>
    <w:rsid w:val="000317C6"/>
    <w:rsid w:val="00031CDD"/>
    <w:rsid w:val="00031F58"/>
    <w:rsid w:val="00031F6E"/>
    <w:rsid w:val="0003242D"/>
    <w:rsid w:val="00032443"/>
    <w:rsid w:val="00032496"/>
    <w:rsid w:val="000326F9"/>
    <w:rsid w:val="00032750"/>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6CF"/>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2CA3"/>
    <w:rsid w:val="000433AE"/>
    <w:rsid w:val="00043484"/>
    <w:rsid w:val="00043628"/>
    <w:rsid w:val="000439BD"/>
    <w:rsid w:val="00043DE0"/>
    <w:rsid w:val="00043FB6"/>
    <w:rsid w:val="00044313"/>
    <w:rsid w:val="000444E4"/>
    <w:rsid w:val="00044DC5"/>
    <w:rsid w:val="00044F1C"/>
    <w:rsid w:val="00044FEA"/>
    <w:rsid w:val="00045380"/>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143A"/>
    <w:rsid w:val="0005232B"/>
    <w:rsid w:val="00052531"/>
    <w:rsid w:val="0005264E"/>
    <w:rsid w:val="00052856"/>
    <w:rsid w:val="00052936"/>
    <w:rsid w:val="00052D52"/>
    <w:rsid w:val="00052F3C"/>
    <w:rsid w:val="00053BB1"/>
    <w:rsid w:val="00053DCF"/>
    <w:rsid w:val="0005400E"/>
    <w:rsid w:val="00054188"/>
    <w:rsid w:val="0005430B"/>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134"/>
    <w:rsid w:val="00061245"/>
    <w:rsid w:val="000614F6"/>
    <w:rsid w:val="000614FF"/>
    <w:rsid w:val="000616E6"/>
    <w:rsid w:val="00061C13"/>
    <w:rsid w:val="00061EA9"/>
    <w:rsid w:val="00062013"/>
    <w:rsid w:val="000622F6"/>
    <w:rsid w:val="0006256B"/>
    <w:rsid w:val="000626FF"/>
    <w:rsid w:val="000627B6"/>
    <w:rsid w:val="00062E20"/>
    <w:rsid w:val="00063274"/>
    <w:rsid w:val="00063290"/>
    <w:rsid w:val="000637EC"/>
    <w:rsid w:val="00063926"/>
    <w:rsid w:val="00063CBD"/>
    <w:rsid w:val="000641A6"/>
    <w:rsid w:val="000646D8"/>
    <w:rsid w:val="0006471A"/>
    <w:rsid w:val="0006472E"/>
    <w:rsid w:val="0006484B"/>
    <w:rsid w:val="000649F0"/>
    <w:rsid w:val="00064E57"/>
    <w:rsid w:val="00064EA4"/>
    <w:rsid w:val="00065174"/>
    <w:rsid w:val="000653B6"/>
    <w:rsid w:val="000654E7"/>
    <w:rsid w:val="0006576F"/>
    <w:rsid w:val="000657BF"/>
    <w:rsid w:val="00065804"/>
    <w:rsid w:val="00065FD3"/>
    <w:rsid w:val="000665C4"/>
    <w:rsid w:val="00066CB6"/>
    <w:rsid w:val="00066DC4"/>
    <w:rsid w:val="00066E09"/>
    <w:rsid w:val="00066E6E"/>
    <w:rsid w:val="000671E3"/>
    <w:rsid w:val="000675BA"/>
    <w:rsid w:val="000677ED"/>
    <w:rsid w:val="00067975"/>
    <w:rsid w:val="00067B6E"/>
    <w:rsid w:val="000702B1"/>
    <w:rsid w:val="00070343"/>
    <w:rsid w:val="00070BD9"/>
    <w:rsid w:val="00070C9F"/>
    <w:rsid w:val="00070DD2"/>
    <w:rsid w:val="00070E39"/>
    <w:rsid w:val="00071381"/>
    <w:rsid w:val="000713A1"/>
    <w:rsid w:val="0007145F"/>
    <w:rsid w:val="00071948"/>
    <w:rsid w:val="000719A8"/>
    <w:rsid w:val="00071D4B"/>
    <w:rsid w:val="00072204"/>
    <w:rsid w:val="00072753"/>
    <w:rsid w:val="00072A0E"/>
    <w:rsid w:val="00072A3E"/>
    <w:rsid w:val="0007302B"/>
    <w:rsid w:val="00073A55"/>
    <w:rsid w:val="00073A71"/>
    <w:rsid w:val="00073D10"/>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77DD9"/>
    <w:rsid w:val="0008051B"/>
    <w:rsid w:val="0008066C"/>
    <w:rsid w:val="00080B9A"/>
    <w:rsid w:val="00080CFB"/>
    <w:rsid w:val="000813BA"/>
    <w:rsid w:val="000815B8"/>
    <w:rsid w:val="00081782"/>
    <w:rsid w:val="000818AD"/>
    <w:rsid w:val="00081947"/>
    <w:rsid w:val="00081D4F"/>
    <w:rsid w:val="00081E22"/>
    <w:rsid w:val="00081EE2"/>
    <w:rsid w:val="00081F03"/>
    <w:rsid w:val="00082979"/>
    <w:rsid w:val="00082B1E"/>
    <w:rsid w:val="00082B23"/>
    <w:rsid w:val="00082B2C"/>
    <w:rsid w:val="00082C43"/>
    <w:rsid w:val="00082EA1"/>
    <w:rsid w:val="000833A2"/>
    <w:rsid w:val="000839E1"/>
    <w:rsid w:val="0008414F"/>
    <w:rsid w:val="00084229"/>
    <w:rsid w:val="000842C5"/>
    <w:rsid w:val="00084907"/>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09"/>
    <w:rsid w:val="00090667"/>
    <w:rsid w:val="00090805"/>
    <w:rsid w:val="00090986"/>
    <w:rsid w:val="00090E26"/>
    <w:rsid w:val="00090F24"/>
    <w:rsid w:val="000912D5"/>
    <w:rsid w:val="000915A9"/>
    <w:rsid w:val="000921EA"/>
    <w:rsid w:val="0009298C"/>
    <w:rsid w:val="000929B1"/>
    <w:rsid w:val="00092BEA"/>
    <w:rsid w:val="00092C7C"/>
    <w:rsid w:val="0009380A"/>
    <w:rsid w:val="000938E9"/>
    <w:rsid w:val="0009398A"/>
    <w:rsid w:val="00093B22"/>
    <w:rsid w:val="00094236"/>
    <w:rsid w:val="00094299"/>
    <w:rsid w:val="00094428"/>
    <w:rsid w:val="00094582"/>
    <w:rsid w:val="00094813"/>
    <w:rsid w:val="00094E5F"/>
    <w:rsid w:val="00095F2F"/>
    <w:rsid w:val="0009636E"/>
    <w:rsid w:val="00096417"/>
    <w:rsid w:val="0009695B"/>
    <w:rsid w:val="000970E1"/>
    <w:rsid w:val="00097318"/>
    <w:rsid w:val="00097B2B"/>
    <w:rsid w:val="00097D93"/>
    <w:rsid w:val="00097ECA"/>
    <w:rsid w:val="00097FFA"/>
    <w:rsid w:val="000A0328"/>
    <w:rsid w:val="000A0566"/>
    <w:rsid w:val="000A0C72"/>
    <w:rsid w:val="000A0D1D"/>
    <w:rsid w:val="000A0E53"/>
    <w:rsid w:val="000A0FE5"/>
    <w:rsid w:val="000A108A"/>
    <w:rsid w:val="000A1112"/>
    <w:rsid w:val="000A124F"/>
    <w:rsid w:val="000A165F"/>
    <w:rsid w:val="000A1C19"/>
    <w:rsid w:val="000A202D"/>
    <w:rsid w:val="000A229A"/>
    <w:rsid w:val="000A2592"/>
    <w:rsid w:val="000A2684"/>
    <w:rsid w:val="000A273A"/>
    <w:rsid w:val="000A2A94"/>
    <w:rsid w:val="000A30DA"/>
    <w:rsid w:val="000A31E1"/>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56E6"/>
    <w:rsid w:val="000A7214"/>
    <w:rsid w:val="000A723B"/>
    <w:rsid w:val="000A7302"/>
    <w:rsid w:val="000A75C7"/>
    <w:rsid w:val="000A784F"/>
    <w:rsid w:val="000A7A5A"/>
    <w:rsid w:val="000A7E58"/>
    <w:rsid w:val="000B00E2"/>
    <w:rsid w:val="000B035F"/>
    <w:rsid w:val="000B0901"/>
    <w:rsid w:val="000B126B"/>
    <w:rsid w:val="000B137B"/>
    <w:rsid w:val="000B13BB"/>
    <w:rsid w:val="000B1456"/>
    <w:rsid w:val="000B1919"/>
    <w:rsid w:val="000B1A38"/>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C32"/>
    <w:rsid w:val="000B7DF1"/>
    <w:rsid w:val="000C0A04"/>
    <w:rsid w:val="000C0C48"/>
    <w:rsid w:val="000C0C7E"/>
    <w:rsid w:val="000C0C9A"/>
    <w:rsid w:val="000C0CCE"/>
    <w:rsid w:val="000C0DB1"/>
    <w:rsid w:val="000C0FAB"/>
    <w:rsid w:val="000C15E7"/>
    <w:rsid w:val="000C278D"/>
    <w:rsid w:val="000C28FA"/>
    <w:rsid w:val="000C2D98"/>
    <w:rsid w:val="000C2DE5"/>
    <w:rsid w:val="000C3078"/>
    <w:rsid w:val="000C32B2"/>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6D"/>
    <w:rsid w:val="000C4DB8"/>
    <w:rsid w:val="000C510C"/>
    <w:rsid w:val="000C52C5"/>
    <w:rsid w:val="000C54A4"/>
    <w:rsid w:val="000C5576"/>
    <w:rsid w:val="000C58C7"/>
    <w:rsid w:val="000C58F7"/>
    <w:rsid w:val="000C593A"/>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397"/>
    <w:rsid w:val="000D24F4"/>
    <w:rsid w:val="000D2596"/>
    <w:rsid w:val="000D2666"/>
    <w:rsid w:val="000D2721"/>
    <w:rsid w:val="000D2EE4"/>
    <w:rsid w:val="000D30C8"/>
    <w:rsid w:val="000D3A68"/>
    <w:rsid w:val="000D3BDB"/>
    <w:rsid w:val="000D3C5D"/>
    <w:rsid w:val="000D3D2B"/>
    <w:rsid w:val="000D3DA4"/>
    <w:rsid w:val="000D3F09"/>
    <w:rsid w:val="000D4077"/>
    <w:rsid w:val="000D4679"/>
    <w:rsid w:val="000D4697"/>
    <w:rsid w:val="000D494D"/>
    <w:rsid w:val="000D50E6"/>
    <w:rsid w:val="000D5100"/>
    <w:rsid w:val="000D5535"/>
    <w:rsid w:val="000D56E8"/>
    <w:rsid w:val="000D580E"/>
    <w:rsid w:val="000D6079"/>
    <w:rsid w:val="000D631B"/>
    <w:rsid w:val="000D645C"/>
    <w:rsid w:val="000D655E"/>
    <w:rsid w:val="000D6662"/>
    <w:rsid w:val="000D668D"/>
    <w:rsid w:val="000D69C7"/>
    <w:rsid w:val="000D6C06"/>
    <w:rsid w:val="000D6F17"/>
    <w:rsid w:val="000D74BD"/>
    <w:rsid w:val="000D77A2"/>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364D"/>
    <w:rsid w:val="000E43E8"/>
    <w:rsid w:val="000E4471"/>
    <w:rsid w:val="000E45B2"/>
    <w:rsid w:val="000E484F"/>
    <w:rsid w:val="000E4D90"/>
    <w:rsid w:val="000E4DF4"/>
    <w:rsid w:val="000E4F9E"/>
    <w:rsid w:val="000E5065"/>
    <w:rsid w:val="000E52D9"/>
    <w:rsid w:val="000E573A"/>
    <w:rsid w:val="000E5741"/>
    <w:rsid w:val="000E589C"/>
    <w:rsid w:val="000E5A07"/>
    <w:rsid w:val="000E5A92"/>
    <w:rsid w:val="000E5B65"/>
    <w:rsid w:val="000E5CB7"/>
    <w:rsid w:val="000E5F17"/>
    <w:rsid w:val="000E64AD"/>
    <w:rsid w:val="000E687F"/>
    <w:rsid w:val="000E6948"/>
    <w:rsid w:val="000E6E02"/>
    <w:rsid w:val="000E6E47"/>
    <w:rsid w:val="000E70CE"/>
    <w:rsid w:val="000E713A"/>
    <w:rsid w:val="000E769C"/>
    <w:rsid w:val="000E783F"/>
    <w:rsid w:val="000E7FC1"/>
    <w:rsid w:val="000F02D3"/>
    <w:rsid w:val="000F059A"/>
    <w:rsid w:val="000F0C15"/>
    <w:rsid w:val="000F0D2A"/>
    <w:rsid w:val="000F0D92"/>
    <w:rsid w:val="000F0EDE"/>
    <w:rsid w:val="000F1438"/>
    <w:rsid w:val="000F1DBA"/>
    <w:rsid w:val="000F2091"/>
    <w:rsid w:val="000F2613"/>
    <w:rsid w:val="000F2A7D"/>
    <w:rsid w:val="000F2BFF"/>
    <w:rsid w:val="000F2DF4"/>
    <w:rsid w:val="000F2ED3"/>
    <w:rsid w:val="000F36E7"/>
    <w:rsid w:val="000F463F"/>
    <w:rsid w:val="000F4856"/>
    <w:rsid w:val="000F4B6C"/>
    <w:rsid w:val="000F4C18"/>
    <w:rsid w:val="000F4D04"/>
    <w:rsid w:val="000F4D15"/>
    <w:rsid w:val="000F53C8"/>
    <w:rsid w:val="000F5864"/>
    <w:rsid w:val="000F5B10"/>
    <w:rsid w:val="000F5C2A"/>
    <w:rsid w:val="000F5F5E"/>
    <w:rsid w:val="000F63ED"/>
    <w:rsid w:val="000F649B"/>
    <w:rsid w:val="000F69CF"/>
    <w:rsid w:val="000F6BFD"/>
    <w:rsid w:val="000F6EC7"/>
    <w:rsid w:val="000F6EDD"/>
    <w:rsid w:val="000F730C"/>
    <w:rsid w:val="000F7746"/>
    <w:rsid w:val="000F7757"/>
    <w:rsid w:val="0010091A"/>
    <w:rsid w:val="00100A0A"/>
    <w:rsid w:val="00100CA2"/>
    <w:rsid w:val="00101021"/>
    <w:rsid w:val="0010107D"/>
    <w:rsid w:val="00101166"/>
    <w:rsid w:val="001012D0"/>
    <w:rsid w:val="0010185A"/>
    <w:rsid w:val="00101872"/>
    <w:rsid w:val="00101933"/>
    <w:rsid w:val="00101DF4"/>
    <w:rsid w:val="001025E7"/>
    <w:rsid w:val="001031A0"/>
    <w:rsid w:val="001032D9"/>
    <w:rsid w:val="001038CE"/>
    <w:rsid w:val="00103AB6"/>
    <w:rsid w:val="00103B2E"/>
    <w:rsid w:val="00104096"/>
    <w:rsid w:val="001043FE"/>
    <w:rsid w:val="00104592"/>
    <w:rsid w:val="001047AC"/>
    <w:rsid w:val="00104922"/>
    <w:rsid w:val="00104AE1"/>
    <w:rsid w:val="00104B8F"/>
    <w:rsid w:val="00104C91"/>
    <w:rsid w:val="0010599A"/>
    <w:rsid w:val="00106074"/>
    <w:rsid w:val="001061D5"/>
    <w:rsid w:val="00106308"/>
    <w:rsid w:val="001064A6"/>
    <w:rsid w:val="00106B82"/>
    <w:rsid w:val="00106CD0"/>
    <w:rsid w:val="00106D53"/>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114"/>
    <w:rsid w:val="00112412"/>
    <w:rsid w:val="00112B62"/>
    <w:rsid w:val="0011308C"/>
    <w:rsid w:val="001131BD"/>
    <w:rsid w:val="0011378A"/>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632B"/>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1A"/>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63"/>
    <w:rsid w:val="00126FC3"/>
    <w:rsid w:val="00127248"/>
    <w:rsid w:val="00127350"/>
    <w:rsid w:val="0013064C"/>
    <w:rsid w:val="001306FD"/>
    <w:rsid w:val="0013073E"/>
    <w:rsid w:val="0013081F"/>
    <w:rsid w:val="00130A28"/>
    <w:rsid w:val="00130DB3"/>
    <w:rsid w:val="0013116C"/>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4F6"/>
    <w:rsid w:val="00133AB3"/>
    <w:rsid w:val="00133CDB"/>
    <w:rsid w:val="00133D52"/>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6CFE"/>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026"/>
    <w:rsid w:val="001427EA"/>
    <w:rsid w:val="00142B72"/>
    <w:rsid w:val="00143321"/>
    <w:rsid w:val="00143C41"/>
    <w:rsid w:val="00143D60"/>
    <w:rsid w:val="0014409D"/>
    <w:rsid w:val="0014495C"/>
    <w:rsid w:val="00144AFB"/>
    <w:rsid w:val="00144BE2"/>
    <w:rsid w:val="00144EFB"/>
    <w:rsid w:val="00145249"/>
    <w:rsid w:val="0014524D"/>
    <w:rsid w:val="00145DE9"/>
    <w:rsid w:val="001460C5"/>
    <w:rsid w:val="001465F1"/>
    <w:rsid w:val="001465F4"/>
    <w:rsid w:val="0014677E"/>
    <w:rsid w:val="00146815"/>
    <w:rsid w:val="00146856"/>
    <w:rsid w:val="001468D5"/>
    <w:rsid w:val="00146FE1"/>
    <w:rsid w:val="001473E0"/>
    <w:rsid w:val="001478F5"/>
    <w:rsid w:val="00147E68"/>
    <w:rsid w:val="0015020D"/>
    <w:rsid w:val="00150517"/>
    <w:rsid w:val="001506C9"/>
    <w:rsid w:val="00150C90"/>
    <w:rsid w:val="00151A34"/>
    <w:rsid w:val="00151B11"/>
    <w:rsid w:val="00151C74"/>
    <w:rsid w:val="00151E36"/>
    <w:rsid w:val="00152410"/>
    <w:rsid w:val="001524FB"/>
    <w:rsid w:val="0015286F"/>
    <w:rsid w:val="00152CF6"/>
    <w:rsid w:val="001531A2"/>
    <w:rsid w:val="00153816"/>
    <w:rsid w:val="001540F6"/>
    <w:rsid w:val="001548FC"/>
    <w:rsid w:val="0015517C"/>
    <w:rsid w:val="00155703"/>
    <w:rsid w:val="00155E3C"/>
    <w:rsid w:val="00155EDB"/>
    <w:rsid w:val="001560B2"/>
    <w:rsid w:val="0015634F"/>
    <w:rsid w:val="001563BA"/>
    <w:rsid w:val="0015652B"/>
    <w:rsid w:val="001565E4"/>
    <w:rsid w:val="0015698A"/>
    <w:rsid w:val="00156E16"/>
    <w:rsid w:val="00156E24"/>
    <w:rsid w:val="0015778C"/>
    <w:rsid w:val="001579E4"/>
    <w:rsid w:val="00160109"/>
    <w:rsid w:val="001601F0"/>
    <w:rsid w:val="001604FE"/>
    <w:rsid w:val="001606A4"/>
    <w:rsid w:val="00160963"/>
    <w:rsid w:val="00160AD9"/>
    <w:rsid w:val="00160CE8"/>
    <w:rsid w:val="00160CFA"/>
    <w:rsid w:val="00160E08"/>
    <w:rsid w:val="00161B7B"/>
    <w:rsid w:val="00161C22"/>
    <w:rsid w:val="00161EDC"/>
    <w:rsid w:val="00162041"/>
    <w:rsid w:val="001620A1"/>
    <w:rsid w:val="00162525"/>
    <w:rsid w:val="00162B0D"/>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67D8E"/>
    <w:rsid w:val="00170549"/>
    <w:rsid w:val="0017138B"/>
    <w:rsid w:val="001713CB"/>
    <w:rsid w:val="00171606"/>
    <w:rsid w:val="00171ADB"/>
    <w:rsid w:val="00171BC1"/>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7"/>
    <w:rsid w:val="00177E0B"/>
    <w:rsid w:val="00177EA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BED"/>
    <w:rsid w:val="00187CEF"/>
    <w:rsid w:val="0019024C"/>
    <w:rsid w:val="00190399"/>
    <w:rsid w:val="001903A7"/>
    <w:rsid w:val="00190A00"/>
    <w:rsid w:val="00190FB2"/>
    <w:rsid w:val="001910A7"/>
    <w:rsid w:val="00191372"/>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93B"/>
    <w:rsid w:val="00194B41"/>
    <w:rsid w:val="001953CF"/>
    <w:rsid w:val="0019566A"/>
    <w:rsid w:val="0019585B"/>
    <w:rsid w:val="00195B97"/>
    <w:rsid w:val="00196191"/>
    <w:rsid w:val="001963FB"/>
    <w:rsid w:val="00196425"/>
    <w:rsid w:val="001968D3"/>
    <w:rsid w:val="00196C73"/>
    <w:rsid w:val="001975F6"/>
    <w:rsid w:val="00197697"/>
    <w:rsid w:val="00197DB4"/>
    <w:rsid w:val="00197DBE"/>
    <w:rsid w:val="001A0618"/>
    <w:rsid w:val="001A0701"/>
    <w:rsid w:val="001A0906"/>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0D1"/>
    <w:rsid w:val="001A61FB"/>
    <w:rsid w:val="001A6495"/>
    <w:rsid w:val="001A6C83"/>
    <w:rsid w:val="001A6C95"/>
    <w:rsid w:val="001A750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0F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784"/>
    <w:rsid w:val="001C2FC2"/>
    <w:rsid w:val="001C3851"/>
    <w:rsid w:val="001C3B56"/>
    <w:rsid w:val="001C3DF1"/>
    <w:rsid w:val="001C4433"/>
    <w:rsid w:val="001C448A"/>
    <w:rsid w:val="001C50A3"/>
    <w:rsid w:val="001C50D7"/>
    <w:rsid w:val="001C5B50"/>
    <w:rsid w:val="001C631B"/>
    <w:rsid w:val="001C6534"/>
    <w:rsid w:val="001C6825"/>
    <w:rsid w:val="001C6EDF"/>
    <w:rsid w:val="001C6FA3"/>
    <w:rsid w:val="001C70A4"/>
    <w:rsid w:val="001C75D1"/>
    <w:rsid w:val="001C7663"/>
    <w:rsid w:val="001C7C23"/>
    <w:rsid w:val="001C7D2C"/>
    <w:rsid w:val="001C7D3B"/>
    <w:rsid w:val="001C7D41"/>
    <w:rsid w:val="001D0292"/>
    <w:rsid w:val="001D058A"/>
    <w:rsid w:val="001D06DA"/>
    <w:rsid w:val="001D08DB"/>
    <w:rsid w:val="001D0AD6"/>
    <w:rsid w:val="001D10DB"/>
    <w:rsid w:val="001D116F"/>
    <w:rsid w:val="001D1300"/>
    <w:rsid w:val="001D14BB"/>
    <w:rsid w:val="001D1752"/>
    <w:rsid w:val="001D1920"/>
    <w:rsid w:val="001D1AB4"/>
    <w:rsid w:val="001D238D"/>
    <w:rsid w:val="001D25C6"/>
    <w:rsid w:val="001D26AB"/>
    <w:rsid w:val="001D29EF"/>
    <w:rsid w:val="001D310D"/>
    <w:rsid w:val="001D3148"/>
    <w:rsid w:val="001D35B7"/>
    <w:rsid w:val="001D3605"/>
    <w:rsid w:val="001D36A4"/>
    <w:rsid w:val="001D3CB8"/>
    <w:rsid w:val="001D3D88"/>
    <w:rsid w:val="001D3FB6"/>
    <w:rsid w:val="001D403C"/>
    <w:rsid w:val="001D4702"/>
    <w:rsid w:val="001D4C3D"/>
    <w:rsid w:val="001D4CE2"/>
    <w:rsid w:val="001D4D54"/>
    <w:rsid w:val="001D5009"/>
    <w:rsid w:val="001D5217"/>
    <w:rsid w:val="001D538C"/>
    <w:rsid w:val="001D573D"/>
    <w:rsid w:val="001D5A01"/>
    <w:rsid w:val="001D61A8"/>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2DBA"/>
    <w:rsid w:val="001E339F"/>
    <w:rsid w:val="001E3729"/>
    <w:rsid w:val="001E3848"/>
    <w:rsid w:val="001E3938"/>
    <w:rsid w:val="001E3AE4"/>
    <w:rsid w:val="001E3D20"/>
    <w:rsid w:val="001E3D22"/>
    <w:rsid w:val="001E3E25"/>
    <w:rsid w:val="001E3E5A"/>
    <w:rsid w:val="001E452F"/>
    <w:rsid w:val="001E4891"/>
    <w:rsid w:val="001E4A02"/>
    <w:rsid w:val="001E4D20"/>
    <w:rsid w:val="001E4EE2"/>
    <w:rsid w:val="001E4FF9"/>
    <w:rsid w:val="001E502F"/>
    <w:rsid w:val="001E50F1"/>
    <w:rsid w:val="001E5217"/>
    <w:rsid w:val="001E59D8"/>
    <w:rsid w:val="001E6309"/>
    <w:rsid w:val="001E6486"/>
    <w:rsid w:val="001E6AA5"/>
    <w:rsid w:val="001E6DCF"/>
    <w:rsid w:val="001E7179"/>
    <w:rsid w:val="001E73B3"/>
    <w:rsid w:val="001E7514"/>
    <w:rsid w:val="001E7808"/>
    <w:rsid w:val="001E7837"/>
    <w:rsid w:val="001E7A92"/>
    <w:rsid w:val="001E7BE6"/>
    <w:rsid w:val="001F0642"/>
    <w:rsid w:val="001F06DF"/>
    <w:rsid w:val="001F09F3"/>
    <w:rsid w:val="001F14C3"/>
    <w:rsid w:val="001F175E"/>
    <w:rsid w:val="001F1862"/>
    <w:rsid w:val="001F2B1A"/>
    <w:rsid w:val="001F2BDD"/>
    <w:rsid w:val="001F2E14"/>
    <w:rsid w:val="001F305F"/>
    <w:rsid w:val="001F3189"/>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C67"/>
    <w:rsid w:val="001F5D94"/>
    <w:rsid w:val="001F5DC4"/>
    <w:rsid w:val="001F6475"/>
    <w:rsid w:val="001F6990"/>
    <w:rsid w:val="001F6AFC"/>
    <w:rsid w:val="001F6C84"/>
    <w:rsid w:val="001F6CFE"/>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3C"/>
    <w:rsid w:val="002057FD"/>
    <w:rsid w:val="00205E02"/>
    <w:rsid w:val="002063AA"/>
    <w:rsid w:val="002069F8"/>
    <w:rsid w:val="00206AD9"/>
    <w:rsid w:val="00206D4C"/>
    <w:rsid w:val="00207026"/>
    <w:rsid w:val="00207134"/>
    <w:rsid w:val="00207878"/>
    <w:rsid w:val="00207CD6"/>
    <w:rsid w:val="00207D96"/>
    <w:rsid w:val="00207FD7"/>
    <w:rsid w:val="00210088"/>
    <w:rsid w:val="002100E0"/>
    <w:rsid w:val="002100E4"/>
    <w:rsid w:val="002105DB"/>
    <w:rsid w:val="0021073B"/>
    <w:rsid w:val="002107A9"/>
    <w:rsid w:val="00210883"/>
    <w:rsid w:val="00210D40"/>
    <w:rsid w:val="002111C2"/>
    <w:rsid w:val="00211683"/>
    <w:rsid w:val="0021168F"/>
    <w:rsid w:val="002116A8"/>
    <w:rsid w:val="002116C5"/>
    <w:rsid w:val="00211756"/>
    <w:rsid w:val="002117E9"/>
    <w:rsid w:val="0021246D"/>
    <w:rsid w:val="00212563"/>
    <w:rsid w:val="002125E7"/>
    <w:rsid w:val="00212B86"/>
    <w:rsid w:val="00212EAA"/>
    <w:rsid w:val="0021362D"/>
    <w:rsid w:val="0021374B"/>
    <w:rsid w:val="0021377F"/>
    <w:rsid w:val="00213CB2"/>
    <w:rsid w:val="00213FD0"/>
    <w:rsid w:val="002143C1"/>
    <w:rsid w:val="00214506"/>
    <w:rsid w:val="002145E2"/>
    <w:rsid w:val="00214AAE"/>
    <w:rsid w:val="00214C0E"/>
    <w:rsid w:val="00215252"/>
    <w:rsid w:val="0021539F"/>
    <w:rsid w:val="002154A8"/>
    <w:rsid w:val="0021579E"/>
    <w:rsid w:val="00215BA3"/>
    <w:rsid w:val="00215C49"/>
    <w:rsid w:val="0021633C"/>
    <w:rsid w:val="002166CC"/>
    <w:rsid w:val="00216703"/>
    <w:rsid w:val="002167C3"/>
    <w:rsid w:val="002169A6"/>
    <w:rsid w:val="00217054"/>
    <w:rsid w:val="00217263"/>
    <w:rsid w:val="00217BC3"/>
    <w:rsid w:val="00217DDE"/>
    <w:rsid w:val="00217F71"/>
    <w:rsid w:val="0022027E"/>
    <w:rsid w:val="0022052F"/>
    <w:rsid w:val="00220693"/>
    <w:rsid w:val="0022078E"/>
    <w:rsid w:val="00220BAC"/>
    <w:rsid w:val="00220BB8"/>
    <w:rsid w:val="0022101E"/>
    <w:rsid w:val="002212D9"/>
    <w:rsid w:val="00221329"/>
    <w:rsid w:val="0022192C"/>
    <w:rsid w:val="00221B1A"/>
    <w:rsid w:val="00221B70"/>
    <w:rsid w:val="00221DD1"/>
    <w:rsid w:val="00221FCC"/>
    <w:rsid w:val="00222822"/>
    <w:rsid w:val="00222BD5"/>
    <w:rsid w:val="00222DFA"/>
    <w:rsid w:val="00223103"/>
    <w:rsid w:val="00223804"/>
    <w:rsid w:val="00223825"/>
    <w:rsid w:val="00223B92"/>
    <w:rsid w:val="00223DAF"/>
    <w:rsid w:val="002242F4"/>
    <w:rsid w:val="002243AD"/>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817"/>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0F7"/>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A7"/>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29E"/>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B6C"/>
    <w:rsid w:val="00250DDD"/>
    <w:rsid w:val="00250F37"/>
    <w:rsid w:val="0025148E"/>
    <w:rsid w:val="002517EB"/>
    <w:rsid w:val="00251C42"/>
    <w:rsid w:val="0025206A"/>
    <w:rsid w:val="002529D4"/>
    <w:rsid w:val="002531A2"/>
    <w:rsid w:val="002535B1"/>
    <w:rsid w:val="00253A2C"/>
    <w:rsid w:val="00253F00"/>
    <w:rsid w:val="002541F5"/>
    <w:rsid w:val="00254233"/>
    <w:rsid w:val="00254469"/>
    <w:rsid w:val="00254C0F"/>
    <w:rsid w:val="00254D42"/>
    <w:rsid w:val="00254F2F"/>
    <w:rsid w:val="002557C4"/>
    <w:rsid w:val="00255D72"/>
    <w:rsid w:val="00255F11"/>
    <w:rsid w:val="002561D3"/>
    <w:rsid w:val="00256A3F"/>
    <w:rsid w:val="00256D60"/>
    <w:rsid w:val="00257564"/>
    <w:rsid w:val="0025772F"/>
    <w:rsid w:val="00257809"/>
    <w:rsid w:val="00257824"/>
    <w:rsid w:val="00257BD3"/>
    <w:rsid w:val="00257C1C"/>
    <w:rsid w:val="00257CA8"/>
    <w:rsid w:val="00257DEA"/>
    <w:rsid w:val="00260081"/>
    <w:rsid w:val="0026016C"/>
    <w:rsid w:val="00260407"/>
    <w:rsid w:val="0026049F"/>
    <w:rsid w:val="002606FA"/>
    <w:rsid w:val="00260861"/>
    <w:rsid w:val="00260B9D"/>
    <w:rsid w:val="00260C75"/>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6FA"/>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4DC"/>
    <w:rsid w:val="00271521"/>
    <w:rsid w:val="00271CCC"/>
    <w:rsid w:val="00271E8F"/>
    <w:rsid w:val="00271F2B"/>
    <w:rsid w:val="00272621"/>
    <w:rsid w:val="00272808"/>
    <w:rsid w:val="00272B14"/>
    <w:rsid w:val="00272B80"/>
    <w:rsid w:val="00273390"/>
    <w:rsid w:val="00273B1A"/>
    <w:rsid w:val="00273E03"/>
    <w:rsid w:val="002741F4"/>
    <w:rsid w:val="002742A1"/>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1C2"/>
    <w:rsid w:val="00280C9B"/>
    <w:rsid w:val="00281D3A"/>
    <w:rsid w:val="00281E6F"/>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9AC"/>
    <w:rsid w:val="00285C5F"/>
    <w:rsid w:val="00285E69"/>
    <w:rsid w:val="00286083"/>
    <w:rsid w:val="002864FD"/>
    <w:rsid w:val="00286621"/>
    <w:rsid w:val="00286639"/>
    <w:rsid w:val="002866C0"/>
    <w:rsid w:val="00286879"/>
    <w:rsid w:val="002868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5C"/>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793"/>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0BF9"/>
    <w:rsid w:val="002B1115"/>
    <w:rsid w:val="002B120F"/>
    <w:rsid w:val="002B144E"/>
    <w:rsid w:val="002B210F"/>
    <w:rsid w:val="002B2E7B"/>
    <w:rsid w:val="002B31D4"/>
    <w:rsid w:val="002B32F9"/>
    <w:rsid w:val="002B33BE"/>
    <w:rsid w:val="002B3789"/>
    <w:rsid w:val="002B3971"/>
    <w:rsid w:val="002B3E01"/>
    <w:rsid w:val="002B3E3F"/>
    <w:rsid w:val="002B456C"/>
    <w:rsid w:val="002B48F3"/>
    <w:rsid w:val="002B4D53"/>
    <w:rsid w:val="002B4D9E"/>
    <w:rsid w:val="002B51B4"/>
    <w:rsid w:val="002B51F6"/>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1F3"/>
    <w:rsid w:val="002C1679"/>
    <w:rsid w:val="002C1881"/>
    <w:rsid w:val="002C1BCD"/>
    <w:rsid w:val="002C21B2"/>
    <w:rsid w:val="002C2223"/>
    <w:rsid w:val="002C237C"/>
    <w:rsid w:val="002C23C4"/>
    <w:rsid w:val="002C23E3"/>
    <w:rsid w:val="002C255A"/>
    <w:rsid w:val="002C27E3"/>
    <w:rsid w:val="002C3174"/>
    <w:rsid w:val="002C3336"/>
    <w:rsid w:val="002C3688"/>
    <w:rsid w:val="002C3765"/>
    <w:rsid w:val="002C3E7F"/>
    <w:rsid w:val="002C43CE"/>
    <w:rsid w:val="002C4529"/>
    <w:rsid w:val="002C45F9"/>
    <w:rsid w:val="002C4A50"/>
    <w:rsid w:val="002C4D32"/>
    <w:rsid w:val="002C4DB8"/>
    <w:rsid w:val="002C4F63"/>
    <w:rsid w:val="002C5071"/>
    <w:rsid w:val="002C523A"/>
    <w:rsid w:val="002C526C"/>
    <w:rsid w:val="002C5477"/>
    <w:rsid w:val="002C55C0"/>
    <w:rsid w:val="002C564D"/>
    <w:rsid w:val="002C586A"/>
    <w:rsid w:val="002C5CCB"/>
    <w:rsid w:val="002C5EF8"/>
    <w:rsid w:val="002C669A"/>
    <w:rsid w:val="002C6B84"/>
    <w:rsid w:val="002C6C8F"/>
    <w:rsid w:val="002C74B4"/>
    <w:rsid w:val="002D04B2"/>
    <w:rsid w:val="002D050F"/>
    <w:rsid w:val="002D07B9"/>
    <w:rsid w:val="002D0A37"/>
    <w:rsid w:val="002D0CF3"/>
    <w:rsid w:val="002D1059"/>
    <w:rsid w:val="002D12A7"/>
    <w:rsid w:val="002D157F"/>
    <w:rsid w:val="002D1991"/>
    <w:rsid w:val="002D1A3F"/>
    <w:rsid w:val="002D1C1F"/>
    <w:rsid w:val="002D22C1"/>
    <w:rsid w:val="002D237F"/>
    <w:rsid w:val="002D2676"/>
    <w:rsid w:val="002D2873"/>
    <w:rsid w:val="002D29BA"/>
    <w:rsid w:val="002D2A1A"/>
    <w:rsid w:val="002D2A2E"/>
    <w:rsid w:val="002D2D39"/>
    <w:rsid w:val="002D2FB6"/>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0CD"/>
    <w:rsid w:val="002D6172"/>
    <w:rsid w:val="002D6535"/>
    <w:rsid w:val="002D6654"/>
    <w:rsid w:val="002D691A"/>
    <w:rsid w:val="002D6CE9"/>
    <w:rsid w:val="002D6D90"/>
    <w:rsid w:val="002D78AB"/>
    <w:rsid w:val="002D79D6"/>
    <w:rsid w:val="002D7C8E"/>
    <w:rsid w:val="002E1184"/>
    <w:rsid w:val="002E11DB"/>
    <w:rsid w:val="002E1373"/>
    <w:rsid w:val="002E179B"/>
    <w:rsid w:val="002E1B2A"/>
    <w:rsid w:val="002E219D"/>
    <w:rsid w:val="002E2717"/>
    <w:rsid w:val="002E2B0F"/>
    <w:rsid w:val="002E30C0"/>
    <w:rsid w:val="002E3B37"/>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6C71"/>
    <w:rsid w:val="002E7041"/>
    <w:rsid w:val="002E7435"/>
    <w:rsid w:val="002E791B"/>
    <w:rsid w:val="002E7B83"/>
    <w:rsid w:val="002E7D7B"/>
    <w:rsid w:val="002F00A7"/>
    <w:rsid w:val="002F0176"/>
    <w:rsid w:val="002F088D"/>
    <w:rsid w:val="002F0D5D"/>
    <w:rsid w:val="002F113B"/>
    <w:rsid w:val="002F24BA"/>
    <w:rsid w:val="002F26AD"/>
    <w:rsid w:val="002F28EF"/>
    <w:rsid w:val="002F2E6F"/>
    <w:rsid w:val="002F2EF5"/>
    <w:rsid w:val="002F2F52"/>
    <w:rsid w:val="002F375F"/>
    <w:rsid w:val="002F3790"/>
    <w:rsid w:val="002F3B90"/>
    <w:rsid w:val="002F3BBD"/>
    <w:rsid w:val="002F4670"/>
    <w:rsid w:val="002F4C98"/>
    <w:rsid w:val="002F4CA6"/>
    <w:rsid w:val="002F4DDE"/>
    <w:rsid w:val="002F63D1"/>
    <w:rsid w:val="002F63EE"/>
    <w:rsid w:val="002F64F8"/>
    <w:rsid w:val="002F678E"/>
    <w:rsid w:val="002F6A69"/>
    <w:rsid w:val="002F7658"/>
    <w:rsid w:val="002F7709"/>
    <w:rsid w:val="002F7C0D"/>
    <w:rsid w:val="003004AC"/>
    <w:rsid w:val="003006B9"/>
    <w:rsid w:val="003008ED"/>
    <w:rsid w:val="00300A06"/>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0EC"/>
    <w:rsid w:val="00306497"/>
    <w:rsid w:val="003065CD"/>
    <w:rsid w:val="00306886"/>
    <w:rsid w:val="003068BA"/>
    <w:rsid w:val="003068C8"/>
    <w:rsid w:val="00306966"/>
    <w:rsid w:val="00306D74"/>
    <w:rsid w:val="00307262"/>
    <w:rsid w:val="0030762B"/>
    <w:rsid w:val="0030796D"/>
    <w:rsid w:val="00307AF4"/>
    <w:rsid w:val="00307D2A"/>
    <w:rsid w:val="00307D35"/>
    <w:rsid w:val="00307ED3"/>
    <w:rsid w:val="00310046"/>
    <w:rsid w:val="0031010E"/>
    <w:rsid w:val="003101F1"/>
    <w:rsid w:val="003104F5"/>
    <w:rsid w:val="00310833"/>
    <w:rsid w:val="0031088D"/>
    <w:rsid w:val="00310915"/>
    <w:rsid w:val="00310B3F"/>
    <w:rsid w:val="0031104B"/>
    <w:rsid w:val="003110F1"/>
    <w:rsid w:val="00311242"/>
    <w:rsid w:val="00311599"/>
    <w:rsid w:val="003119CD"/>
    <w:rsid w:val="00311C2F"/>
    <w:rsid w:val="00311D26"/>
    <w:rsid w:val="00311D5E"/>
    <w:rsid w:val="00311E36"/>
    <w:rsid w:val="00312014"/>
    <w:rsid w:val="003121AE"/>
    <w:rsid w:val="00312201"/>
    <w:rsid w:val="00312487"/>
    <w:rsid w:val="00312C92"/>
    <w:rsid w:val="00312FE9"/>
    <w:rsid w:val="0031323C"/>
    <w:rsid w:val="003133CA"/>
    <w:rsid w:val="00313E23"/>
    <w:rsid w:val="00313FA7"/>
    <w:rsid w:val="00314277"/>
    <w:rsid w:val="00314401"/>
    <w:rsid w:val="00314A34"/>
    <w:rsid w:val="00314B76"/>
    <w:rsid w:val="00314D37"/>
    <w:rsid w:val="00314DA1"/>
    <w:rsid w:val="00314E6B"/>
    <w:rsid w:val="00315411"/>
    <w:rsid w:val="00315472"/>
    <w:rsid w:val="003155EB"/>
    <w:rsid w:val="00315765"/>
    <w:rsid w:val="00315875"/>
    <w:rsid w:val="00315BBA"/>
    <w:rsid w:val="00315CE4"/>
    <w:rsid w:val="00315DD1"/>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1A79"/>
    <w:rsid w:val="003320DF"/>
    <w:rsid w:val="003328A0"/>
    <w:rsid w:val="003328C5"/>
    <w:rsid w:val="0033299F"/>
    <w:rsid w:val="003329A6"/>
    <w:rsid w:val="00332C7E"/>
    <w:rsid w:val="00332F9C"/>
    <w:rsid w:val="0033315F"/>
    <w:rsid w:val="003331F5"/>
    <w:rsid w:val="003338FE"/>
    <w:rsid w:val="00333997"/>
    <w:rsid w:val="0033399F"/>
    <w:rsid w:val="00333BE7"/>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8C4"/>
    <w:rsid w:val="00340F00"/>
    <w:rsid w:val="00341071"/>
    <w:rsid w:val="00341085"/>
    <w:rsid w:val="003411FC"/>
    <w:rsid w:val="003412C0"/>
    <w:rsid w:val="0034168F"/>
    <w:rsid w:val="00341769"/>
    <w:rsid w:val="0034189C"/>
    <w:rsid w:val="003423D1"/>
    <w:rsid w:val="00342883"/>
    <w:rsid w:val="00342DA6"/>
    <w:rsid w:val="00343479"/>
    <w:rsid w:val="00343573"/>
    <w:rsid w:val="003435DD"/>
    <w:rsid w:val="00343961"/>
    <w:rsid w:val="00343CE3"/>
    <w:rsid w:val="00344411"/>
    <w:rsid w:val="003447AC"/>
    <w:rsid w:val="003448B4"/>
    <w:rsid w:val="00344C88"/>
    <w:rsid w:val="00344E1A"/>
    <w:rsid w:val="00344E50"/>
    <w:rsid w:val="0034544D"/>
    <w:rsid w:val="003456CC"/>
    <w:rsid w:val="003457B3"/>
    <w:rsid w:val="00345C10"/>
    <w:rsid w:val="003461D9"/>
    <w:rsid w:val="0034627C"/>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59E"/>
    <w:rsid w:val="00353BD5"/>
    <w:rsid w:val="00353D0F"/>
    <w:rsid w:val="00353DF2"/>
    <w:rsid w:val="00354793"/>
    <w:rsid w:val="00354B92"/>
    <w:rsid w:val="00354C1F"/>
    <w:rsid w:val="00354EC6"/>
    <w:rsid w:val="00355164"/>
    <w:rsid w:val="003551E4"/>
    <w:rsid w:val="0035526C"/>
    <w:rsid w:val="00355778"/>
    <w:rsid w:val="00355AFD"/>
    <w:rsid w:val="00355C0C"/>
    <w:rsid w:val="00355F73"/>
    <w:rsid w:val="00356653"/>
    <w:rsid w:val="0035671D"/>
    <w:rsid w:val="00356DBF"/>
    <w:rsid w:val="003570D6"/>
    <w:rsid w:val="003575CE"/>
    <w:rsid w:val="003576F1"/>
    <w:rsid w:val="00357C4D"/>
    <w:rsid w:val="00357D0D"/>
    <w:rsid w:val="00360317"/>
    <w:rsid w:val="00360B19"/>
    <w:rsid w:val="00360BE9"/>
    <w:rsid w:val="00360FEE"/>
    <w:rsid w:val="00361140"/>
    <w:rsid w:val="003612C1"/>
    <w:rsid w:val="003613A4"/>
    <w:rsid w:val="00361424"/>
    <w:rsid w:val="003614B2"/>
    <w:rsid w:val="00361678"/>
    <w:rsid w:val="0036190D"/>
    <w:rsid w:val="00361C0F"/>
    <w:rsid w:val="00361EB4"/>
    <w:rsid w:val="0036217A"/>
    <w:rsid w:val="0036242D"/>
    <w:rsid w:val="00362A62"/>
    <w:rsid w:val="003633CD"/>
    <w:rsid w:val="0036361B"/>
    <w:rsid w:val="00364829"/>
    <w:rsid w:val="00364B2E"/>
    <w:rsid w:val="00364D22"/>
    <w:rsid w:val="003653A9"/>
    <w:rsid w:val="00365631"/>
    <w:rsid w:val="00365AB6"/>
    <w:rsid w:val="00365AC4"/>
    <w:rsid w:val="00365E17"/>
    <w:rsid w:val="0036627A"/>
    <w:rsid w:val="003663D8"/>
    <w:rsid w:val="00366874"/>
    <w:rsid w:val="00366B15"/>
    <w:rsid w:val="00366C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2D12"/>
    <w:rsid w:val="003730A4"/>
    <w:rsid w:val="003735E4"/>
    <w:rsid w:val="003735F9"/>
    <w:rsid w:val="0037363A"/>
    <w:rsid w:val="00373C18"/>
    <w:rsid w:val="003741A7"/>
    <w:rsid w:val="00374582"/>
    <w:rsid w:val="00374A22"/>
    <w:rsid w:val="00374F39"/>
    <w:rsid w:val="003750B4"/>
    <w:rsid w:val="003750CB"/>
    <w:rsid w:val="00375775"/>
    <w:rsid w:val="00375B89"/>
    <w:rsid w:val="00376222"/>
    <w:rsid w:val="0037652C"/>
    <w:rsid w:val="003768E7"/>
    <w:rsid w:val="00376DCD"/>
    <w:rsid w:val="003773D7"/>
    <w:rsid w:val="00377767"/>
    <w:rsid w:val="00377EA0"/>
    <w:rsid w:val="00380233"/>
    <w:rsid w:val="0038027F"/>
    <w:rsid w:val="003804B2"/>
    <w:rsid w:val="00380852"/>
    <w:rsid w:val="00380A69"/>
    <w:rsid w:val="00380B66"/>
    <w:rsid w:val="00380C58"/>
    <w:rsid w:val="00380D5F"/>
    <w:rsid w:val="0038185F"/>
    <w:rsid w:val="0038191A"/>
    <w:rsid w:val="00381A9A"/>
    <w:rsid w:val="00381B2E"/>
    <w:rsid w:val="00381BF0"/>
    <w:rsid w:val="00381F28"/>
    <w:rsid w:val="00381F60"/>
    <w:rsid w:val="00382725"/>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469"/>
    <w:rsid w:val="00392AE3"/>
    <w:rsid w:val="0039323A"/>
    <w:rsid w:val="003932CC"/>
    <w:rsid w:val="0039343D"/>
    <w:rsid w:val="003938C8"/>
    <w:rsid w:val="003938D1"/>
    <w:rsid w:val="0039409C"/>
    <w:rsid w:val="0039429D"/>
    <w:rsid w:val="0039448B"/>
    <w:rsid w:val="003944E9"/>
    <w:rsid w:val="0039460C"/>
    <w:rsid w:val="00394965"/>
    <w:rsid w:val="00394C7B"/>
    <w:rsid w:val="003956D0"/>
    <w:rsid w:val="00395920"/>
    <w:rsid w:val="00395BD7"/>
    <w:rsid w:val="00396381"/>
    <w:rsid w:val="00396A61"/>
    <w:rsid w:val="003971BF"/>
    <w:rsid w:val="003971DB"/>
    <w:rsid w:val="0039739C"/>
    <w:rsid w:val="0039766B"/>
    <w:rsid w:val="00397870"/>
    <w:rsid w:val="003978D0"/>
    <w:rsid w:val="00397CFE"/>
    <w:rsid w:val="00397D2A"/>
    <w:rsid w:val="003A024F"/>
    <w:rsid w:val="003A03E2"/>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70D"/>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C69"/>
    <w:rsid w:val="003B3FBB"/>
    <w:rsid w:val="003B3FD1"/>
    <w:rsid w:val="003B4C29"/>
    <w:rsid w:val="003B5449"/>
    <w:rsid w:val="003B55EC"/>
    <w:rsid w:val="003B5C65"/>
    <w:rsid w:val="003B5CD2"/>
    <w:rsid w:val="003B5EDF"/>
    <w:rsid w:val="003B61C5"/>
    <w:rsid w:val="003B6761"/>
    <w:rsid w:val="003B6831"/>
    <w:rsid w:val="003B6A8B"/>
    <w:rsid w:val="003B6CAB"/>
    <w:rsid w:val="003B6DF9"/>
    <w:rsid w:val="003B75B3"/>
    <w:rsid w:val="003B7B78"/>
    <w:rsid w:val="003B7BB8"/>
    <w:rsid w:val="003B7D45"/>
    <w:rsid w:val="003B7FF5"/>
    <w:rsid w:val="003C05AB"/>
    <w:rsid w:val="003C066B"/>
    <w:rsid w:val="003C0773"/>
    <w:rsid w:val="003C0CA9"/>
    <w:rsid w:val="003C101E"/>
    <w:rsid w:val="003C141A"/>
    <w:rsid w:val="003C1DF1"/>
    <w:rsid w:val="003C2CD1"/>
    <w:rsid w:val="003C3C52"/>
    <w:rsid w:val="003C3D50"/>
    <w:rsid w:val="003C4036"/>
    <w:rsid w:val="003C44D0"/>
    <w:rsid w:val="003C4565"/>
    <w:rsid w:val="003C4566"/>
    <w:rsid w:val="003C4E90"/>
    <w:rsid w:val="003C4EE7"/>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778"/>
    <w:rsid w:val="003D0ECF"/>
    <w:rsid w:val="003D1225"/>
    <w:rsid w:val="003D140A"/>
    <w:rsid w:val="003D1562"/>
    <w:rsid w:val="003D19F2"/>
    <w:rsid w:val="003D1D89"/>
    <w:rsid w:val="003D271F"/>
    <w:rsid w:val="003D2D39"/>
    <w:rsid w:val="003D2DF5"/>
    <w:rsid w:val="003D2E17"/>
    <w:rsid w:val="003D3C95"/>
    <w:rsid w:val="003D3F42"/>
    <w:rsid w:val="003D4195"/>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D7CAF"/>
    <w:rsid w:val="003E0B11"/>
    <w:rsid w:val="003E0FF3"/>
    <w:rsid w:val="003E10AF"/>
    <w:rsid w:val="003E1195"/>
    <w:rsid w:val="003E12FC"/>
    <w:rsid w:val="003E161E"/>
    <w:rsid w:val="003E17AF"/>
    <w:rsid w:val="003E17EA"/>
    <w:rsid w:val="003E1B78"/>
    <w:rsid w:val="003E1DBD"/>
    <w:rsid w:val="003E1DE6"/>
    <w:rsid w:val="003E1E87"/>
    <w:rsid w:val="003E20D3"/>
    <w:rsid w:val="003E27A4"/>
    <w:rsid w:val="003E2A93"/>
    <w:rsid w:val="003E2D54"/>
    <w:rsid w:val="003E2E1C"/>
    <w:rsid w:val="003E2F4E"/>
    <w:rsid w:val="003E2F95"/>
    <w:rsid w:val="003E3378"/>
    <w:rsid w:val="003E367A"/>
    <w:rsid w:val="003E3847"/>
    <w:rsid w:val="003E3D51"/>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716"/>
    <w:rsid w:val="003F1A88"/>
    <w:rsid w:val="003F1BC1"/>
    <w:rsid w:val="003F1C0C"/>
    <w:rsid w:val="003F1EFF"/>
    <w:rsid w:val="003F1F52"/>
    <w:rsid w:val="003F23C3"/>
    <w:rsid w:val="003F25F7"/>
    <w:rsid w:val="003F2CFC"/>
    <w:rsid w:val="003F2E86"/>
    <w:rsid w:val="003F315F"/>
    <w:rsid w:val="003F34F9"/>
    <w:rsid w:val="003F35FD"/>
    <w:rsid w:val="003F3742"/>
    <w:rsid w:val="003F38EA"/>
    <w:rsid w:val="003F402A"/>
    <w:rsid w:val="003F492E"/>
    <w:rsid w:val="003F4A4A"/>
    <w:rsid w:val="003F52B3"/>
    <w:rsid w:val="003F53F8"/>
    <w:rsid w:val="003F5517"/>
    <w:rsid w:val="003F5789"/>
    <w:rsid w:val="003F5ACA"/>
    <w:rsid w:val="003F5D34"/>
    <w:rsid w:val="003F622D"/>
    <w:rsid w:val="003F6505"/>
    <w:rsid w:val="003F682C"/>
    <w:rsid w:val="003F69E0"/>
    <w:rsid w:val="003F6D56"/>
    <w:rsid w:val="003F6E27"/>
    <w:rsid w:val="003F6EF3"/>
    <w:rsid w:val="003F6EF8"/>
    <w:rsid w:val="003F70BB"/>
    <w:rsid w:val="003F7622"/>
    <w:rsid w:val="003F78C9"/>
    <w:rsid w:val="003F7C99"/>
    <w:rsid w:val="003F7D4F"/>
    <w:rsid w:val="003F7F01"/>
    <w:rsid w:val="004001E0"/>
    <w:rsid w:val="004004A0"/>
    <w:rsid w:val="004004E4"/>
    <w:rsid w:val="004005F1"/>
    <w:rsid w:val="0040073B"/>
    <w:rsid w:val="00400B4E"/>
    <w:rsid w:val="00400E09"/>
    <w:rsid w:val="00401071"/>
    <w:rsid w:val="00401221"/>
    <w:rsid w:val="004012AC"/>
    <w:rsid w:val="004012CE"/>
    <w:rsid w:val="004015D8"/>
    <w:rsid w:val="004017D0"/>
    <w:rsid w:val="00401D75"/>
    <w:rsid w:val="00401E22"/>
    <w:rsid w:val="004020FD"/>
    <w:rsid w:val="00402230"/>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025"/>
    <w:rsid w:val="00406EC0"/>
    <w:rsid w:val="00407323"/>
    <w:rsid w:val="0040767B"/>
    <w:rsid w:val="00407890"/>
    <w:rsid w:val="004107C5"/>
    <w:rsid w:val="0041085E"/>
    <w:rsid w:val="00410C8B"/>
    <w:rsid w:val="00410F86"/>
    <w:rsid w:val="00410F8E"/>
    <w:rsid w:val="004110E0"/>
    <w:rsid w:val="004113BC"/>
    <w:rsid w:val="004113C8"/>
    <w:rsid w:val="004117EF"/>
    <w:rsid w:val="00411BB9"/>
    <w:rsid w:val="00411C8E"/>
    <w:rsid w:val="00411DE7"/>
    <w:rsid w:val="00411DEE"/>
    <w:rsid w:val="004121E0"/>
    <w:rsid w:val="004122AB"/>
    <w:rsid w:val="00412872"/>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9FA"/>
    <w:rsid w:val="00416D8F"/>
    <w:rsid w:val="00416FCB"/>
    <w:rsid w:val="0041775D"/>
    <w:rsid w:val="0041786D"/>
    <w:rsid w:val="00417DF3"/>
    <w:rsid w:val="004201D0"/>
    <w:rsid w:val="00420329"/>
    <w:rsid w:val="00420352"/>
    <w:rsid w:val="0042042B"/>
    <w:rsid w:val="00420549"/>
    <w:rsid w:val="004207C6"/>
    <w:rsid w:val="00420DE8"/>
    <w:rsid w:val="004212C7"/>
    <w:rsid w:val="0042133C"/>
    <w:rsid w:val="004214EF"/>
    <w:rsid w:val="00421ACB"/>
    <w:rsid w:val="00421C50"/>
    <w:rsid w:val="00422232"/>
    <w:rsid w:val="00422302"/>
    <w:rsid w:val="00422583"/>
    <w:rsid w:val="00422DA8"/>
    <w:rsid w:val="0042317D"/>
    <w:rsid w:val="0042327C"/>
    <w:rsid w:val="004233AA"/>
    <w:rsid w:val="00423741"/>
    <w:rsid w:val="004247DF"/>
    <w:rsid w:val="00424C1F"/>
    <w:rsid w:val="004253EF"/>
    <w:rsid w:val="0042572F"/>
    <w:rsid w:val="00425929"/>
    <w:rsid w:val="00425C5C"/>
    <w:rsid w:val="00425EF7"/>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1C55"/>
    <w:rsid w:val="0043211F"/>
    <w:rsid w:val="00432500"/>
    <w:rsid w:val="004327C5"/>
    <w:rsid w:val="00432AE7"/>
    <w:rsid w:val="00433491"/>
    <w:rsid w:val="00433869"/>
    <w:rsid w:val="00433E78"/>
    <w:rsid w:val="00434029"/>
    <w:rsid w:val="004342AF"/>
    <w:rsid w:val="004342B2"/>
    <w:rsid w:val="00434CC0"/>
    <w:rsid w:val="00434EDE"/>
    <w:rsid w:val="00434FE6"/>
    <w:rsid w:val="00435006"/>
    <w:rsid w:val="004350D8"/>
    <w:rsid w:val="00435C84"/>
    <w:rsid w:val="00436569"/>
    <w:rsid w:val="00436DD8"/>
    <w:rsid w:val="00437447"/>
    <w:rsid w:val="004379E2"/>
    <w:rsid w:val="004379FB"/>
    <w:rsid w:val="00437F5D"/>
    <w:rsid w:val="004400AD"/>
    <w:rsid w:val="004402CC"/>
    <w:rsid w:val="004404D8"/>
    <w:rsid w:val="0044075A"/>
    <w:rsid w:val="0044087A"/>
    <w:rsid w:val="00440893"/>
    <w:rsid w:val="00440AD4"/>
    <w:rsid w:val="00440CC2"/>
    <w:rsid w:val="00440D21"/>
    <w:rsid w:val="004413EC"/>
    <w:rsid w:val="0044166E"/>
    <w:rsid w:val="00441967"/>
    <w:rsid w:val="00441ACD"/>
    <w:rsid w:val="00441FE1"/>
    <w:rsid w:val="004426B1"/>
    <w:rsid w:val="00442E22"/>
    <w:rsid w:val="00443621"/>
    <w:rsid w:val="004436C4"/>
    <w:rsid w:val="00443FC8"/>
    <w:rsid w:val="00444085"/>
    <w:rsid w:val="00444206"/>
    <w:rsid w:val="004442DC"/>
    <w:rsid w:val="004443B6"/>
    <w:rsid w:val="00444BF3"/>
    <w:rsid w:val="00444CC6"/>
    <w:rsid w:val="00444D5D"/>
    <w:rsid w:val="00444ED8"/>
    <w:rsid w:val="0044505C"/>
    <w:rsid w:val="004451B0"/>
    <w:rsid w:val="00445859"/>
    <w:rsid w:val="004459A0"/>
    <w:rsid w:val="0044603A"/>
    <w:rsid w:val="004462B0"/>
    <w:rsid w:val="00446475"/>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3934"/>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373"/>
    <w:rsid w:val="00462476"/>
    <w:rsid w:val="00462527"/>
    <w:rsid w:val="00462528"/>
    <w:rsid w:val="004626BB"/>
    <w:rsid w:val="00462730"/>
    <w:rsid w:val="0046322E"/>
    <w:rsid w:val="004638A0"/>
    <w:rsid w:val="0046392D"/>
    <w:rsid w:val="004639E3"/>
    <w:rsid w:val="00463A90"/>
    <w:rsid w:val="00463F52"/>
    <w:rsid w:val="00464354"/>
    <w:rsid w:val="0046438D"/>
    <w:rsid w:val="004643F2"/>
    <w:rsid w:val="00464CA5"/>
    <w:rsid w:val="00464DEF"/>
    <w:rsid w:val="00465003"/>
    <w:rsid w:val="0046552E"/>
    <w:rsid w:val="00465E06"/>
    <w:rsid w:val="004663DF"/>
    <w:rsid w:val="00466611"/>
    <w:rsid w:val="0046689B"/>
    <w:rsid w:val="00466957"/>
    <w:rsid w:val="00466D03"/>
    <w:rsid w:val="0046739C"/>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107"/>
    <w:rsid w:val="004734C1"/>
    <w:rsid w:val="00473617"/>
    <w:rsid w:val="004739AB"/>
    <w:rsid w:val="00473A97"/>
    <w:rsid w:val="00473AD8"/>
    <w:rsid w:val="00473EF0"/>
    <w:rsid w:val="00473FFA"/>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320"/>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47"/>
    <w:rsid w:val="00483CCC"/>
    <w:rsid w:val="0048425B"/>
    <w:rsid w:val="004847F6"/>
    <w:rsid w:val="004848EB"/>
    <w:rsid w:val="00484C80"/>
    <w:rsid w:val="00484FAA"/>
    <w:rsid w:val="00485A16"/>
    <w:rsid w:val="00485AB8"/>
    <w:rsid w:val="00485CE1"/>
    <w:rsid w:val="00485E96"/>
    <w:rsid w:val="00486A52"/>
    <w:rsid w:val="00486D7F"/>
    <w:rsid w:val="00486DD4"/>
    <w:rsid w:val="00486F4C"/>
    <w:rsid w:val="004870B1"/>
    <w:rsid w:val="00487586"/>
    <w:rsid w:val="004875F1"/>
    <w:rsid w:val="00487755"/>
    <w:rsid w:val="00487B19"/>
    <w:rsid w:val="00487C14"/>
    <w:rsid w:val="00487DC6"/>
    <w:rsid w:val="00487EC2"/>
    <w:rsid w:val="00490189"/>
    <w:rsid w:val="004902FA"/>
    <w:rsid w:val="004904E1"/>
    <w:rsid w:val="004908D0"/>
    <w:rsid w:val="00490B5D"/>
    <w:rsid w:val="00490D46"/>
    <w:rsid w:val="00490D82"/>
    <w:rsid w:val="00490EC0"/>
    <w:rsid w:val="00490FBF"/>
    <w:rsid w:val="004913E3"/>
    <w:rsid w:val="0049155C"/>
    <w:rsid w:val="004917E0"/>
    <w:rsid w:val="004917EB"/>
    <w:rsid w:val="00491F82"/>
    <w:rsid w:val="00491F91"/>
    <w:rsid w:val="00491FB9"/>
    <w:rsid w:val="0049218D"/>
    <w:rsid w:val="004921CA"/>
    <w:rsid w:val="00492442"/>
    <w:rsid w:val="00492521"/>
    <w:rsid w:val="004929D3"/>
    <w:rsid w:val="00492DD9"/>
    <w:rsid w:val="00492E31"/>
    <w:rsid w:val="00492F62"/>
    <w:rsid w:val="0049351D"/>
    <w:rsid w:val="00493623"/>
    <w:rsid w:val="00493ACD"/>
    <w:rsid w:val="004940BE"/>
    <w:rsid w:val="004940F9"/>
    <w:rsid w:val="0049494A"/>
    <w:rsid w:val="004949EA"/>
    <w:rsid w:val="00494AAB"/>
    <w:rsid w:val="004952F1"/>
    <w:rsid w:val="00495509"/>
    <w:rsid w:val="00495546"/>
    <w:rsid w:val="0049567A"/>
    <w:rsid w:val="00495687"/>
    <w:rsid w:val="00495988"/>
    <w:rsid w:val="00495FE3"/>
    <w:rsid w:val="004963FA"/>
    <w:rsid w:val="00496416"/>
    <w:rsid w:val="004965E4"/>
    <w:rsid w:val="00496C22"/>
    <w:rsid w:val="0049710F"/>
    <w:rsid w:val="00497267"/>
    <w:rsid w:val="0049727F"/>
    <w:rsid w:val="0049742E"/>
    <w:rsid w:val="00497519"/>
    <w:rsid w:val="00497760"/>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300"/>
    <w:rsid w:val="004A7447"/>
    <w:rsid w:val="004A7619"/>
    <w:rsid w:val="004A762C"/>
    <w:rsid w:val="004A7CA9"/>
    <w:rsid w:val="004B0738"/>
    <w:rsid w:val="004B091F"/>
    <w:rsid w:val="004B0960"/>
    <w:rsid w:val="004B0C03"/>
    <w:rsid w:val="004B0F84"/>
    <w:rsid w:val="004B13D0"/>
    <w:rsid w:val="004B18F4"/>
    <w:rsid w:val="004B1A33"/>
    <w:rsid w:val="004B1D4E"/>
    <w:rsid w:val="004B21EF"/>
    <w:rsid w:val="004B22EB"/>
    <w:rsid w:val="004B2305"/>
    <w:rsid w:val="004B241A"/>
    <w:rsid w:val="004B25DB"/>
    <w:rsid w:val="004B27EB"/>
    <w:rsid w:val="004B2D97"/>
    <w:rsid w:val="004B2E90"/>
    <w:rsid w:val="004B2F76"/>
    <w:rsid w:val="004B2FB9"/>
    <w:rsid w:val="004B3579"/>
    <w:rsid w:val="004B39C0"/>
    <w:rsid w:val="004B43FD"/>
    <w:rsid w:val="004B4575"/>
    <w:rsid w:val="004B47BC"/>
    <w:rsid w:val="004B4C30"/>
    <w:rsid w:val="004B4E63"/>
    <w:rsid w:val="004B5080"/>
    <w:rsid w:val="004B524B"/>
    <w:rsid w:val="004B5335"/>
    <w:rsid w:val="004B59D0"/>
    <w:rsid w:val="004B5D0E"/>
    <w:rsid w:val="004B612B"/>
    <w:rsid w:val="004B639B"/>
    <w:rsid w:val="004B64E2"/>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1AC"/>
    <w:rsid w:val="004C3310"/>
    <w:rsid w:val="004C3674"/>
    <w:rsid w:val="004C369A"/>
    <w:rsid w:val="004C3A20"/>
    <w:rsid w:val="004C3F89"/>
    <w:rsid w:val="004C4143"/>
    <w:rsid w:val="004C4238"/>
    <w:rsid w:val="004C4B3B"/>
    <w:rsid w:val="004C4BC7"/>
    <w:rsid w:val="004C4BD8"/>
    <w:rsid w:val="004C4F0D"/>
    <w:rsid w:val="004C5357"/>
    <w:rsid w:val="004C573F"/>
    <w:rsid w:val="004C5819"/>
    <w:rsid w:val="004C59B7"/>
    <w:rsid w:val="004C628A"/>
    <w:rsid w:val="004C632E"/>
    <w:rsid w:val="004C6350"/>
    <w:rsid w:val="004C6451"/>
    <w:rsid w:val="004C650C"/>
    <w:rsid w:val="004C680B"/>
    <w:rsid w:val="004C784F"/>
    <w:rsid w:val="004C79B7"/>
    <w:rsid w:val="004C7B26"/>
    <w:rsid w:val="004C7E7E"/>
    <w:rsid w:val="004D01AF"/>
    <w:rsid w:val="004D0300"/>
    <w:rsid w:val="004D0513"/>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EF2"/>
    <w:rsid w:val="004D3F7D"/>
    <w:rsid w:val="004D479B"/>
    <w:rsid w:val="004D4A7B"/>
    <w:rsid w:val="004D4FA4"/>
    <w:rsid w:val="004D4FFF"/>
    <w:rsid w:val="004D510D"/>
    <w:rsid w:val="004D5208"/>
    <w:rsid w:val="004D5388"/>
    <w:rsid w:val="004D572D"/>
    <w:rsid w:val="004D5733"/>
    <w:rsid w:val="004D5B77"/>
    <w:rsid w:val="004D5C4A"/>
    <w:rsid w:val="004D61DB"/>
    <w:rsid w:val="004D6A50"/>
    <w:rsid w:val="004D6C3D"/>
    <w:rsid w:val="004D7AFE"/>
    <w:rsid w:val="004D7B86"/>
    <w:rsid w:val="004D7C5B"/>
    <w:rsid w:val="004E01A5"/>
    <w:rsid w:val="004E0602"/>
    <w:rsid w:val="004E0731"/>
    <w:rsid w:val="004E0AB6"/>
    <w:rsid w:val="004E102E"/>
    <w:rsid w:val="004E1621"/>
    <w:rsid w:val="004E16C7"/>
    <w:rsid w:val="004E1736"/>
    <w:rsid w:val="004E1A15"/>
    <w:rsid w:val="004E1E3D"/>
    <w:rsid w:val="004E20C2"/>
    <w:rsid w:val="004E2801"/>
    <w:rsid w:val="004E2B05"/>
    <w:rsid w:val="004E2E1C"/>
    <w:rsid w:val="004E2F72"/>
    <w:rsid w:val="004E301B"/>
    <w:rsid w:val="004E3455"/>
    <w:rsid w:val="004E3713"/>
    <w:rsid w:val="004E3CFC"/>
    <w:rsid w:val="004E3F63"/>
    <w:rsid w:val="004E416B"/>
    <w:rsid w:val="004E436C"/>
    <w:rsid w:val="004E48B5"/>
    <w:rsid w:val="004E48C0"/>
    <w:rsid w:val="004E48DC"/>
    <w:rsid w:val="004E4A88"/>
    <w:rsid w:val="004E50FD"/>
    <w:rsid w:val="004E55DB"/>
    <w:rsid w:val="004E5A2B"/>
    <w:rsid w:val="004E5B82"/>
    <w:rsid w:val="004E5E13"/>
    <w:rsid w:val="004E5F60"/>
    <w:rsid w:val="004E605B"/>
    <w:rsid w:val="004E6398"/>
    <w:rsid w:val="004E67E2"/>
    <w:rsid w:val="004E6D47"/>
    <w:rsid w:val="004E7863"/>
    <w:rsid w:val="004E7A51"/>
    <w:rsid w:val="004F0195"/>
    <w:rsid w:val="004F0288"/>
    <w:rsid w:val="004F045E"/>
    <w:rsid w:val="004F0E72"/>
    <w:rsid w:val="004F104B"/>
    <w:rsid w:val="004F180F"/>
    <w:rsid w:val="004F2349"/>
    <w:rsid w:val="004F2981"/>
    <w:rsid w:val="004F2CCB"/>
    <w:rsid w:val="004F2D77"/>
    <w:rsid w:val="004F35E2"/>
    <w:rsid w:val="004F3817"/>
    <w:rsid w:val="004F3CAB"/>
    <w:rsid w:val="004F40BB"/>
    <w:rsid w:val="004F4622"/>
    <w:rsid w:val="004F46C4"/>
    <w:rsid w:val="004F4736"/>
    <w:rsid w:val="004F4C4C"/>
    <w:rsid w:val="004F510F"/>
    <w:rsid w:val="004F5121"/>
    <w:rsid w:val="004F51A8"/>
    <w:rsid w:val="004F523E"/>
    <w:rsid w:val="004F5335"/>
    <w:rsid w:val="004F555D"/>
    <w:rsid w:val="004F57E5"/>
    <w:rsid w:val="004F59B9"/>
    <w:rsid w:val="004F5CE4"/>
    <w:rsid w:val="004F5D39"/>
    <w:rsid w:val="004F6539"/>
    <w:rsid w:val="004F66AB"/>
    <w:rsid w:val="004F68E2"/>
    <w:rsid w:val="004F6A35"/>
    <w:rsid w:val="004F6E3F"/>
    <w:rsid w:val="004F6F4B"/>
    <w:rsid w:val="004F7002"/>
    <w:rsid w:val="004F7098"/>
    <w:rsid w:val="004F7585"/>
    <w:rsid w:val="00500064"/>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28F"/>
    <w:rsid w:val="005104D7"/>
    <w:rsid w:val="00510C3D"/>
    <w:rsid w:val="00511857"/>
    <w:rsid w:val="00511897"/>
    <w:rsid w:val="0051189A"/>
    <w:rsid w:val="00511D57"/>
    <w:rsid w:val="005122C9"/>
    <w:rsid w:val="005127F7"/>
    <w:rsid w:val="00512905"/>
    <w:rsid w:val="00512F4E"/>
    <w:rsid w:val="00512F87"/>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5F61"/>
    <w:rsid w:val="00516226"/>
    <w:rsid w:val="005162CC"/>
    <w:rsid w:val="005165CA"/>
    <w:rsid w:val="0051683D"/>
    <w:rsid w:val="00516849"/>
    <w:rsid w:val="005168E5"/>
    <w:rsid w:val="00517990"/>
    <w:rsid w:val="00517B6C"/>
    <w:rsid w:val="00517C5D"/>
    <w:rsid w:val="00517DEE"/>
    <w:rsid w:val="00517E74"/>
    <w:rsid w:val="005202C3"/>
    <w:rsid w:val="00520C05"/>
    <w:rsid w:val="00521093"/>
    <w:rsid w:val="005211BE"/>
    <w:rsid w:val="00521377"/>
    <w:rsid w:val="00521432"/>
    <w:rsid w:val="005214EF"/>
    <w:rsid w:val="00521ECF"/>
    <w:rsid w:val="00521F48"/>
    <w:rsid w:val="00521FDF"/>
    <w:rsid w:val="00521FE9"/>
    <w:rsid w:val="005221A2"/>
    <w:rsid w:val="005221BD"/>
    <w:rsid w:val="0052234E"/>
    <w:rsid w:val="00522474"/>
    <w:rsid w:val="00522501"/>
    <w:rsid w:val="005228B1"/>
    <w:rsid w:val="00522A07"/>
    <w:rsid w:val="00522AD7"/>
    <w:rsid w:val="00522FF1"/>
    <w:rsid w:val="0052308A"/>
    <w:rsid w:val="0052316D"/>
    <w:rsid w:val="005236CD"/>
    <w:rsid w:val="00523B99"/>
    <w:rsid w:val="00523DE7"/>
    <w:rsid w:val="005245B6"/>
    <w:rsid w:val="00524B0C"/>
    <w:rsid w:val="0052554A"/>
    <w:rsid w:val="00525896"/>
    <w:rsid w:val="00525A02"/>
    <w:rsid w:val="00525CB2"/>
    <w:rsid w:val="00526153"/>
    <w:rsid w:val="00526182"/>
    <w:rsid w:val="005266D2"/>
    <w:rsid w:val="00526706"/>
    <w:rsid w:val="00526AA2"/>
    <w:rsid w:val="00526E44"/>
    <w:rsid w:val="0052719E"/>
    <w:rsid w:val="00527517"/>
    <w:rsid w:val="00527796"/>
    <w:rsid w:val="0052786D"/>
    <w:rsid w:val="005278AC"/>
    <w:rsid w:val="00527AFB"/>
    <w:rsid w:val="0053008F"/>
    <w:rsid w:val="005302A2"/>
    <w:rsid w:val="00530327"/>
    <w:rsid w:val="0053046E"/>
    <w:rsid w:val="005308CF"/>
    <w:rsid w:val="00530C3C"/>
    <w:rsid w:val="00530DE3"/>
    <w:rsid w:val="0053116C"/>
    <w:rsid w:val="00531936"/>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378F6"/>
    <w:rsid w:val="00540408"/>
    <w:rsid w:val="00540592"/>
    <w:rsid w:val="00540B0A"/>
    <w:rsid w:val="00540F16"/>
    <w:rsid w:val="00541058"/>
    <w:rsid w:val="00541221"/>
    <w:rsid w:val="00541556"/>
    <w:rsid w:val="00541773"/>
    <w:rsid w:val="00541ADD"/>
    <w:rsid w:val="00541E52"/>
    <w:rsid w:val="00542D2E"/>
    <w:rsid w:val="00542EBB"/>
    <w:rsid w:val="00542EE4"/>
    <w:rsid w:val="005430ED"/>
    <w:rsid w:val="00543284"/>
    <w:rsid w:val="00543306"/>
    <w:rsid w:val="005433D0"/>
    <w:rsid w:val="00543D2E"/>
    <w:rsid w:val="005440F2"/>
    <w:rsid w:val="00544C09"/>
    <w:rsid w:val="00545D7F"/>
    <w:rsid w:val="00545E8F"/>
    <w:rsid w:val="00546286"/>
    <w:rsid w:val="0054698A"/>
    <w:rsid w:val="00546C96"/>
    <w:rsid w:val="00546FCC"/>
    <w:rsid w:val="005470F4"/>
    <w:rsid w:val="00547815"/>
    <w:rsid w:val="00550B5D"/>
    <w:rsid w:val="00550BE2"/>
    <w:rsid w:val="00550C68"/>
    <w:rsid w:val="00550D1A"/>
    <w:rsid w:val="005512C8"/>
    <w:rsid w:val="00551A90"/>
    <w:rsid w:val="00551D6B"/>
    <w:rsid w:val="00551E24"/>
    <w:rsid w:val="00552634"/>
    <w:rsid w:val="005527FD"/>
    <w:rsid w:val="00552AAB"/>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7C0"/>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69F"/>
    <w:rsid w:val="00566AA8"/>
    <w:rsid w:val="00566AB6"/>
    <w:rsid w:val="00566B48"/>
    <w:rsid w:val="00566BEC"/>
    <w:rsid w:val="00566C84"/>
    <w:rsid w:val="00566DD9"/>
    <w:rsid w:val="00566E1C"/>
    <w:rsid w:val="00566FAA"/>
    <w:rsid w:val="00567D55"/>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255"/>
    <w:rsid w:val="0057232E"/>
    <w:rsid w:val="005724C7"/>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7BA"/>
    <w:rsid w:val="00583AA1"/>
    <w:rsid w:val="00583C06"/>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6C37"/>
    <w:rsid w:val="00587177"/>
    <w:rsid w:val="0058722A"/>
    <w:rsid w:val="00587858"/>
    <w:rsid w:val="00587B52"/>
    <w:rsid w:val="00587BD6"/>
    <w:rsid w:val="00587DCA"/>
    <w:rsid w:val="00590204"/>
    <w:rsid w:val="005903AF"/>
    <w:rsid w:val="00590A37"/>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2CD2"/>
    <w:rsid w:val="005A2D32"/>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1F3D"/>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4D91"/>
    <w:rsid w:val="005B4DC1"/>
    <w:rsid w:val="005B50F6"/>
    <w:rsid w:val="005B5AD6"/>
    <w:rsid w:val="005B5EE3"/>
    <w:rsid w:val="005B658D"/>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2FB8"/>
    <w:rsid w:val="005C35B4"/>
    <w:rsid w:val="005C3778"/>
    <w:rsid w:val="005C37DC"/>
    <w:rsid w:val="005C3D0D"/>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02AA"/>
    <w:rsid w:val="005D118E"/>
    <w:rsid w:val="005D15B2"/>
    <w:rsid w:val="005D1643"/>
    <w:rsid w:val="005D175A"/>
    <w:rsid w:val="005D19C2"/>
    <w:rsid w:val="005D1D9C"/>
    <w:rsid w:val="005D26BD"/>
    <w:rsid w:val="005D2D40"/>
    <w:rsid w:val="005D3164"/>
    <w:rsid w:val="005D31A5"/>
    <w:rsid w:val="005D33DE"/>
    <w:rsid w:val="005D3416"/>
    <w:rsid w:val="005D37B5"/>
    <w:rsid w:val="005D3C1E"/>
    <w:rsid w:val="005D3CD0"/>
    <w:rsid w:val="005D4201"/>
    <w:rsid w:val="005D4493"/>
    <w:rsid w:val="005D4625"/>
    <w:rsid w:val="005D4894"/>
    <w:rsid w:val="005D571C"/>
    <w:rsid w:val="005D6266"/>
    <w:rsid w:val="005D67B8"/>
    <w:rsid w:val="005D6A3D"/>
    <w:rsid w:val="005D74CD"/>
    <w:rsid w:val="005D7722"/>
    <w:rsid w:val="005D7BF3"/>
    <w:rsid w:val="005D7F7C"/>
    <w:rsid w:val="005D7FE2"/>
    <w:rsid w:val="005E03B5"/>
    <w:rsid w:val="005E0BA1"/>
    <w:rsid w:val="005E0BE4"/>
    <w:rsid w:val="005E0E3C"/>
    <w:rsid w:val="005E156B"/>
    <w:rsid w:val="005E1EFD"/>
    <w:rsid w:val="005E2052"/>
    <w:rsid w:val="005E20BE"/>
    <w:rsid w:val="005E2530"/>
    <w:rsid w:val="005E256B"/>
    <w:rsid w:val="005E26A3"/>
    <w:rsid w:val="005E29A7"/>
    <w:rsid w:val="005E2D88"/>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83"/>
    <w:rsid w:val="005E5DA9"/>
    <w:rsid w:val="005E61A3"/>
    <w:rsid w:val="005E6285"/>
    <w:rsid w:val="005E62AB"/>
    <w:rsid w:val="005E6432"/>
    <w:rsid w:val="005E66AC"/>
    <w:rsid w:val="005E67D4"/>
    <w:rsid w:val="005E6F06"/>
    <w:rsid w:val="005E7AEF"/>
    <w:rsid w:val="005E7C63"/>
    <w:rsid w:val="005E7D45"/>
    <w:rsid w:val="005E7D55"/>
    <w:rsid w:val="005E7E63"/>
    <w:rsid w:val="005E7ED4"/>
    <w:rsid w:val="005F02F4"/>
    <w:rsid w:val="005F07F3"/>
    <w:rsid w:val="005F0C09"/>
    <w:rsid w:val="005F1293"/>
    <w:rsid w:val="005F13F2"/>
    <w:rsid w:val="005F1495"/>
    <w:rsid w:val="005F159C"/>
    <w:rsid w:val="005F1DBF"/>
    <w:rsid w:val="005F226E"/>
    <w:rsid w:val="005F26BC"/>
    <w:rsid w:val="005F28BF"/>
    <w:rsid w:val="005F2C91"/>
    <w:rsid w:val="005F2CC0"/>
    <w:rsid w:val="005F336A"/>
    <w:rsid w:val="005F36D5"/>
    <w:rsid w:val="005F39EE"/>
    <w:rsid w:val="005F3BA4"/>
    <w:rsid w:val="005F3F80"/>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075"/>
    <w:rsid w:val="005F775F"/>
    <w:rsid w:val="005F7BE1"/>
    <w:rsid w:val="005F7BED"/>
    <w:rsid w:val="005F7D28"/>
    <w:rsid w:val="005F7D5A"/>
    <w:rsid w:val="0060004B"/>
    <w:rsid w:val="00600286"/>
    <w:rsid w:val="00600406"/>
    <w:rsid w:val="0060059D"/>
    <w:rsid w:val="00600813"/>
    <w:rsid w:val="006009BB"/>
    <w:rsid w:val="00600ABD"/>
    <w:rsid w:val="006016D0"/>
    <w:rsid w:val="00601AC9"/>
    <w:rsid w:val="00601ACB"/>
    <w:rsid w:val="00601B0F"/>
    <w:rsid w:val="00601C25"/>
    <w:rsid w:val="00601E63"/>
    <w:rsid w:val="00601E6C"/>
    <w:rsid w:val="00602471"/>
    <w:rsid w:val="00602722"/>
    <w:rsid w:val="006029A0"/>
    <w:rsid w:val="00603138"/>
    <w:rsid w:val="00603323"/>
    <w:rsid w:val="00604187"/>
    <w:rsid w:val="00604425"/>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323"/>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499"/>
    <w:rsid w:val="00620BAC"/>
    <w:rsid w:val="00620F63"/>
    <w:rsid w:val="00620F6D"/>
    <w:rsid w:val="00620FB0"/>
    <w:rsid w:val="00621008"/>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2DA"/>
    <w:rsid w:val="006305D8"/>
    <w:rsid w:val="0063083E"/>
    <w:rsid w:val="00630A67"/>
    <w:rsid w:val="00630C4F"/>
    <w:rsid w:val="00630D10"/>
    <w:rsid w:val="00630DB0"/>
    <w:rsid w:val="006310F7"/>
    <w:rsid w:val="006311EB"/>
    <w:rsid w:val="0063122E"/>
    <w:rsid w:val="00631AB6"/>
    <w:rsid w:val="006327C9"/>
    <w:rsid w:val="00632D06"/>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AEA"/>
    <w:rsid w:val="00636E84"/>
    <w:rsid w:val="00636F62"/>
    <w:rsid w:val="006370D3"/>
    <w:rsid w:val="006372FE"/>
    <w:rsid w:val="00640A10"/>
    <w:rsid w:val="00640F7F"/>
    <w:rsid w:val="00641087"/>
    <w:rsid w:val="0064118E"/>
    <w:rsid w:val="0064160E"/>
    <w:rsid w:val="006417A2"/>
    <w:rsid w:val="00641871"/>
    <w:rsid w:val="006419B2"/>
    <w:rsid w:val="00641C53"/>
    <w:rsid w:val="00642554"/>
    <w:rsid w:val="00642677"/>
    <w:rsid w:val="00642737"/>
    <w:rsid w:val="00642E12"/>
    <w:rsid w:val="006434D9"/>
    <w:rsid w:val="0064389A"/>
    <w:rsid w:val="006440A2"/>
    <w:rsid w:val="00644189"/>
    <w:rsid w:val="00644588"/>
    <w:rsid w:val="006448BE"/>
    <w:rsid w:val="00644DA1"/>
    <w:rsid w:val="00644E80"/>
    <w:rsid w:val="00644FDC"/>
    <w:rsid w:val="00645465"/>
    <w:rsid w:val="006454B7"/>
    <w:rsid w:val="00645527"/>
    <w:rsid w:val="00645AD6"/>
    <w:rsid w:val="00645E36"/>
    <w:rsid w:val="00646403"/>
    <w:rsid w:val="00646422"/>
    <w:rsid w:val="00646446"/>
    <w:rsid w:val="00646728"/>
    <w:rsid w:val="00646746"/>
    <w:rsid w:val="00646AFF"/>
    <w:rsid w:val="00646E25"/>
    <w:rsid w:val="00647438"/>
    <w:rsid w:val="00647752"/>
    <w:rsid w:val="00647B72"/>
    <w:rsid w:val="00647D5F"/>
    <w:rsid w:val="006501C9"/>
    <w:rsid w:val="006503E6"/>
    <w:rsid w:val="00650A81"/>
    <w:rsid w:val="00650A9D"/>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3F41"/>
    <w:rsid w:val="006540CC"/>
    <w:rsid w:val="006543A7"/>
    <w:rsid w:val="00654874"/>
    <w:rsid w:val="00654A75"/>
    <w:rsid w:val="00654D60"/>
    <w:rsid w:val="006551F2"/>
    <w:rsid w:val="0065545E"/>
    <w:rsid w:val="00655FF1"/>
    <w:rsid w:val="0065677B"/>
    <w:rsid w:val="00656A44"/>
    <w:rsid w:val="00656F17"/>
    <w:rsid w:val="00656F2D"/>
    <w:rsid w:val="00657032"/>
    <w:rsid w:val="0065712D"/>
    <w:rsid w:val="006571CD"/>
    <w:rsid w:val="0066027D"/>
    <w:rsid w:val="00660C98"/>
    <w:rsid w:val="00660F82"/>
    <w:rsid w:val="00661B8B"/>
    <w:rsid w:val="00661F18"/>
    <w:rsid w:val="00662450"/>
    <w:rsid w:val="00662607"/>
    <w:rsid w:val="00662D76"/>
    <w:rsid w:val="00662EAB"/>
    <w:rsid w:val="00663054"/>
    <w:rsid w:val="006634CE"/>
    <w:rsid w:val="00663D69"/>
    <w:rsid w:val="00663DFC"/>
    <w:rsid w:val="00663FEE"/>
    <w:rsid w:val="006643CA"/>
    <w:rsid w:val="00664E8B"/>
    <w:rsid w:val="00664E8F"/>
    <w:rsid w:val="0066504A"/>
    <w:rsid w:val="006654C6"/>
    <w:rsid w:val="006655CD"/>
    <w:rsid w:val="006658BD"/>
    <w:rsid w:val="00666636"/>
    <w:rsid w:val="006666C9"/>
    <w:rsid w:val="00666B6A"/>
    <w:rsid w:val="00667235"/>
    <w:rsid w:val="00667555"/>
    <w:rsid w:val="0066763B"/>
    <w:rsid w:val="00667A02"/>
    <w:rsid w:val="00667C6D"/>
    <w:rsid w:val="00670200"/>
    <w:rsid w:val="00670A57"/>
    <w:rsid w:val="00670AC0"/>
    <w:rsid w:val="00670FBC"/>
    <w:rsid w:val="0067106D"/>
    <w:rsid w:val="006711A4"/>
    <w:rsid w:val="006713AF"/>
    <w:rsid w:val="00671C60"/>
    <w:rsid w:val="00671D3F"/>
    <w:rsid w:val="006720A1"/>
    <w:rsid w:val="00672112"/>
    <w:rsid w:val="00672198"/>
    <w:rsid w:val="00672874"/>
    <w:rsid w:val="00672CF2"/>
    <w:rsid w:val="00672ECD"/>
    <w:rsid w:val="006734CD"/>
    <w:rsid w:val="00673754"/>
    <w:rsid w:val="0067385F"/>
    <w:rsid w:val="00673A39"/>
    <w:rsid w:val="00673C40"/>
    <w:rsid w:val="00673F69"/>
    <w:rsid w:val="0067476B"/>
    <w:rsid w:val="00674EF6"/>
    <w:rsid w:val="00675228"/>
    <w:rsid w:val="006753A2"/>
    <w:rsid w:val="006756F9"/>
    <w:rsid w:val="00675B6D"/>
    <w:rsid w:val="00675D70"/>
    <w:rsid w:val="00676185"/>
    <w:rsid w:val="006764EF"/>
    <w:rsid w:val="006769ED"/>
    <w:rsid w:val="00676A79"/>
    <w:rsid w:val="00676AE4"/>
    <w:rsid w:val="00676C58"/>
    <w:rsid w:val="00677122"/>
    <w:rsid w:val="00677204"/>
    <w:rsid w:val="006774D5"/>
    <w:rsid w:val="00677765"/>
    <w:rsid w:val="0067799A"/>
    <w:rsid w:val="00677BB6"/>
    <w:rsid w:val="006800FA"/>
    <w:rsid w:val="00680256"/>
    <w:rsid w:val="0068025C"/>
    <w:rsid w:val="006803F6"/>
    <w:rsid w:val="00680400"/>
    <w:rsid w:val="00680737"/>
    <w:rsid w:val="0068091D"/>
    <w:rsid w:val="0068096C"/>
    <w:rsid w:val="00680998"/>
    <w:rsid w:val="00680ABE"/>
    <w:rsid w:val="00680F1F"/>
    <w:rsid w:val="00680F4F"/>
    <w:rsid w:val="006815F0"/>
    <w:rsid w:val="006816C3"/>
    <w:rsid w:val="006820EF"/>
    <w:rsid w:val="00682388"/>
    <w:rsid w:val="0068252F"/>
    <w:rsid w:val="00682ADF"/>
    <w:rsid w:val="00682BAD"/>
    <w:rsid w:val="00683111"/>
    <w:rsid w:val="0068331C"/>
    <w:rsid w:val="00683742"/>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900"/>
    <w:rsid w:val="00690AE0"/>
    <w:rsid w:val="00690BA7"/>
    <w:rsid w:val="00690C32"/>
    <w:rsid w:val="00690EBB"/>
    <w:rsid w:val="0069125F"/>
    <w:rsid w:val="0069179D"/>
    <w:rsid w:val="006917C0"/>
    <w:rsid w:val="0069194D"/>
    <w:rsid w:val="00691A58"/>
    <w:rsid w:val="00691AB9"/>
    <w:rsid w:val="00691DC8"/>
    <w:rsid w:val="00692103"/>
    <w:rsid w:val="00692187"/>
    <w:rsid w:val="006923FC"/>
    <w:rsid w:val="00692988"/>
    <w:rsid w:val="00692D7A"/>
    <w:rsid w:val="00692DA6"/>
    <w:rsid w:val="00692E42"/>
    <w:rsid w:val="00692EEC"/>
    <w:rsid w:val="00692FA7"/>
    <w:rsid w:val="0069309E"/>
    <w:rsid w:val="006931A6"/>
    <w:rsid w:val="00693268"/>
    <w:rsid w:val="0069367F"/>
    <w:rsid w:val="006939EE"/>
    <w:rsid w:val="00693A9E"/>
    <w:rsid w:val="00693E3B"/>
    <w:rsid w:val="00694406"/>
    <w:rsid w:val="006945D9"/>
    <w:rsid w:val="0069496E"/>
    <w:rsid w:val="00694BCA"/>
    <w:rsid w:val="00695759"/>
    <w:rsid w:val="00695946"/>
    <w:rsid w:val="00695D5B"/>
    <w:rsid w:val="00696279"/>
    <w:rsid w:val="006965BF"/>
    <w:rsid w:val="00696657"/>
    <w:rsid w:val="006967C9"/>
    <w:rsid w:val="00696AD3"/>
    <w:rsid w:val="00696B53"/>
    <w:rsid w:val="00696BB8"/>
    <w:rsid w:val="00696BC1"/>
    <w:rsid w:val="00696F9D"/>
    <w:rsid w:val="006977C2"/>
    <w:rsid w:val="0069782E"/>
    <w:rsid w:val="00697A1D"/>
    <w:rsid w:val="006A005C"/>
    <w:rsid w:val="006A008C"/>
    <w:rsid w:val="006A00EB"/>
    <w:rsid w:val="006A014F"/>
    <w:rsid w:val="006A040B"/>
    <w:rsid w:val="006A047C"/>
    <w:rsid w:val="006A0980"/>
    <w:rsid w:val="006A098C"/>
    <w:rsid w:val="006A09D6"/>
    <w:rsid w:val="006A0A00"/>
    <w:rsid w:val="006A0A0F"/>
    <w:rsid w:val="006A0A5C"/>
    <w:rsid w:val="006A1939"/>
    <w:rsid w:val="006A19A9"/>
    <w:rsid w:val="006A19B5"/>
    <w:rsid w:val="006A1ED0"/>
    <w:rsid w:val="006A2216"/>
    <w:rsid w:val="006A23D4"/>
    <w:rsid w:val="006A260D"/>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3FA"/>
    <w:rsid w:val="006A78D2"/>
    <w:rsid w:val="006A78F3"/>
    <w:rsid w:val="006B02C0"/>
    <w:rsid w:val="006B05B3"/>
    <w:rsid w:val="006B099C"/>
    <w:rsid w:val="006B0AF9"/>
    <w:rsid w:val="006B0B6E"/>
    <w:rsid w:val="006B0FC1"/>
    <w:rsid w:val="006B11EA"/>
    <w:rsid w:val="006B153C"/>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CF0"/>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4E"/>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1FF8"/>
    <w:rsid w:val="006D27C7"/>
    <w:rsid w:val="006D2C75"/>
    <w:rsid w:val="006D2CA4"/>
    <w:rsid w:val="006D2CA5"/>
    <w:rsid w:val="006D2E65"/>
    <w:rsid w:val="006D33F2"/>
    <w:rsid w:val="006D3C98"/>
    <w:rsid w:val="006D41FD"/>
    <w:rsid w:val="006D4543"/>
    <w:rsid w:val="006D45A1"/>
    <w:rsid w:val="006D4787"/>
    <w:rsid w:val="006D4C18"/>
    <w:rsid w:val="006D4F8D"/>
    <w:rsid w:val="006D50ED"/>
    <w:rsid w:val="006D532B"/>
    <w:rsid w:val="006D54FF"/>
    <w:rsid w:val="006D55AA"/>
    <w:rsid w:val="006D5696"/>
    <w:rsid w:val="006D56DD"/>
    <w:rsid w:val="006D586C"/>
    <w:rsid w:val="006D5D9C"/>
    <w:rsid w:val="006D6153"/>
    <w:rsid w:val="006D6169"/>
    <w:rsid w:val="006D6545"/>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1FA3"/>
    <w:rsid w:val="006E231F"/>
    <w:rsid w:val="006E2548"/>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1C0"/>
    <w:rsid w:val="006E66CF"/>
    <w:rsid w:val="006E681B"/>
    <w:rsid w:val="006E686D"/>
    <w:rsid w:val="006E7126"/>
    <w:rsid w:val="006E7D26"/>
    <w:rsid w:val="006F059C"/>
    <w:rsid w:val="006F0CBF"/>
    <w:rsid w:val="006F12F6"/>
    <w:rsid w:val="006F16BB"/>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4E98"/>
    <w:rsid w:val="006F50E4"/>
    <w:rsid w:val="006F5788"/>
    <w:rsid w:val="006F5C39"/>
    <w:rsid w:val="006F618C"/>
    <w:rsid w:val="006F64C1"/>
    <w:rsid w:val="006F657F"/>
    <w:rsid w:val="006F6B48"/>
    <w:rsid w:val="006F6D3C"/>
    <w:rsid w:val="006F7315"/>
    <w:rsid w:val="006F75DC"/>
    <w:rsid w:val="006F768E"/>
    <w:rsid w:val="006F7A81"/>
    <w:rsid w:val="006F7F30"/>
    <w:rsid w:val="006F7F3D"/>
    <w:rsid w:val="006F7F96"/>
    <w:rsid w:val="006F7FE4"/>
    <w:rsid w:val="00700048"/>
    <w:rsid w:val="00700651"/>
    <w:rsid w:val="00700A1F"/>
    <w:rsid w:val="00700CCA"/>
    <w:rsid w:val="00700CD8"/>
    <w:rsid w:val="00700D22"/>
    <w:rsid w:val="00700F9A"/>
    <w:rsid w:val="0070117E"/>
    <w:rsid w:val="00701231"/>
    <w:rsid w:val="0070124F"/>
    <w:rsid w:val="007012DC"/>
    <w:rsid w:val="00701955"/>
    <w:rsid w:val="00701B05"/>
    <w:rsid w:val="00701D7F"/>
    <w:rsid w:val="007020DF"/>
    <w:rsid w:val="007026E9"/>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26"/>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5"/>
    <w:rsid w:val="00711EFE"/>
    <w:rsid w:val="0071211F"/>
    <w:rsid w:val="00712348"/>
    <w:rsid w:val="00712923"/>
    <w:rsid w:val="00712BA4"/>
    <w:rsid w:val="00713170"/>
    <w:rsid w:val="00713397"/>
    <w:rsid w:val="007139B1"/>
    <w:rsid w:val="00714A32"/>
    <w:rsid w:val="00715175"/>
    <w:rsid w:val="00715A4D"/>
    <w:rsid w:val="00715C6D"/>
    <w:rsid w:val="00715D60"/>
    <w:rsid w:val="00715F52"/>
    <w:rsid w:val="007162D2"/>
    <w:rsid w:val="00717608"/>
    <w:rsid w:val="0071786E"/>
    <w:rsid w:val="00717FC2"/>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380"/>
    <w:rsid w:val="00725400"/>
    <w:rsid w:val="00725724"/>
    <w:rsid w:val="00725996"/>
    <w:rsid w:val="00725E08"/>
    <w:rsid w:val="00725EAB"/>
    <w:rsid w:val="007260FF"/>
    <w:rsid w:val="007262CE"/>
    <w:rsid w:val="00726562"/>
    <w:rsid w:val="007266E9"/>
    <w:rsid w:val="00726AC3"/>
    <w:rsid w:val="00726F1A"/>
    <w:rsid w:val="007273DD"/>
    <w:rsid w:val="007278C1"/>
    <w:rsid w:val="00727BCA"/>
    <w:rsid w:val="00727DA1"/>
    <w:rsid w:val="007310B7"/>
    <w:rsid w:val="00731680"/>
    <w:rsid w:val="00731710"/>
    <w:rsid w:val="00731846"/>
    <w:rsid w:val="0073196B"/>
    <w:rsid w:val="00731EBE"/>
    <w:rsid w:val="0073214B"/>
    <w:rsid w:val="00732802"/>
    <w:rsid w:val="007328A3"/>
    <w:rsid w:val="00732948"/>
    <w:rsid w:val="00733079"/>
    <w:rsid w:val="00733156"/>
    <w:rsid w:val="00733494"/>
    <w:rsid w:val="007335CF"/>
    <w:rsid w:val="007337F4"/>
    <w:rsid w:val="00733CDD"/>
    <w:rsid w:val="007341D5"/>
    <w:rsid w:val="00734D20"/>
    <w:rsid w:val="007351C6"/>
    <w:rsid w:val="007358AD"/>
    <w:rsid w:val="007359F4"/>
    <w:rsid w:val="00735AE5"/>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C4F"/>
    <w:rsid w:val="00740DC7"/>
    <w:rsid w:val="00740F09"/>
    <w:rsid w:val="00741224"/>
    <w:rsid w:val="0074145B"/>
    <w:rsid w:val="00741716"/>
    <w:rsid w:val="00741831"/>
    <w:rsid w:val="00741A9D"/>
    <w:rsid w:val="00743705"/>
    <w:rsid w:val="00743C1A"/>
    <w:rsid w:val="00743F03"/>
    <w:rsid w:val="0074423A"/>
    <w:rsid w:val="00744E21"/>
    <w:rsid w:val="00745412"/>
    <w:rsid w:val="007454C1"/>
    <w:rsid w:val="00745DD2"/>
    <w:rsid w:val="00745EC3"/>
    <w:rsid w:val="0074604F"/>
    <w:rsid w:val="0074612B"/>
    <w:rsid w:val="007461B1"/>
    <w:rsid w:val="00746336"/>
    <w:rsid w:val="00746937"/>
    <w:rsid w:val="0074725B"/>
    <w:rsid w:val="007474C3"/>
    <w:rsid w:val="00747526"/>
    <w:rsid w:val="00747555"/>
    <w:rsid w:val="007477F8"/>
    <w:rsid w:val="0075085A"/>
    <w:rsid w:val="00750A43"/>
    <w:rsid w:val="00750D29"/>
    <w:rsid w:val="00751040"/>
    <w:rsid w:val="007511BD"/>
    <w:rsid w:val="00751274"/>
    <w:rsid w:val="007514C7"/>
    <w:rsid w:val="007517C0"/>
    <w:rsid w:val="00751BDA"/>
    <w:rsid w:val="007522D7"/>
    <w:rsid w:val="00752422"/>
    <w:rsid w:val="007528DC"/>
    <w:rsid w:val="00752967"/>
    <w:rsid w:val="00752B2B"/>
    <w:rsid w:val="00752CA1"/>
    <w:rsid w:val="00752DBE"/>
    <w:rsid w:val="00753166"/>
    <w:rsid w:val="007532AC"/>
    <w:rsid w:val="00753441"/>
    <w:rsid w:val="007538F5"/>
    <w:rsid w:val="00753A51"/>
    <w:rsid w:val="00753DD6"/>
    <w:rsid w:val="00754046"/>
    <w:rsid w:val="00754089"/>
    <w:rsid w:val="0075427D"/>
    <w:rsid w:val="007542C0"/>
    <w:rsid w:val="00754915"/>
    <w:rsid w:val="00754C6F"/>
    <w:rsid w:val="0075513F"/>
    <w:rsid w:val="0075524A"/>
    <w:rsid w:val="00755760"/>
    <w:rsid w:val="00755BE5"/>
    <w:rsid w:val="0075618F"/>
    <w:rsid w:val="00756402"/>
    <w:rsid w:val="007564AE"/>
    <w:rsid w:val="007565F3"/>
    <w:rsid w:val="00756763"/>
    <w:rsid w:val="0075676E"/>
    <w:rsid w:val="0075708B"/>
    <w:rsid w:val="00757328"/>
    <w:rsid w:val="0075769A"/>
    <w:rsid w:val="007576FC"/>
    <w:rsid w:val="007578E5"/>
    <w:rsid w:val="00757A6B"/>
    <w:rsid w:val="00757B55"/>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4B8"/>
    <w:rsid w:val="007636BA"/>
    <w:rsid w:val="007636F4"/>
    <w:rsid w:val="00763F80"/>
    <w:rsid w:val="00763FD8"/>
    <w:rsid w:val="00764202"/>
    <w:rsid w:val="00764221"/>
    <w:rsid w:val="00764227"/>
    <w:rsid w:val="007642CD"/>
    <w:rsid w:val="007643C3"/>
    <w:rsid w:val="0076466E"/>
    <w:rsid w:val="007648E0"/>
    <w:rsid w:val="00764FAE"/>
    <w:rsid w:val="007650A5"/>
    <w:rsid w:val="00765351"/>
    <w:rsid w:val="00765457"/>
    <w:rsid w:val="00765688"/>
    <w:rsid w:val="00765849"/>
    <w:rsid w:val="007659A1"/>
    <w:rsid w:val="00765C36"/>
    <w:rsid w:val="0076629B"/>
    <w:rsid w:val="007669E1"/>
    <w:rsid w:val="00766A0F"/>
    <w:rsid w:val="00766DC0"/>
    <w:rsid w:val="0076713E"/>
    <w:rsid w:val="007673AF"/>
    <w:rsid w:val="00767963"/>
    <w:rsid w:val="00767B7A"/>
    <w:rsid w:val="00770056"/>
    <w:rsid w:val="0077013B"/>
    <w:rsid w:val="007701A1"/>
    <w:rsid w:val="00770543"/>
    <w:rsid w:val="00770A96"/>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77E52"/>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708"/>
    <w:rsid w:val="00783A92"/>
    <w:rsid w:val="00784107"/>
    <w:rsid w:val="0078414F"/>
    <w:rsid w:val="00784232"/>
    <w:rsid w:val="00784288"/>
    <w:rsid w:val="00784336"/>
    <w:rsid w:val="00784601"/>
    <w:rsid w:val="00784850"/>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1B5F"/>
    <w:rsid w:val="00792099"/>
    <w:rsid w:val="00792139"/>
    <w:rsid w:val="0079224B"/>
    <w:rsid w:val="007923E5"/>
    <w:rsid w:val="007929D0"/>
    <w:rsid w:val="00792B6A"/>
    <w:rsid w:val="00792B6C"/>
    <w:rsid w:val="00793199"/>
    <w:rsid w:val="007932DD"/>
    <w:rsid w:val="00793B53"/>
    <w:rsid w:val="00793FF8"/>
    <w:rsid w:val="0079413B"/>
    <w:rsid w:val="0079433C"/>
    <w:rsid w:val="0079438C"/>
    <w:rsid w:val="007946CE"/>
    <w:rsid w:val="00794725"/>
    <w:rsid w:val="00794BAD"/>
    <w:rsid w:val="00794BDD"/>
    <w:rsid w:val="00795628"/>
    <w:rsid w:val="00795BE4"/>
    <w:rsid w:val="00795F27"/>
    <w:rsid w:val="00796716"/>
    <w:rsid w:val="007968D0"/>
    <w:rsid w:val="007973BB"/>
    <w:rsid w:val="007973FD"/>
    <w:rsid w:val="00797500"/>
    <w:rsid w:val="007977C1"/>
    <w:rsid w:val="007978DF"/>
    <w:rsid w:val="00797C7E"/>
    <w:rsid w:val="007A01FD"/>
    <w:rsid w:val="007A060E"/>
    <w:rsid w:val="007A096C"/>
    <w:rsid w:val="007A0B71"/>
    <w:rsid w:val="007A0CFD"/>
    <w:rsid w:val="007A0E85"/>
    <w:rsid w:val="007A0F85"/>
    <w:rsid w:val="007A1293"/>
    <w:rsid w:val="007A172C"/>
    <w:rsid w:val="007A1C48"/>
    <w:rsid w:val="007A2007"/>
    <w:rsid w:val="007A21A6"/>
    <w:rsid w:val="007A24C3"/>
    <w:rsid w:val="007A2741"/>
    <w:rsid w:val="007A3849"/>
    <w:rsid w:val="007A3A1E"/>
    <w:rsid w:val="007A4040"/>
    <w:rsid w:val="007A4382"/>
    <w:rsid w:val="007A449E"/>
    <w:rsid w:val="007A47E9"/>
    <w:rsid w:val="007A49F2"/>
    <w:rsid w:val="007A49FA"/>
    <w:rsid w:val="007A52B2"/>
    <w:rsid w:val="007A52EC"/>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55F"/>
    <w:rsid w:val="007B063B"/>
    <w:rsid w:val="007B09A4"/>
    <w:rsid w:val="007B0AB4"/>
    <w:rsid w:val="007B0AD9"/>
    <w:rsid w:val="007B0E2F"/>
    <w:rsid w:val="007B0F06"/>
    <w:rsid w:val="007B17DA"/>
    <w:rsid w:val="007B1912"/>
    <w:rsid w:val="007B1AC1"/>
    <w:rsid w:val="007B1D8F"/>
    <w:rsid w:val="007B1DFA"/>
    <w:rsid w:val="007B1F13"/>
    <w:rsid w:val="007B1F68"/>
    <w:rsid w:val="007B2327"/>
    <w:rsid w:val="007B24E9"/>
    <w:rsid w:val="007B25A4"/>
    <w:rsid w:val="007B25E3"/>
    <w:rsid w:val="007B271C"/>
    <w:rsid w:val="007B2A3E"/>
    <w:rsid w:val="007B2A97"/>
    <w:rsid w:val="007B2AD9"/>
    <w:rsid w:val="007B3456"/>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4"/>
    <w:rsid w:val="007B74A8"/>
    <w:rsid w:val="007B74D6"/>
    <w:rsid w:val="007B7A76"/>
    <w:rsid w:val="007B7E2C"/>
    <w:rsid w:val="007C00FD"/>
    <w:rsid w:val="007C0409"/>
    <w:rsid w:val="007C04E0"/>
    <w:rsid w:val="007C0A42"/>
    <w:rsid w:val="007C1552"/>
    <w:rsid w:val="007C19A2"/>
    <w:rsid w:val="007C1D0A"/>
    <w:rsid w:val="007C207E"/>
    <w:rsid w:val="007C214C"/>
    <w:rsid w:val="007C21BE"/>
    <w:rsid w:val="007C2493"/>
    <w:rsid w:val="007C262B"/>
    <w:rsid w:val="007C27D2"/>
    <w:rsid w:val="007C2DDC"/>
    <w:rsid w:val="007C2F5F"/>
    <w:rsid w:val="007C34D8"/>
    <w:rsid w:val="007C3B8E"/>
    <w:rsid w:val="007C414E"/>
    <w:rsid w:val="007C445B"/>
    <w:rsid w:val="007C4553"/>
    <w:rsid w:val="007C457B"/>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456"/>
    <w:rsid w:val="007D35B9"/>
    <w:rsid w:val="007D38D4"/>
    <w:rsid w:val="007D392A"/>
    <w:rsid w:val="007D3976"/>
    <w:rsid w:val="007D3B02"/>
    <w:rsid w:val="007D3C72"/>
    <w:rsid w:val="007D43F0"/>
    <w:rsid w:val="007D4464"/>
    <w:rsid w:val="007D4C32"/>
    <w:rsid w:val="007D555A"/>
    <w:rsid w:val="007D5E2D"/>
    <w:rsid w:val="007D5EFD"/>
    <w:rsid w:val="007D62A3"/>
    <w:rsid w:val="007D69AC"/>
    <w:rsid w:val="007D6E11"/>
    <w:rsid w:val="007D6F9E"/>
    <w:rsid w:val="007D7396"/>
    <w:rsid w:val="007D75F2"/>
    <w:rsid w:val="007D778E"/>
    <w:rsid w:val="007D7BB8"/>
    <w:rsid w:val="007E00AB"/>
    <w:rsid w:val="007E024F"/>
    <w:rsid w:val="007E0353"/>
    <w:rsid w:val="007E04B4"/>
    <w:rsid w:val="007E09A8"/>
    <w:rsid w:val="007E0CC4"/>
    <w:rsid w:val="007E1319"/>
    <w:rsid w:val="007E16DB"/>
    <w:rsid w:val="007E16EA"/>
    <w:rsid w:val="007E1818"/>
    <w:rsid w:val="007E2110"/>
    <w:rsid w:val="007E25F5"/>
    <w:rsid w:val="007E2D35"/>
    <w:rsid w:val="007E38DB"/>
    <w:rsid w:val="007E48DC"/>
    <w:rsid w:val="007E491C"/>
    <w:rsid w:val="007E4BC3"/>
    <w:rsid w:val="007E522A"/>
    <w:rsid w:val="007E5C34"/>
    <w:rsid w:val="007E668B"/>
    <w:rsid w:val="007E71EB"/>
    <w:rsid w:val="007E7870"/>
    <w:rsid w:val="007E7DE4"/>
    <w:rsid w:val="007E7F2A"/>
    <w:rsid w:val="007E7FED"/>
    <w:rsid w:val="007F00CE"/>
    <w:rsid w:val="007F0418"/>
    <w:rsid w:val="007F0BAC"/>
    <w:rsid w:val="007F161E"/>
    <w:rsid w:val="007F1D2A"/>
    <w:rsid w:val="007F1D92"/>
    <w:rsid w:val="007F2013"/>
    <w:rsid w:val="007F2CF0"/>
    <w:rsid w:val="007F330A"/>
    <w:rsid w:val="007F3581"/>
    <w:rsid w:val="007F35F8"/>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D82"/>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DFC"/>
    <w:rsid w:val="00805E71"/>
    <w:rsid w:val="0080635C"/>
    <w:rsid w:val="008068EC"/>
    <w:rsid w:val="008069E2"/>
    <w:rsid w:val="008070E6"/>
    <w:rsid w:val="008076AD"/>
    <w:rsid w:val="008078CF"/>
    <w:rsid w:val="00807AC1"/>
    <w:rsid w:val="00807BB5"/>
    <w:rsid w:val="00807CFA"/>
    <w:rsid w:val="008100A4"/>
    <w:rsid w:val="0081093E"/>
    <w:rsid w:val="00810D5C"/>
    <w:rsid w:val="00810F22"/>
    <w:rsid w:val="0081102F"/>
    <w:rsid w:val="0081129A"/>
    <w:rsid w:val="00811492"/>
    <w:rsid w:val="00811629"/>
    <w:rsid w:val="008117C2"/>
    <w:rsid w:val="00811978"/>
    <w:rsid w:val="00811D33"/>
    <w:rsid w:val="00811F13"/>
    <w:rsid w:val="00812803"/>
    <w:rsid w:val="00812BDB"/>
    <w:rsid w:val="00812C36"/>
    <w:rsid w:val="008133C0"/>
    <w:rsid w:val="008134B0"/>
    <w:rsid w:val="0081361D"/>
    <w:rsid w:val="00813625"/>
    <w:rsid w:val="00813630"/>
    <w:rsid w:val="00813A21"/>
    <w:rsid w:val="00813A5C"/>
    <w:rsid w:val="00813B5B"/>
    <w:rsid w:val="00814021"/>
    <w:rsid w:val="008141FD"/>
    <w:rsid w:val="0081421A"/>
    <w:rsid w:val="00814EEB"/>
    <w:rsid w:val="008151D1"/>
    <w:rsid w:val="008153D6"/>
    <w:rsid w:val="008154D2"/>
    <w:rsid w:val="00815A94"/>
    <w:rsid w:val="00815ADA"/>
    <w:rsid w:val="00815CD9"/>
    <w:rsid w:val="00815EFE"/>
    <w:rsid w:val="00815F7E"/>
    <w:rsid w:val="008160F2"/>
    <w:rsid w:val="00816DF1"/>
    <w:rsid w:val="00816E1B"/>
    <w:rsid w:val="00816E21"/>
    <w:rsid w:val="008174F4"/>
    <w:rsid w:val="00817C6D"/>
    <w:rsid w:val="00817EEF"/>
    <w:rsid w:val="00820110"/>
    <w:rsid w:val="008204F9"/>
    <w:rsid w:val="00820591"/>
    <w:rsid w:val="008207C4"/>
    <w:rsid w:val="00820B3C"/>
    <w:rsid w:val="00820D61"/>
    <w:rsid w:val="00820E2D"/>
    <w:rsid w:val="008213BE"/>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DE9"/>
    <w:rsid w:val="00824E20"/>
    <w:rsid w:val="00825544"/>
    <w:rsid w:val="0082557C"/>
    <w:rsid w:val="008255FE"/>
    <w:rsid w:val="00825A30"/>
    <w:rsid w:val="00825BF4"/>
    <w:rsid w:val="00825E8A"/>
    <w:rsid w:val="00825F74"/>
    <w:rsid w:val="0082611C"/>
    <w:rsid w:val="00826642"/>
    <w:rsid w:val="00826651"/>
    <w:rsid w:val="008275F4"/>
    <w:rsid w:val="008279FC"/>
    <w:rsid w:val="00827B10"/>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65E"/>
    <w:rsid w:val="008349B7"/>
    <w:rsid w:val="00834CBE"/>
    <w:rsid w:val="00834E77"/>
    <w:rsid w:val="00835118"/>
    <w:rsid w:val="0083531A"/>
    <w:rsid w:val="0083549E"/>
    <w:rsid w:val="008355BC"/>
    <w:rsid w:val="008356EE"/>
    <w:rsid w:val="00835923"/>
    <w:rsid w:val="00835AB2"/>
    <w:rsid w:val="0083660C"/>
    <w:rsid w:val="00837084"/>
    <w:rsid w:val="0083716E"/>
    <w:rsid w:val="008379F2"/>
    <w:rsid w:val="00837E8E"/>
    <w:rsid w:val="008401F2"/>
    <w:rsid w:val="008401FA"/>
    <w:rsid w:val="008402A4"/>
    <w:rsid w:val="008409C1"/>
    <w:rsid w:val="00840F1B"/>
    <w:rsid w:val="00841134"/>
    <w:rsid w:val="00841394"/>
    <w:rsid w:val="00841FF5"/>
    <w:rsid w:val="008423C8"/>
    <w:rsid w:val="00842D91"/>
    <w:rsid w:val="00842E8F"/>
    <w:rsid w:val="00843302"/>
    <w:rsid w:val="00843994"/>
    <w:rsid w:val="00844092"/>
    <w:rsid w:val="0084409F"/>
    <w:rsid w:val="0084472A"/>
    <w:rsid w:val="00844864"/>
    <w:rsid w:val="00844A79"/>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391"/>
    <w:rsid w:val="0085251D"/>
    <w:rsid w:val="0085255C"/>
    <w:rsid w:val="00852D9D"/>
    <w:rsid w:val="00852E94"/>
    <w:rsid w:val="00852EE6"/>
    <w:rsid w:val="00852EF4"/>
    <w:rsid w:val="00853332"/>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A07"/>
    <w:rsid w:val="00855B1F"/>
    <w:rsid w:val="00855C3D"/>
    <w:rsid w:val="00855C51"/>
    <w:rsid w:val="00855EDF"/>
    <w:rsid w:val="00856019"/>
    <w:rsid w:val="008565E3"/>
    <w:rsid w:val="008565FB"/>
    <w:rsid w:val="008567A1"/>
    <w:rsid w:val="008567E1"/>
    <w:rsid w:val="008570C2"/>
    <w:rsid w:val="008570F4"/>
    <w:rsid w:val="0085758B"/>
    <w:rsid w:val="0086014E"/>
    <w:rsid w:val="00860245"/>
    <w:rsid w:val="0086030F"/>
    <w:rsid w:val="00860D1C"/>
    <w:rsid w:val="0086159D"/>
    <w:rsid w:val="008618E2"/>
    <w:rsid w:val="00862088"/>
    <w:rsid w:val="008622A8"/>
    <w:rsid w:val="00862666"/>
    <w:rsid w:val="008626D5"/>
    <w:rsid w:val="0086271F"/>
    <w:rsid w:val="00862A45"/>
    <w:rsid w:val="00862D6E"/>
    <w:rsid w:val="00862DDF"/>
    <w:rsid w:val="00862F9F"/>
    <w:rsid w:val="0086325D"/>
    <w:rsid w:val="00863310"/>
    <w:rsid w:val="00863A49"/>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2AE"/>
    <w:rsid w:val="008707AA"/>
    <w:rsid w:val="00870DD1"/>
    <w:rsid w:val="0087123A"/>
    <w:rsid w:val="00871482"/>
    <w:rsid w:val="008716A1"/>
    <w:rsid w:val="00871BE8"/>
    <w:rsid w:val="0087236B"/>
    <w:rsid w:val="0087242F"/>
    <w:rsid w:val="008727C4"/>
    <w:rsid w:val="008727E4"/>
    <w:rsid w:val="008728A2"/>
    <w:rsid w:val="00872CCC"/>
    <w:rsid w:val="00872CD8"/>
    <w:rsid w:val="00872ECA"/>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AE1"/>
    <w:rsid w:val="00880D22"/>
    <w:rsid w:val="008810DC"/>
    <w:rsid w:val="00881223"/>
    <w:rsid w:val="0088133A"/>
    <w:rsid w:val="0088160C"/>
    <w:rsid w:val="00881A46"/>
    <w:rsid w:val="00881C81"/>
    <w:rsid w:val="00881EE2"/>
    <w:rsid w:val="0088202A"/>
    <w:rsid w:val="008821DE"/>
    <w:rsid w:val="008822AB"/>
    <w:rsid w:val="008826F7"/>
    <w:rsid w:val="00882C34"/>
    <w:rsid w:val="00883217"/>
    <w:rsid w:val="008835BD"/>
    <w:rsid w:val="00884D97"/>
    <w:rsid w:val="00885477"/>
    <w:rsid w:val="00885850"/>
    <w:rsid w:val="00885A55"/>
    <w:rsid w:val="00885ADC"/>
    <w:rsid w:val="00885BEB"/>
    <w:rsid w:val="0088626B"/>
    <w:rsid w:val="0088632E"/>
    <w:rsid w:val="008864A4"/>
    <w:rsid w:val="00886806"/>
    <w:rsid w:val="00886B8D"/>
    <w:rsid w:val="00886C0D"/>
    <w:rsid w:val="00886F6F"/>
    <w:rsid w:val="008871A9"/>
    <w:rsid w:val="0088732B"/>
    <w:rsid w:val="00887627"/>
    <w:rsid w:val="00887F9A"/>
    <w:rsid w:val="00890075"/>
    <w:rsid w:val="00890344"/>
    <w:rsid w:val="00890F31"/>
    <w:rsid w:val="008912C4"/>
    <w:rsid w:val="008915D4"/>
    <w:rsid w:val="008916B7"/>
    <w:rsid w:val="008918A2"/>
    <w:rsid w:val="00891A86"/>
    <w:rsid w:val="00891ACC"/>
    <w:rsid w:val="00891CB6"/>
    <w:rsid w:val="0089233E"/>
    <w:rsid w:val="00892481"/>
    <w:rsid w:val="00892746"/>
    <w:rsid w:val="00892891"/>
    <w:rsid w:val="00892D63"/>
    <w:rsid w:val="00892DFC"/>
    <w:rsid w:val="00892F23"/>
    <w:rsid w:val="008934BE"/>
    <w:rsid w:val="0089374D"/>
    <w:rsid w:val="00893D9A"/>
    <w:rsid w:val="00893DC8"/>
    <w:rsid w:val="00894263"/>
    <w:rsid w:val="00894294"/>
    <w:rsid w:val="00894659"/>
    <w:rsid w:val="008946BA"/>
    <w:rsid w:val="008949A8"/>
    <w:rsid w:val="00894A3E"/>
    <w:rsid w:val="00894C2E"/>
    <w:rsid w:val="0089531D"/>
    <w:rsid w:val="00895815"/>
    <w:rsid w:val="00895A2C"/>
    <w:rsid w:val="00895B60"/>
    <w:rsid w:val="00895C92"/>
    <w:rsid w:val="008962BF"/>
    <w:rsid w:val="008966E8"/>
    <w:rsid w:val="00896902"/>
    <w:rsid w:val="00896A8C"/>
    <w:rsid w:val="00896CA9"/>
    <w:rsid w:val="00897072"/>
    <w:rsid w:val="00897385"/>
    <w:rsid w:val="00897585"/>
    <w:rsid w:val="008976A0"/>
    <w:rsid w:val="0089770A"/>
    <w:rsid w:val="00897AC0"/>
    <w:rsid w:val="00897F60"/>
    <w:rsid w:val="008A0A67"/>
    <w:rsid w:val="008A0BDE"/>
    <w:rsid w:val="008A0C1C"/>
    <w:rsid w:val="008A0C77"/>
    <w:rsid w:val="008A1702"/>
    <w:rsid w:val="008A180D"/>
    <w:rsid w:val="008A1970"/>
    <w:rsid w:val="008A20C5"/>
    <w:rsid w:val="008A2485"/>
    <w:rsid w:val="008A24D3"/>
    <w:rsid w:val="008A253F"/>
    <w:rsid w:val="008A2879"/>
    <w:rsid w:val="008A28F6"/>
    <w:rsid w:val="008A2C27"/>
    <w:rsid w:val="008A2F93"/>
    <w:rsid w:val="008A32C5"/>
    <w:rsid w:val="008A3889"/>
    <w:rsid w:val="008A3B96"/>
    <w:rsid w:val="008A41B1"/>
    <w:rsid w:val="008A4319"/>
    <w:rsid w:val="008A4400"/>
    <w:rsid w:val="008A48F5"/>
    <w:rsid w:val="008A49BF"/>
    <w:rsid w:val="008A4CEF"/>
    <w:rsid w:val="008A50A7"/>
    <w:rsid w:val="008A5293"/>
    <w:rsid w:val="008A54ED"/>
    <w:rsid w:val="008A5B0B"/>
    <w:rsid w:val="008A5CDC"/>
    <w:rsid w:val="008A5D2E"/>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248"/>
    <w:rsid w:val="008B048F"/>
    <w:rsid w:val="008B04EE"/>
    <w:rsid w:val="008B0A35"/>
    <w:rsid w:val="008B0F1B"/>
    <w:rsid w:val="008B16A3"/>
    <w:rsid w:val="008B1833"/>
    <w:rsid w:val="008B19D3"/>
    <w:rsid w:val="008B22B1"/>
    <w:rsid w:val="008B266B"/>
    <w:rsid w:val="008B270C"/>
    <w:rsid w:val="008B27AE"/>
    <w:rsid w:val="008B29F8"/>
    <w:rsid w:val="008B2ADD"/>
    <w:rsid w:val="008B2E11"/>
    <w:rsid w:val="008B357F"/>
    <w:rsid w:val="008B3932"/>
    <w:rsid w:val="008B39C2"/>
    <w:rsid w:val="008B4072"/>
    <w:rsid w:val="008B4692"/>
    <w:rsid w:val="008B4B4E"/>
    <w:rsid w:val="008B4F7B"/>
    <w:rsid w:val="008B51D9"/>
    <w:rsid w:val="008B57C0"/>
    <w:rsid w:val="008B5A64"/>
    <w:rsid w:val="008B5BC6"/>
    <w:rsid w:val="008B5D54"/>
    <w:rsid w:val="008B5D87"/>
    <w:rsid w:val="008B6959"/>
    <w:rsid w:val="008B6A19"/>
    <w:rsid w:val="008B6BBD"/>
    <w:rsid w:val="008B724C"/>
    <w:rsid w:val="008B72B1"/>
    <w:rsid w:val="008B735B"/>
    <w:rsid w:val="008B7774"/>
    <w:rsid w:val="008B7960"/>
    <w:rsid w:val="008B7E44"/>
    <w:rsid w:val="008C00AB"/>
    <w:rsid w:val="008C02F9"/>
    <w:rsid w:val="008C0358"/>
    <w:rsid w:val="008C0553"/>
    <w:rsid w:val="008C0C41"/>
    <w:rsid w:val="008C17F2"/>
    <w:rsid w:val="008C1888"/>
    <w:rsid w:val="008C1AD1"/>
    <w:rsid w:val="008C2C2B"/>
    <w:rsid w:val="008C2ED0"/>
    <w:rsid w:val="008C3233"/>
    <w:rsid w:val="008C33AE"/>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97F"/>
    <w:rsid w:val="008C6CD9"/>
    <w:rsid w:val="008C6DA5"/>
    <w:rsid w:val="008C7572"/>
    <w:rsid w:val="008C7ADA"/>
    <w:rsid w:val="008C7C27"/>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3C3D"/>
    <w:rsid w:val="008D4560"/>
    <w:rsid w:val="008D45BF"/>
    <w:rsid w:val="008D4774"/>
    <w:rsid w:val="008D4A3F"/>
    <w:rsid w:val="008D4CDA"/>
    <w:rsid w:val="008D4EAA"/>
    <w:rsid w:val="008D5299"/>
    <w:rsid w:val="008D5899"/>
    <w:rsid w:val="008D5DFC"/>
    <w:rsid w:val="008D5E6E"/>
    <w:rsid w:val="008D6208"/>
    <w:rsid w:val="008D64A0"/>
    <w:rsid w:val="008D64F5"/>
    <w:rsid w:val="008D65A3"/>
    <w:rsid w:val="008D67BA"/>
    <w:rsid w:val="008D68A7"/>
    <w:rsid w:val="008D6CE1"/>
    <w:rsid w:val="008D6CFA"/>
    <w:rsid w:val="008D6D83"/>
    <w:rsid w:val="008D6D8D"/>
    <w:rsid w:val="008D6E89"/>
    <w:rsid w:val="008D70B2"/>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A3F"/>
    <w:rsid w:val="008E2C13"/>
    <w:rsid w:val="008E2C39"/>
    <w:rsid w:val="008E3015"/>
    <w:rsid w:val="008E3388"/>
    <w:rsid w:val="008E37EA"/>
    <w:rsid w:val="008E38FF"/>
    <w:rsid w:val="008E3A7B"/>
    <w:rsid w:val="008E3AB6"/>
    <w:rsid w:val="008E3EB4"/>
    <w:rsid w:val="008E4007"/>
    <w:rsid w:val="008E410B"/>
    <w:rsid w:val="008E42A1"/>
    <w:rsid w:val="008E43F1"/>
    <w:rsid w:val="008E481C"/>
    <w:rsid w:val="008E51FB"/>
    <w:rsid w:val="008E5214"/>
    <w:rsid w:val="008E5456"/>
    <w:rsid w:val="008E6827"/>
    <w:rsid w:val="008E68C5"/>
    <w:rsid w:val="008E6E7F"/>
    <w:rsid w:val="008E70E8"/>
    <w:rsid w:val="008E760D"/>
    <w:rsid w:val="008E7736"/>
    <w:rsid w:val="008E77A0"/>
    <w:rsid w:val="008E77D3"/>
    <w:rsid w:val="008F007E"/>
    <w:rsid w:val="008F04C9"/>
    <w:rsid w:val="008F0668"/>
    <w:rsid w:val="008F086D"/>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92"/>
    <w:rsid w:val="008F42DA"/>
    <w:rsid w:val="008F44D2"/>
    <w:rsid w:val="008F4816"/>
    <w:rsid w:val="008F52D0"/>
    <w:rsid w:val="008F55F6"/>
    <w:rsid w:val="008F57B7"/>
    <w:rsid w:val="008F5840"/>
    <w:rsid w:val="008F587E"/>
    <w:rsid w:val="008F59E5"/>
    <w:rsid w:val="008F5BE8"/>
    <w:rsid w:val="008F5CB2"/>
    <w:rsid w:val="008F5CCA"/>
    <w:rsid w:val="008F5D5A"/>
    <w:rsid w:val="008F5E79"/>
    <w:rsid w:val="008F6146"/>
    <w:rsid w:val="008F6307"/>
    <w:rsid w:val="008F6648"/>
    <w:rsid w:val="008F6CF4"/>
    <w:rsid w:val="008F6E37"/>
    <w:rsid w:val="008F6E3C"/>
    <w:rsid w:val="008F6F1A"/>
    <w:rsid w:val="008F6F7A"/>
    <w:rsid w:val="008F7267"/>
    <w:rsid w:val="008F732A"/>
    <w:rsid w:val="008F7519"/>
    <w:rsid w:val="008F752E"/>
    <w:rsid w:val="008F75D3"/>
    <w:rsid w:val="008F77C4"/>
    <w:rsid w:val="008F77F6"/>
    <w:rsid w:val="008F79D0"/>
    <w:rsid w:val="008F7D57"/>
    <w:rsid w:val="008F7D96"/>
    <w:rsid w:val="008F7EBD"/>
    <w:rsid w:val="009002BB"/>
    <w:rsid w:val="00900397"/>
    <w:rsid w:val="009003A0"/>
    <w:rsid w:val="0090051A"/>
    <w:rsid w:val="009007AA"/>
    <w:rsid w:val="00900950"/>
    <w:rsid w:val="00900D9F"/>
    <w:rsid w:val="009013B2"/>
    <w:rsid w:val="00901420"/>
    <w:rsid w:val="00901B92"/>
    <w:rsid w:val="0090267A"/>
    <w:rsid w:val="00902740"/>
    <w:rsid w:val="00902835"/>
    <w:rsid w:val="00902BE4"/>
    <w:rsid w:val="009033DD"/>
    <w:rsid w:val="00903499"/>
    <w:rsid w:val="009039C2"/>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9E2"/>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39BA"/>
    <w:rsid w:val="00913D5B"/>
    <w:rsid w:val="00914186"/>
    <w:rsid w:val="00914196"/>
    <w:rsid w:val="0091433A"/>
    <w:rsid w:val="009146DB"/>
    <w:rsid w:val="00914A12"/>
    <w:rsid w:val="00914AB5"/>
    <w:rsid w:val="00914F77"/>
    <w:rsid w:val="009153F1"/>
    <w:rsid w:val="00915608"/>
    <w:rsid w:val="009157BF"/>
    <w:rsid w:val="009157CF"/>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504"/>
    <w:rsid w:val="009208D7"/>
    <w:rsid w:val="00920CDA"/>
    <w:rsid w:val="00921DFC"/>
    <w:rsid w:val="00922368"/>
    <w:rsid w:val="00922538"/>
    <w:rsid w:val="009229D4"/>
    <w:rsid w:val="00922B45"/>
    <w:rsid w:val="00922EBD"/>
    <w:rsid w:val="00922F30"/>
    <w:rsid w:val="009230DA"/>
    <w:rsid w:val="009231A2"/>
    <w:rsid w:val="0092391F"/>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6C"/>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B54"/>
    <w:rsid w:val="00937D9E"/>
    <w:rsid w:val="009400D2"/>
    <w:rsid w:val="00940160"/>
    <w:rsid w:val="009404D0"/>
    <w:rsid w:val="0094067F"/>
    <w:rsid w:val="009406C6"/>
    <w:rsid w:val="00940952"/>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65E"/>
    <w:rsid w:val="00951701"/>
    <w:rsid w:val="0095179B"/>
    <w:rsid w:val="00951941"/>
    <w:rsid w:val="00951D3E"/>
    <w:rsid w:val="00951F33"/>
    <w:rsid w:val="00952002"/>
    <w:rsid w:val="00953358"/>
    <w:rsid w:val="00953B56"/>
    <w:rsid w:val="00953C86"/>
    <w:rsid w:val="009544F9"/>
    <w:rsid w:val="00954992"/>
    <w:rsid w:val="00954B83"/>
    <w:rsid w:val="00954C45"/>
    <w:rsid w:val="00954E75"/>
    <w:rsid w:val="00955151"/>
    <w:rsid w:val="0095539E"/>
    <w:rsid w:val="00955578"/>
    <w:rsid w:val="00955840"/>
    <w:rsid w:val="009559A9"/>
    <w:rsid w:val="00955AAA"/>
    <w:rsid w:val="00955FB9"/>
    <w:rsid w:val="00956055"/>
    <w:rsid w:val="009562D0"/>
    <w:rsid w:val="00956636"/>
    <w:rsid w:val="0095673D"/>
    <w:rsid w:val="00957332"/>
    <w:rsid w:val="0095733D"/>
    <w:rsid w:val="00957618"/>
    <w:rsid w:val="009577CE"/>
    <w:rsid w:val="00957851"/>
    <w:rsid w:val="00957C27"/>
    <w:rsid w:val="00957F78"/>
    <w:rsid w:val="00957FB9"/>
    <w:rsid w:val="0096025D"/>
    <w:rsid w:val="00960636"/>
    <w:rsid w:val="009606E6"/>
    <w:rsid w:val="009608FD"/>
    <w:rsid w:val="00960B3D"/>
    <w:rsid w:val="00960E4F"/>
    <w:rsid w:val="00960F24"/>
    <w:rsid w:val="00961140"/>
    <w:rsid w:val="00961437"/>
    <w:rsid w:val="009616D1"/>
    <w:rsid w:val="00961A75"/>
    <w:rsid w:val="0096200C"/>
    <w:rsid w:val="009622A1"/>
    <w:rsid w:val="00962A41"/>
    <w:rsid w:val="0096309D"/>
    <w:rsid w:val="00963343"/>
    <w:rsid w:val="00963B32"/>
    <w:rsid w:val="00964320"/>
    <w:rsid w:val="0096460E"/>
    <w:rsid w:val="00965A75"/>
    <w:rsid w:val="00966262"/>
    <w:rsid w:val="00966407"/>
    <w:rsid w:val="00966699"/>
    <w:rsid w:val="00966925"/>
    <w:rsid w:val="00966CFE"/>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3D9"/>
    <w:rsid w:val="00971501"/>
    <w:rsid w:val="009716DC"/>
    <w:rsid w:val="00971710"/>
    <w:rsid w:val="00971A04"/>
    <w:rsid w:val="00971FB7"/>
    <w:rsid w:val="00972162"/>
    <w:rsid w:val="009723ED"/>
    <w:rsid w:val="00972496"/>
    <w:rsid w:val="009725B7"/>
    <w:rsid w:val="009726AC"/>
    <w:rsid w:val="0097295C"/>
    <w:rsid w:val="009729D6"/>
    <w:rsid w:val="00972AAF"/>
    <w:rsid w:val="00972EA5"/>
    <w:rsid w:val="00973090"/>
    <w:rsid w:val="00973110"/>
    <w:rsid w:val="00973179"/>
    <w:rsid w:val="00973BC9"/>
    <w:rsid w:val="00973E53"/>
    <w:rsid w:val="00973E62"/>
    <w:rsid w:val="009746EB"/>
    <w:rsid w:val="0097485E"/>
    <w:rsid w:val="00974C12"/>
    <w:rsid w:val="00974C53"/>
    <w:rsid w:val="00974CE3"/>
    <w:rsid w:val="009750F9"/>
    <w:rsid w:val="00975222"/>
    <w:rsid w:val="00975451"/>
    <w:rsid w:val="009758FD"/>
    <w:rsid w:val="00976274"/>
    <w:rsid w:val="00976683"/>
    <w:rsid w:val="009767DC"/>
    <w:rsid w:val="00976D32"/>
    <w:rsid w:val="0097705B"/>
    <w:rsid w:val="00977568"/>
    <w:rsid w:val="00977AB3"/>
    <w:rsid w:val="00977CEB"/>
    <w:rsid w:val="00977F9E"/>
    <w:rsid w:val="009800C3"/>
    <w:rsid w:val="00980145"/>
    <w:rsid w:val="00980542"/>
    <w:rsid w:val="009805CA"/>
    <w:rsid w:val="009808FB"/>
    <w:rsid w:val="00980F2E"/>
    <w:rsid w:val="009811D0"/>
    <w:rsid w:val="00981284"/>
    <w:rsid w:val="009813F3"/>
    <w:rsid w:val="00981867"/>
    <w:rsid w:val="00981976"/>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38F"/>
    <w:rsid w:val="00984628"/>
    <w:rsid w:val="00984758"/>
    <w:rsid w:val="0098494F"/>
    <w:rsid w:val="00985167"/>
    <w:rsid w:val="00985578"/>
    <w:rsid w:val="009857BE"/>
    <w:rsid w:val="00985DC4"/>
    <w:rsid w:val="00985E5B"/>
    <w:rsid w:val="00985F59"/>
    <w:rsid w:val="00986038"/>
    <w:rsid w:val="0098612B"/>
    <w:rsid w:val="009861D2"/>
    <w:rsid w:val="00986C2C"/>
    <w:rsid w:val="00986C3C"/>
    <w:rsid w:val="009872D9"/>
    <w:rsid w:val="00987D58"/>
    <w:rsid w:val="009902CE"/>
    <w:rsid w:val="00990473"/>
    <w:rsid w:val="00990F0D"/>
    <w:rsid w:val="009910A9"/>
    <w:rsid w:val="00991D52"/>
    <w:rsid w:val="00991E06"/>
    <w:rsid w:val="00992205"/>
    <w:rsid w:val="0099280E"/>
    <w:rsid w:val="00992A2E"/>
    <w:rsid w:val="00992A94"/>
    <w:rsid w:val="00992D52"/>
    <w:rsid w:val="00992D9F"/>
    <w:rsid w:val="00993D37"/>
    <w:rsid w:val="00994076"/>
    <w:rsid w:val="0099414B"/>
    <w:rsid w:val="009944F3"/>
    <w:rsid w:val="00994780"/>
    <w:rsid w:val="00994BA8"/>
    <w:rsid w:val="00994D49"/>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321"/>
    <w:rsid w:val="009A25B0"/>
    <w:rsid w:val="009A315F"/>
    <w:rsid w:val="009A318C"/>
    <w:rsid w:val="009A319A"/>
    <w:rsid w:val="009A355C"/>
    <w:rsid w:val="009A3A64"/>
    <w:rsid w:val="009A4120"/>
    <w:rsid w:val="009A441F"/>
    <w:rsid w:val="009A4C40"/>
    <w:rsid w:val="009A503A"/>
    <w:rsid w:val="009A5630"/>
    <w:rsid w:val="009A5796"/>
    <w:rsid w:val="009A59E7"/>
    <w:rsid w:val="009A5A48"/>
    <w:rsid w:val="009A5AA7"/>
    <w:rsid w:val="009A6C3E"/>
    <w:rsid w:val="009A6FF9"/>
    <w:rsid w:val="009A72CB"/>
    <w:rsid w:val="009A796E"/>
    <w:rsid w:val="009A7C6E"/>
    <w:rsid w:val="009B02A5"/>
    <w:rsid w:val="009B0487"/>
    <w:rsid w:val="009B08EC"/>
    <w:rsid w:val="009B0F31"/>
    <w:rsid w:val="009B1104"/>
    <w:rsid w:val="009B11EF"/>
    <w:rsid w:val="009B148B"/>
    <w:rsid w:val="009B2217"/>
    <w:rsid w:val="009B2335"/>
    <w:rsid w:val="009B2652"/>
    <w:rsid w:val="009B2C5E"/>
    <w:rsid w:val="009B2FAB"/>
    <w:rsid w:val="009B331B"/>
    <w:rsid w:val="009B3412"/>
    <w:rsid w:val="009B39FA"/>
    <w:rsid w:val="009B3B62"/>
    <w:rsid w:val="009B3C55"/>
    <w:rsid w:val="009B4AE0"/>
    <w:rsid w:val="009B4D5F"/>
    <w:rsid w:val="009B5466"/>
    <w:rsid w:val="009B56EB"/>
    <w:rsid w:val="009B56FF"/>
    <w:rsid w:val="009B5A16"/>
    <w:rsid w:val="009B5A50"/>
    <w:rsid w:val="009B6214"/>
    <w:rsid w:val="009B6787"/>
    <w:rsid w:val="009B67EE"/>
    <w:rsid w:val="009B6801"/>
    <w:rsid w:val="009B6E45"/>
    <w:rsid w:val="009B6F21"/>
    <w:rsid w:val="009B71CD"/>
    <w:rsid w:val="009B72BC"/>
    <w:rsid w:val="009B78F1"/>
    <w:rsid w:val="009B7C60"/>
    <w:rsid w:val="009B7DC3"/>
    <w:rsid w:val="009B7FB1"/>
    <w:rsid w:val="009C00D6"/>
    <w:rsid w:val="009C02EA"/>
    <w:rsid w:val="009C03F2"/>
    <w:rsid w:val="009C07E6"/>
    <w:rsid w:val="009C083C"/>
    <w:rsid w:val="009C0CA0"/>
    <w:rsid w:val="009C15ED"/>
    <w:rsid w:val="009C1707"/>
    <w:rsid w:val="009C1A9B"/>
    <w:rsid w:val="009C1CDA"/>
    <w:rsid w:val="009C2717"/>
    <w:rsid w:val="009C294E"/>
    <w:rsid w:val="009C2F49"/>
    <w:rsid w:val="009C3A87"/>
    <w:rsid w:val="009C3D4D"/>
    <w:rsid w:val="009C44C5"/>
    <w:rsid w:val="009C4D79"/>
    <w:rsid w:val="009C50E8"/>
    <w:rsid w:val="009C564D"/>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46D0"/>
    <w:rsid w:val="009D5109"/>
    <w:rsid w:val="009D5126"/>
    <w:rsid w:val="009D53D4"/>
    <w:rsid w:val="009D5623"/>
    <w:rsid w:val="009D5738"/>
    <w:rsid w:val="009D6016"/>
    <w:rsid w:val="009D613F"/>
    <w:rsid w:val="009D66BC"/>
    <w:rsid w:val="009D6EF2"/>
    <w:rsid w:val="009D7250"/>
    <w:rsid w:val="009D7FC3"/>
    <w:rsid w:val="009E0B4B"/>
    <w:rsid w:val="009E11B1"/>
    <w:rsid w:val="009E125F"/>
    <w:rsid w:val="009E14E0"/>
    <w:rsid w:val="009E1622"/>
    <w:rsid w:val="009E25CC"/>
    <w:rsid w:val="009E25CE"/>
    <w:rsid w:val="009E29A0"/>
    <w:rsid w:val="009E2D07"/>
    <w:rsid w:val="009E4502"/>
    <w:rsid w:val="009E48A3"/>
    <w:rsid w:val="009E4950"/>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6EE9"/>
    <w:rsid w:val="009E7261"/>
    <w:rsid w:val="009E7322"/>
    <w:rsid w:val="009E743A"/>
    <w:rsid w:val="009E75E4"/>
    <w:rsid w:val="009E7661"/>
    <w:rsid w:val="009E7783"/>
    <w:rsid w:val="009E788E"/>
    <w:rsid w:val="009E7B30"/>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58"/>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84D"/>
    <w:rsid w:val="009F5B44"/>
    <w:rsid w:val="009F5CDA"/>
    <w:rsid w:val="009F5D8C"/>
    <w:rsid w:val="009F5EB4"/>
    <w:rsid w:val="009F5EF2"/>
    <w:rsid w:val="009F621B"/>
    <w:rsid w:val="009F6538"/>
    <w:rsid w:val="009F6766"/>
    <w:rsid w:val="009F697B"/>
    <w:rsid w:val="009F6A4E"/>
    <w:rsid w:val="009F6A78"/>
    <w:rsid w:val="009F6B77"/>
    <w:rsid w:val="009F6F47"/>
    <w:rsid w:val="009F71CB"/>
    <w:rsid w:val="009F7730"/>
    <w:rsid w:val="009F79A9"/>
    <w:rsid w:val="009F7BCE"/>
    <w:rsid w:val="009F7D18"/>
    <w:rsid w:val="00A00038"/>
    <w:rsid w:val="00A00177"/>
    <w:rsid w:val="00A00B5B"/>
    <w:rsid w:val="00A01196"/>
    <w:rsid w:val="00A0121E"/>
    <w:rsid w:val="00A014E4"/>
    <w:rsid w:val="00A0170D"/>
    <w:rsid w:val="00A019EB"/>
    <w:rsid w:val="00A019EF"/>
    <w:rsid w:val="00A01E93"/>
    <w:rsid w:val="00A01FE0"/>
    <w:rsid w:val="00A022B5"/>
    <w:rsid w:val="00A0253E"/>
    <w:rsid w:val="00A0284D"/>
    <w:rsid w:val="00A02BC7"/>
    <w:rsid w:val="00A02C9F"/>
    <w:rsid w:val="00A02E0D"/>
    <w:rsid w:val="00A02EDC"/>
    <w:rsid w:val="00A02F7C"/>
    <w:rsid w:val="00A0348B"/>
    <w:rsid w:val="00A037A0"/>
    <w:rsid w:val="00A03968"/>
    <w:rsid w:val="00A03EF2"/>
    <w:rsid w:val="00A04005"/>
    <w:rsid w:val="00A04306"/>
    <w:rsid w:val="00A045A6"/>
    <w:rsid w:val="00A045E7"/>
    <w:rsid w:val="00A04F13"/>
    <w:rsid w:val="00A05033"/>
    <w:rsid w:val="00A056B8"/>
    <w:rsid w:val="00A05B84"/>
    <w:rsid w:val="00A05EC2"/>
    <w:rsid w:val="00A05F9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64D"/>
    <w:rsid w:val="00A1580B"/>
    <w:rsid w:val="00A15810"/>
    <w:rsid w:val="00A15861"/>
    <w:rsid w:val="00A1588C"/>
    <w:rsid w:val="00A158F9"/>
    <w:rsid w:val="00A15D93"/>
    <w:rsid w:val="00A16D42"/>
    <w:rsid w:val="00A17191"/>
    <w:rsid w:val="00A173CA"/>
    <w:rsid w:val="00A17637"/>
    <w:rsid w:val="00A17B57"/>
    <w:rsid w:val="00A201AC"/>
    <w:rsid w:val="00A20D46"/>
    <w:rsid w:val="00A21025"/>
    <w:rsid w:val="00A2102F"/>
    <w:rsid w:val="00A2160E"/>
    <w:rsid w:val="00A2161F"/>
    <w:rsid w:val="00A217DE"/>
    <w:rsid w:val="00A21B7E"/>
    <w:rsid w:val="00A21EA3"/>
    <w:rsid w:val="00A22522"/>
    <w:rsid w:val="00A2252C"/>
    <w:rsid w:val="00A22619"/>
    <w:rsid w:val="00A22930"/>
    <w:rsid w:val="00A232BD"/>
    <w:rsid w:val="00A23505"/>
    <w:rsid w:val="00A235CE"/>
    <w:rsid w:val="00A23D39"/>
    <w:rsid w:val="00A23F1C"/>
    <w:rsid w:val="00A2416B"/>
    <w:rsid w:val="00A2419B"/>
    <w:rsid w:val="00A241DB"/>
    <w:rsid w:val="00A24812"/>
    <w:rsid w:val="00A248C1"/>
    <w:rsid w:val="00A2495A"/>
    <w:rsid w:val="00A24DD2"/>
    <w:rsid w:val="00A24FA3"/>
    <w:rsid w:val="00A252E2"/>
    <w:rsid w:val="00A259D1"/>
    <w:rsid w:val="00A25C34"/>
    <w:rsid w:val="00A25CB1"/>
    <w:rsid w:val="00A25CD2"/>
    <w:rsid w:val="00A261A2"/>
    <w:rsid w:val="00A263AB"/>
    <w:rsid w:val="00A263DF"/>
    <w:rsid w:val="00A267C6"/>
    <w:rsid w:val="00A26DD1"/>
    <w:rsid w:val="00A26DFB"/>
    <w:rsid w:val="00A270BA"/>
    <w:rsid w:val="00A27D15"/>
    <w:rsid w:val="00A30581"/>
    <w:rsid w:val="00A306CD"/>
    <w:rsid w:val="00A30BFB"/>
    <w:rsid w:val="00A30C49"/>
    <w:rsid w:val="00A31498"/>
    <w:rsid w:val="00A31728"/>
    <w:rsid w:val="00A31AAA"/>
    <w:rsid w:val="00A326B3"/>
    <w:rsid w:val="00A32DA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8F2"/>
    <w:rsid w:val="00A35A6B"/>
    <w:rsid w:val="00A360C8"/>
    <w:rsid w:val="00A362AD"/>
    <w:rsid w:val="00A362DA"/>
    <w:rsid w:val="00A362EB"/>
    <w:rsid w:val="00A36B72"/>
    <w:rsid w:val="00A36C5F"/>
    <w:rsid w:val="00A36C9E"/>
    <w:rsid w:val="00A3719F"/>
    <w:rsid w:val="00A374D3"/>
    <w:rsid w:val="00A37E7E"/>
    <w:rsid w:val="00A37F2A"/>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2C7A"/>
    <w:rsid w:val="00A43059"/>
    <w:rsid w:val="00A435E5"/>
    <w:rsid w:val="00A4372A"/>
    <w:rsid w:val="00A4396D"/>
    <w:rsid w:val="00A43E36"/>
    <w:rsid w:val="00A44101"/>
    <w:rsid w:val="00A446E7"/>
    <w:rsid w:val="00A44910"/>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A72"/>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BB5"/>
    <w:rsid w:val="00A53D21"/>
    <w:rsid w:val="00A53D76"/>
    <w:rsid w:val="00A54268"/>
    <w:rsid w:val="00A542A0"/>
    <w:rsid w:val="00A542A2"/>
    <w:rsid w:val="00A544C3"/>
    <w:rsid w:val="00A545D2"/>
    <w:rsid w:val="00A549F5"/>
    <w:rsid w:val="00A54B7F"/>
    <w:rsid w:val="00A54E2C"/>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56B"/>
    <w:rsid w:val="00A61628"/>
    <w:rsid w:val="00A61C23"/>
    <w:rsid w:val="00A61C61"/>
    <w:rsid w:val="00A61FB8"/>
    <w:rsid w:val="00A62A5C"/>
    <w:rsid w:val="00A62AF9"/>
    <w:rsid w:val="00A62AFF"/>
    <w:rsid w:val="00A62D2C"/>
    <w:rsid w:val="00A6317E"/>
    <w:rsid w:val="00A63670"/>
    <w:rsid w:val="00A6381C"/>
    <w:rsid w:val="00A63CFD"/>
    <w:rsid w:val="00A6400A"/>
    <w:rsid w:val="00A64197"/>
    <w:rsid w:val="00A64307"/>
    <w:rsid w:val="00A64609"/>
    <w:rsid w:val="00A648B8"/>
    <w:rsid w:val="00A64E59"/>
    <w:rsid w:val="00A6589D"/>
    <w:rsid w:val="00A65BDE"/>
    <w:rsid w:val="00A65CBF"/>
    <w:rsid w:val="00A65DCE"/>
    <w:rsid w:val="00A65E36"/>
    <w:rsid w:val="00A65FBB"/>
    <w:rsid w:val="00A66297"/>
    <w:rsid w:val="00A6673C"/>
    <w:rsid w:val="00A66A63"/>
    <w:rsid w:val="00A66EE2"/>
    <w:rsid w:val="00A6703D"/>
    <w:rsid w:val="00A6704A"/>
    <w:rsid w:val="00A672D9"/>
    <w:rsid w:val="00A6789C"/>
    <w:rsid w:val="00A70033"/>
    <w:rsid w:val="00A70377"/>
    <w:rsid w:val="00A70511"/>
    <w:rsid w:val="00A70BA7"/>
    <w:rsid w:val="00A70FBC"/>
    <w:rsid w:val="00A71882"/>
    <w:rsid w:val="00A718D6"/>
    <w:rsid w:val="00A719BE"/>
    <w:rsid w:val="00A71BC1"/>
    <w:rsid w:val="00A72090"/>
    <w:rsid w:val="00A722CD"/>
    <w:rsid w:val="00A726BB"/>
    <w:rsid w:val="00A72729"/>
    <w:rsid w:val="00A72976"/>
    <w:rsid w:val="00A72C19"/>
    <w:rsid w:val="00A72D0B"/>
    <w:rsid w:val="00A72F23"/>
    <w:rsid w:val="00A73052"/>
    <w:rsid w:val="00A73476"/>
    <w:rsid w:val="00A735EB"/>
    <w:rsid w:val="00A73678"/>
    <w:rsid w:val="00A73769"/>
    <w:rsid w:val="00A73837"/>
    <w:rsid w:val="00A73AE4"/>
    <w:rsid w:val="00A73D17"/>
    <w:rsid w:val="00A745D3"/>
    <w:rsid w:val="00A74B0D"/>
    <w:rsid w:val="00A74E49"/>
    <w:rsid w:val="00A74F41"/>
    <w:rsid w:val="00A751FF"/>
    <w:rsid w:val="00A754F9"/>
    <w:rsid w:val="00A75579"/>
    <w:rsid w:val="00A755AA"/>
    <w:rsid w:val="00A758D0"/>
    <w:rsid w:val="00A75EF8"/>
    <w:rsid w:val="00A75FE5"/>
    <w:rsid w:val="00A767CB"/>
    <w:rsid w:val="00A76864"/>
    <w:rsid w:val="00A768ED"/>
    <w:rsid w:val="00A76DE1"/>
    <w:rsid w:val="00A7702B"/>
    <w:rsid w:val="00A771CC"/>
    <w:rsid w:val="00A772C3"/>
    <w:rsid w:val="00A772C6"/>
    <w:rsid w:val="00A7737E"/>
    <w:rsid w:val="00A77979"/>
    <w:rsid w:val="00A77AEB"/>
    <w:rsid w:val="00A77EEB"/>
    <w:rsid w:val="00A77F92"/>
    <w:rsid w:val="00A80713"/>
    <w:rsid w:val="00A80A0E"/>
    <w:rsid w:val="00A80E90"/>
    <w:rsid w:val="00A80EA4"/>
    <w:rsid w:val="00A811B9"/>
    <w:rsid w:val="00A811DA"/>
    <w:rsid w:val="00A81517"/>
    <w:rsid w:val="00A815B9"/>
    <w:rsid w:val="00A81698"/>
    <w:rsid w:val="00A819D1"/>
    <w:rsid w:val="00A81B75"/>
    <w:rsid w:val="00A81C05"/>
    <w:rsid w:val="00A81C36"/>
    <w:rsid w:val="00A823E0"/>
    <w:rsid w:val="00A82A9D"/>
    <w:rsid w:val="00A82FCE"/>
    <w:rsid w:val="00A8365E"/>
    <w:rsid w:val="00A83790"/>
    <w:rsid w:val="00A83964"/>
    <w:rsid w:val="00A83BBA"/>
    <w:rsid w:val="00A83C97"/>
    <w:rsid w:val="00A8479D"/>
    <w:rsid w:val="00A848AC"/>
    <w:rsid w:val="00A84B63"/>
    <w:rsid w:val="00A84D73"/>
    <w:rsid w:val="00A84EB4"/>
    <w:rsid w:val="00A855D7"/>
    <w:rsid w:val="00A85600"/>
    <w:rsid w:val="00A85B78"/>
    <w:rsid w:val="00A85C4F"/>
    <w:rsid w:val="00A85D0D"/>
    <w:rsid w:val="00A862AB"/>
    <w:rsid w:val="00A865A0"/>
    <w:rsid w:val="00A86A56"/>
    <w:rsid w:val="00A86A7B"/>
    <w:rsid w:val="00A86BCA"/>
    <w:rsid w:val="00A86D10"/>
    <w:rsid w:val="00A86F25"/>
    <w:rsid w:val="00A875BC"/>
    <w:rsid w:val="00A8799D"/>
    <w:rsid w:val="00A87BF1"/>
    <w:rsid w:val="00A87C2B"/>
    <w:rsid w:val="00A908D3"/>
    <w:rsid w:val="00A9093B"/>
    <w:rsid w:val="00A90999"/>
    <w:rsid w:val="00A909E4"/>
    <w:rsid w:val="00A90E70"/>
    <w:rsid w:val="00A91B5C"/>
    <w:rsid w:val="00A91FFF"/>
    <w:rsid w:val="00A92538"/>
    <w:rsid w:val="00A9258B"/>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87C"/>
    <w:rsid w:val="00A958AA"/>
    <w:rsid w:val="00A95E9F"/>
    <w:rsid w:val="00A95F24"/>
    <w:rsid w:val="00A96085"/>
    <w:rsid w:val="00A96426"/>
    <w:rsid w:val="00A9672E"/>
    <w:rsid w:val="00A96C10"/>
    <w:rsid w:val="00A96C33"/>
    <w:rsid w:val="00A96E94"/>
    <w:rsid w:val="00A97088"/>
    <w:rsid w:val="00A978F2"/>
    <w:rsid w:val="00A97AD8"/>
    <w:rsid w:val="00A97D53"/>
    <w:rsid w:val="00A97DDF"/>
    <w:rsid w:val="00AA02EC"/>
    <w:rsid w:val="00AA033D"/>
    <w:rsid w:val="00AA04DD"/>
    <w:rsid w:val="00AA0A4E"/>
    <w:rsid w:val="00AA0ECD"/>
    <w:rsid w:val="00AA0FA0"/>
    <w:rsid w:val="00AA12E3"/>
    <w:rsid w:val="00AA1617"/>
    <w:rsid w:val="00AA1BCD"/>
    <w:rsid w:val="00AA232A"/>
    <w:rsid w:val="00AA2B92"/>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4A0"/>
    <w:rsid w:val="00AB0803"/>
    <w:rsid w:val="00AB085D"/>
    <w:rsid w:val="00AB1672"/>
    <w:rsid w:val="00AB1A2E"/>
    <w:rsid w:val="00AB1D6F"/>
    <w:rsid w:val="00AB20C8"/>
    <w:rsid w:val="00AB264A"/>
    <w:rsid w:val="00AB27B7"/>
    <w:rsid w:val="00AB2E17"/>
    <w:rsid w:val="00AB3077"/>
    <w:rsid w:val="00AB30AC"/>
    <w:rsid w:val="00AB310C"/>
    <w:rsid w:val="00AB3129"/>
    <w:rsid w:val="00AB34B7"/>
    <w:rsid w:val="00AB455C"/>
    <w:rsid w:val="00AB45B3"/>
    <w:rsid w:val="00AB4631"/>
    <w:rsid w:val="00AB4F17"/>
    <w:rsid w:val="00AB53DE"/>
    <w:rsid w:val="00AB54B6"/>
    <w:rsid w:val="00AB54E6"/>
    <w:rsid w:val="00AB5670"/>
    <w:rsid w:val="00AB5E34"/>
    <w:rsid w:val="00AB6057"/>
    <w:rsid w:val="00AB61F5"/>
    <w:rsid w:val="00AB647A"/>
    <w:rsid w:val="00AB6486"/>
    <w:rsid w:val="00AB66B4"/>
    <w:rsid w:val="00AB6756"/>
    <w:rsid w:val="00AB69DF"/>
    <w:rsid w:val="00AB6A1F"/>
    <w:rsid w:val="00AB6E89"/>
    <w:rsid w:val="00AB70FE"/>
    <w:rsid w:val="00AB711A"/>
    <w:rsid w:val="00AB732B"/>
    <w:rsid w:val="00AB73FC"/>
    <w:rsid w:val="00AB75B2"/>
    <w:rsid w:val="00AB7C1E"/>
    <w:rsid w:val="00AC020E"/>
    <w:rsid w:val="00AC05E7"/>
    <w:rsid w:val="00AC0C7D"/>
    <w:rsid w:val="00AC0D46"/>
    <w:rsid w:val="00AC1AFD"/>
    <w:rsid w:val="00AC1BB0"/>
    <w:rsid w:val="00AC1EBB"/>
    <w:rsid w:val="00AC2438"/>
    <w:rsid w:val="00AC2565"/>
    <w:rsid w:val="00AC27E7"/>
    <w:rsid w:val="00AC2821"/>
    <w:rsid w:val="00AC2966"/>
    <w:rsid w:val="00AC2B48"/>
    <w:rsid w:val="00AC2C10"/>
    <w:rsid w:val="00AC2F19"/>
    <w:rsid w:val="00AC3467"/>
    <w:rsid w:val="00AC36D0"/>
    <w:rsid w:val="00AC37FE"/>
    <w:rsid w:val="00AC3EA2"/>
    <w:rsid w:val="00AC3EDE"/>
    <w:rsid w:val="00AC474B"/>
    <w:rsid w:val="00AC479F"/>
    <w:rsid w:val="00AC47BF"/>
    <w:rsid w:val="00AC48B2"/>
    <w:rsid w:val="00AC520E"/>
    <w:rsid w:val="00AC5385"/>
    <w:rsid w:val="00AC545C"/>
    <w:rsid w:val="00AC56F3"/>
    <w:rsid w:val="00AC5728"/>
    <w:rsid w:val="00AC59A0"/>
    <w:rsid w:val="00AC637D"/>
    <w:rsid w:val="00AC65E1"/>
    <w:rsid w:val="00AC6742"/>
    <w:rsid w:val="00AC69AF"/>
    <w:rsid w:val="00AC6A7D"/>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D75"/>
    <w:rsid w:val="00AD1E6C"/>
    <w:rsid w:val="00AD2078"/>
    <w:rsid w:val="00AD2C85"/>
    <w:rsid w:val="00AD30C9"/>
    <w:rsid w:val="00AD3B48"/>
    <w:rsid w:val="00AD3B8E"/>
    <w:rsid w:val="00AD3E21"/>
    <w:rsid w:val="00AD3EA0"/>
    <w:rsid w:val="00AD42C7"/>
    <w:rsid w:val="00AD4471"/>
    <w:rsid w:val="00AD45F7"/>
    <w:rsid w:val="00AD4921"/>
    <w:rsid w:val="00AD4ADE"/>
    <w:rsid w:val="00AD4AF6"/>
    <w:rsid w:val="00AD4C75"/>
    <w:rsid w:val="00AD4CB4"/>
    <w:rsid w:val="00AD5029"/>
    <w:rsid w:val="00AD523E"/>
    <w:rsid w:val="00AD5D8B"/>
    <w:rsid w:val="00AD6056"/>
    <w:rsid w:val="00AD61F3"/>
    <w:rsid w:val="00AD65B3"/>
    <w:rsid w:val="00AD678A"/>
    <w:rsid w:val="00AD6E14"/>
    <w:rsid w:val="00AD7037"/>
    <w:rsid w:val="00AD70B8"/>
    <w:rsid w:val="00AD710A"/>
    <w:rsid w:val="00AD722B"/>
    <w:rsid w:val="00AD7248"/>
    <w:rsid w:val="00AD72BE"/>
    <w:rsid w:val="00AD749F"/>
    <w:rsid w:val="00AD750F"/>
    <w:rsid w:val="00AD7B2E"/>
    <w:rsid w:val="00AE04BC"/>
    <w:rsid w:val="00AE0C23"/>
    <w:rsid w:val="00AE0E85"/>
    <w:rsid w:val="00AE1046"/>
    <w:rsid w:val="00AE15CA"/>
    <w:rsid w:val="00AE1808"/>
    <w:rsid w:val="00AE1850"/>
    <w:rsid w:val="00AE1955"/>
    <w:rsid w:val="00AE19A9"/>
    <w:rsid w:val="00AE1E7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5B86"/>
    <w:rsid w:val="00AE660A"/>
    <w:rsid w:val="00AE66B8"/>
    <w:rsid w:val="00AE6964"/>
    <w:rsid w:val="00AE6D31"/>
    <w:rsid w:val="00AE709D"/>
    <w:rsid w:val="00AE737F"/>
    <w:rsid w:val="00AE7464"/>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0D2"/>
    <w:rsid w:val="00AF3B1E"/>
    <w:rsid w:val="00AF3C75"/>
    <w:rsid w:val="00AF4320"/>
    <w:rsid w:val="00AF43BF"/>
    <w:rsid w:val="00AF4B7D"/>
    <w:rsid w:val="00AF5450"/>
    <w:rsid w:val="00AF5648"/>
    <w:rsid w:val="00AF5680"/>
    <w:rsid w:val="00AF583C"/>
    <w:rsid w:val="00AF58E5"/>
    <w:rsid w:val="00AF5AC7"/>
    <w:rsid w:val="00AF5AEE"/>
    <w:rsid w:val="00AF5DBD"/>
    <w:rsid w:val="00AF5F1B"/>
    <w:rsid w:val="00AF6126"/>
    <w:rsid w:val="00AF6552"/>
    <w:rsid w:val="00AF66B3"/>
    <w:rsid w:val="00AF67C0"/>
    <w:rsid w:val="00AF6804"/>
    <w:rsid w:val="00AF6972"/>
    <w:rsid w:val="00AF6B21"/>
    <w:rsid w:val="00AF6D0F"/>
    <w:rsid w:val="00AF6E2B"/>
    <w:rsid w:val="00AF6E67"/>
    <w:rsid w:val="00AF6E73"/>
    <w:rsid w:val="00AF70B7"/>
    <w:rsid w:val="00AF71BD"/>
    <w:rsid w:val="00AF7268"/>
    <w:rsid w:val="00AF72A2"/>
    <w:rsid w:val="00AF7B21"/>
    <w:rsid w:val="00AF7C31"/>
    <w:rsid w:val="00AF7D77"/>
    <w:rsid w:val="00B001CC"/>
    <w:rsid w:val="00B0032A"/>
    <w:rsid w:val="00B003BE"/>
    <w:rsid w:val="00B00494"/>
    <w:rsid w:val="00B006D5"/>
    <w:rsid w:val="00B00F53"/>
    <w:rsid w:val="00B011F0"/>
    <w:rsid w:val="00B013C4"/>
    <w:rsid w:val="00B022B3"/>
    <w:rsid w:val="00B022E1"/>
    <w:rsid w:val="00B028AD"/>
    <w:rsid w:val="00B029FF"/>
    <w:rsid w:val="00B02A70"/>
    <w:rsid w:val="00B030D3"/>
    <w:rsid w:val="00B030ED"/>
    <w:rsid w:val="00B032C1"/>
    <w:rsid w:val="00B035B1"/>
    <w:rsid w:val="00B03666"/>
    <w:rsid w:val="00B03C3C"/>
    <w:rsid w:val="00B04016"/>
    <w:rsid w:val="00B04303"/>
    <w:rsid w:val="00B04587"/>
    <w:rsid w:val="00B045F2"/>
    <w:rsid w:val="00B0471E"/>
    <w:rsid w:val="00B04865"/>
    <w:rsid w:val="00B05257"/>
    <w:rsid w:val="00B05398"/>
    <w:rsid w:val="00B054D7"/>
    <w:rsid w:val="00B0593C"/>
    <w:rsid w:val="00B05B47"/>
    <w:rsid w:val="00B05E23"/>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487"/>
    <w:rsid w:val="00B12837"/>
    <w:rsid w:val="00B128F2"/>
    <w:rsid w:val="00B12A3C"/>
    <w:rsid w:val="00B12DA0"/>
    <w:rsid w:val="00B12EAE"/>
    <w:rsid w:val="00B13A17"/>
    <w:rsid w:val="00B13A49"/>
    <w:rsid w:val="00B13C7E"/>
    <w:rsid w:val="00B13D3D"/>
    <w:rsid w:val="00B13D46"/>
    <w:rsid w:val="00B145E1"/>
    <w:rsid w:val="00B14BCA"/>
    <w:rsid w:val="00B14C5F"/>
    <w:rsid w:val="00B14EB0"/>
    <w:rsid w:val="00B14FC0"/>
    <w:rsid w:val="00B150FF"/>
    <w:rsid w:val="00B15155"/>
    <w:rsid w:val="00B152A6"/>
    <w:rsid w:val="00B155D2"/>
    <w:rsid w:val="00B1563A"/>
    <w:rsid w:val="00B15B8D"/>
    <w:rsid w:val="00B15BEE"/>
    <w:rsid w:val="00B15E3F"/>
    <w:rsid w:val="00B16083"/>
    <w:rsid w:val="00B16151"/>
    <w:rsid w:val="00B16BAE"/>
    <w:rsid w:val="00B16BF6"/>
    <w:rsid w:val="00B1719C"/>
    <w:rsid w:val="00B17213"/>
    <w:rsid w:val="00B17253"/>
    <w:rsid w:val="00B173F2"/>
    <w:rsid w:val="00B176D1"/>
    <w:rsid w:val="00B177E6"/>
    <w:rsid w:val="00B1780F"/>
    <w:rsid w:val="00B20231"/>
    <w:rsid w:val="00B20336"/>
    <w:rsid w:val="00B2040E"/>
    <w:rsid w:val="00B20466"/>
    <w:rsid w:val="00B20579"/>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787"/>
    <w:rsid w:val="00B248D9"/>
    <w:rsid w:val="00B2495E"/>
    <w:rsid w:val="00B24CFA"/>
    <w:rsid w:val="00B24D7F"/>
    <w:rsid w:val="00B25CDA"/>
    <w:rsid w:val="00B25F64"/>
    <w:rsid w:val="00B26198"/>
    <w:rsid w:val="00B26ADC"/>
    <w:rsid w:val="00B26C92"/>
    <w:rsid w:val="00B26CF7"/>
    <w:rsid w:val="00B271A4"/>
    <w:rsid w:val="00B275E8"/>
    <w:rsid w:val="00B27AE4"/>
    <w:rsid w:val="00B27EAC"/>
    <w:rsid w:val="00B30073"/>
    <w:rsid w:val="00B3013C"/>
    <w:rsid w:val="00B302B7"/>
    <w:rsid w:val="00B3056E"/>
    <w:rsid w:val="00B307FA"/>
    <w:rsid w:val="00B3080C"/>
    <w:rsid w:val="00B30920"/>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8EB"/>
    <w:rsid w:val="00B33A4F"/>
    <w:rsid w:val="00B33A63"/>
    <w:rsid w:val="00B33F73"/>
    <w:rsid w:val="00B3415F"/>
    <w:rsid w:val="00B341E9"/>
    <w:rsid w:val="00B349E4"/>
    <w:rsid w:val="00B34CBE"/>
    <w:rsid w:val="00B34D2D"/>
    <w:rsid w:val="00B34EE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46"/>
    <w:rsid w:val="00B46189"/>
    <w:rsid w:val="00B46257"/>
    <w:rsid w:val="00B463C9"/>
    <w:rsid w:val="00B466DB"/>
    <w:rsid w:val="00B4691A"/>
    <w:rsid w:val="00B46A60"/>
    <w:rsid w:val="00B46D43"/>
    <w:rsid w:val="00B46ECF"/>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389"/>
    <w:rsid w:val="00B70742"/>
    <w:rsid w:val="00B709F3"/>
    <w:rsid w:val="00B70D24"/>
    <w:rsid w:val="00B70F29"/>
    <w:rsid w:val="00B7110A"/>
    <w:rsid w:val="00B7117B"/>
    <w:rsid w:val="00B71260"/>
    <w:rsid w:val="00B714EE"/>
    <w:rsid w:val="00B71793"/>
    <w:rsid w:val="00B717B8"/>
    <w:rsid w:val="00B7251F"/>
    <w:rsid w:val="00B72579"/>
    <w:rsid w:val="00B725BD"/>
    <w:rsid w:val="00B729B3"/>
    <w:rsid w:val="00B729DD"/>
    <w:rsid w:val="00B72AD4"/>
    <w:rsid w:val="00B72E48"/>
    <w:rsid w:val="00B72F93"/>
    <w:rsid w:val="00B73851"/>
    <w:rsid w:val="00B73EF6"/>
    <w:rsid w:val="00B73F5B"/>
    <w:rsid w:val="00B73FB2"/>
    <w:rsid w:val="00B73FDA"/>
    <w:rsid w:val="00B751C6"/>
    <w:rsid w:val="00B752EA"/>
    <w:rsid w:val="00B757FC"/>
    <w:rsid w:val="00B75D1A"/>
    <w:rsid w:val="00B7621E"/>
    <w:rsid w:val="00B762A9"/>
    <w:rsid w:val="00B76548"/>
    <w:rsid w:val="00B7688F"/>
    <w:rsid w:val="00B76B4B"/>
    <w:rsid w:val="00B77318"/>
    <w:rsid w:val="00B77AAD"/>
    <w:rsid w:val="00B77ED5"/>
    <w:rsid w:val="00B8028C"/>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5E55"/>
    <w:rsid w:val="00B85E7D"/>
    <w:rsid w:val="00B860E8"/>
    <w:rsid w:val="00B864EB"/>
    <w:rsid w:val="00B87574"/>
    <w:rsid w:val="00B8778C"/>
    <w:rsid w:val="00B87861"/>
    <w:rsid w:val="00B87A99"/>
    <w:rsid w:val="00B87BAC"/>
    <w:rsid w:val="00B90F95"/>
    <w:rsid w:val="00B910D3"/>
    <w:rsid w:val="00B91526"/>
    <w:rsid w:val="00B9170F"/>
    <w:rsid w:val="00B9173E"/>
    <w:rsid w:val="00B918DF"/>
    <w:rsid w:val="00B91C52"/>
    <w:rsid w:val="00B91C7A"/>
    <w:rsid w:val="00B91CD0"/>
    <w:rsid w:val="00B91F52"/>
    <w:rsid w:val="00B92202"/>
    <w:rsid w:val="00B928A5"/>
    <w:rsid w:val="00B929C3"/>
    <w:rsid w:val="00B92B3B"/>
    <w:rsid w:val="00B9308B"/>
    <w:rsid w:val="00B937BD"/>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18"/>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21"/>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35C2"/>
    <w:rsid w:val="00BB3B8C"/>
    <w:rsid w:val="00BB4261"/>
    <w:rsid w:val="00BB4AAF"/>
    <w:rsid w:val="00BB4B28"/>
    <w:rsid w:val="00BB4D7E"/>
    <w:rsid w:val="00BB4EBB"/>
    <w:rsid w:val="00BB54F2"/>
    <w:rsid w:val="00BB5943"/>
    <w:rsid w:val="00BB6059"/>
    <w:rsid w:val="00BB6117"/>
    <w:rsid w:val="00BB61C6"/>
    <w:rsid w:val="00BB6830"/>
    <w:rsid w:val="00BB685F"/>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36A"/>
    <w:rsid w:val="00BC1894"/>
    <w:rsid w:val="00BC193F"/>
    <w:rsid w:val="00BC1CBF"/>
    <w:rsid w:val="00BC1F4F"/>
    <w:rsid w:val="00BC1F64"/>
    <w:rsid w:val="00BC24C0"/>
    <w:rsid w:val="00BC26E1"/>
    <w:rsid w:val="00BC2728"/>
    <w:rsid w:val="00BC2A86"/>
    <w:rsid w:val="00BC2DF8"/>
    <w:rsid w:val="00BC331D"/>
    <w:rsid w:val="00BC3413"/>
    <w:rsid w:val="00BC34C2"/>
    <w:rsid w:val="00BC3991"/>
    <w:rsid w:val="00BC3A43"/>
    <w:rsid w:val="00BC41C2"/>
    <w:rsid w:val="00BC48E0"/>
    <w:rsid w:val="00BC5361"/>
    <w:rsid w:val="00BC53F7"/>
    <w:rsid w:val="00BC5525"/>
    <w:rsid w:val="00BC5527"/>
    <w:rsid w:val="00BC5971"/>
    <w:rsid w:val="00BC5B36"/>
    <w:rsid w:val="00BC5C3D"/>
    <w:rsid w:val="00BC5E8A"/>
    <w:rsid w:val="00BC6395"/>
    <w:rsid w:val="00BC63F1"/>
    <w:rsid w:val="00BC65D5"/>
    <w:rsid w:val="00BC662D"/>
    <w:rsid w:val="00BC6DEF"/>
    <w:rsid w:val="00BC7482"/>
    <w:rsid w:val="00BC74D9"/>
    <w:rsid w:val="00BC754B"/>
    <w:rsid w:val="00BC7906"/>
    <w:rsid w:val="00BC7AF0"/>
    <w:rsid w:val="00BD0A05"/>
    <w:rsid w:val="00BD0B1C"/>
    <w:rsid w:val="00BD0E9D"/>
    <w:rsid w:val="00BD0F22"/>
    <w:rsid w:val="00BD108F"/>
    <w:rsid w:val="00BD15B9"/>
    <w:rsid w:val="00BD171E"/>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D6A"/>
    <w:rsid w:val="00BD3EEA"/>
    <w:rsid w:val="00BD41DE"/>
    <w:rsid w:val="00BD428E"/>
    <w:rsid w:val="00BD42C5"/>
    <w:rsid w:val="00BD491A"/>
    <w:rsid w:val="00BD4973"/>
    <w:rsid w:val="00BD4B07"/>
    <w:rsid w:val="00BD4EC9"/>
    <w:rsid w:val="00BD4F01"/>
    <w:rsid w:val="00BD4F80"/>
    <w:rsid w:val="00BD5085"/>
    <w:rsid w:val="00BD53E8"/>
    <w:rsid w:val="00BD5A0C"/>
    <w:rsid w:val="00BD6175"/>
    <w:rsid w:val="00BD6592"/>
    <w:rsid w:val="00BD6986"/>
    <w:rsid w:val="00BD700C"/>
    <w:rsid w:val="00BD721E"/>
    <w:rsid w:val="00BD7365"/>
    <w:rsid w:val="00BD7375"/>
    <w:rsid w:val="00BD796D"/>
    <w:rsid w:val="00BE001E"/>
    <w:rsid w:val="00BE0ACB"/>
    <w:rsid w:val="00BE0FC8"/>
    <w:rsid w:val="00BE1215"/>
    <w:rsid w:val="00BE1253"/>
    <w:rsid w:val="00BE1410"/>
    <w:rsid w:val="00BE1594"/>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0"/>
    <w:rsid w:val="00BE411C"/>
    <w:rsid w:val="00BE41D1"/>
    <w:rsid w:val="00BE4231"/>
    <w:rsid w:val="00BE4483"/>
    <w:rsid w:val="00BE4514"/>
    <w:rsid w:val="00BE4571"/>
    <w:rsid w:val="00BE4A44"/>
    <w:rsid w:val="00BE4BFA"/>
    <w:rsid w:val="00BE4F31"/>
    <w:rsid w:val="00BE51C7"/>
    <w:rsid w:val="00BE5213"/>
    <w:rsid w:val="00BE5280"/>
    <w:rsid w:val="00BE5508"/>
    <w:rsid w:val="00BE57C8"/>
    <w:rsid w:val="00BE5883"/>
    <w:rsid w:val="00BE6285"/>
    <w:rsid w:val="00BE6997"/>
    <w:rsid w:val="00BE699F"/>
    <w:rsid w:val="00BE6A1E"/>
    <w:rsid w:val="00BE6ECC"/>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92"/>
    <w:rsid w:val="00BF47A5"/>
    <w:rsid w:val="00BF52CF"/>
    <w:rsid w:val="00BF5518"/>
    <w:rsid w:val="00BF5953"/>
    <w:rsid w:val="00BF5BEB"/>
    <w:rsid w:val="00BF63A8"/>
    <w:rsid w:val="00BF6CB7"/>
    <w:rsid w:val="00BF7B11"/>
    <w:rsid w:val="00BF7EB9"/>
    <w:rsid w:val="00C002C6"/>
    <w:rsid w:val="00C003A1"/>
    <w:rsid w:val="00C01349"/>
    <w:rsid w:val="00C019E1"/>
    <w:rsid w:val="00C01DB9"/>
    <w:rsid w:val="00C0207E"/>
    <w:rsid w:val="00C0234E"/>
    <w:rsid w:val="00C023AD"/>
    <w:rsid w:val="00C023CC"/>
    <w:rsid w:val="00C024E1"/>
    <w:rsid w:val="00C02511"/>
    <w:rsid w:val="00C02565"/>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00C"/>
    <w:rsid w:val="00C131A2"/>
    <w:rsid w:val="00C13F5F"/>
    <w:rsid w:val="00C143DF"/>
    <w:rsid w:val="00C146C3"/>
    <w:rsid w:val="00C1531F"/>
    <w:rsid w:val="00C15DEA"/>
    <w:rsid w:val="00C16066"/>
    <w:rsid w:val="00C1644A"/>
    <w:rsid w:val="00C16B84"/>
    <w:rsid w:val="00C16CAC"/>
    <w:rsid w:val="00C16F6F"/>
    <w:rsid w:val="00C16F9A"/>
    <w:rsid w:val="00C17773"/>
    <w:rsid w:val="00C17C7E"/>
    <w:rsid w:val="00C17FAD"/>
    <w:rsid w:val="00C2078F"/>
    <w:rsid w:val="00C21353"/>
    <w:rsid w:val="00C21766"/>
    <w:rsid w:val="00C217FE"/>
    <w:rsid w:val="00C21865"/>
    <w:rsid w:val="00C21BBD"/>
    <w:rsid w:val="00C22009"/>
    <w:rsid w:val="00C22027"/>
    <w:rsid w:val="00C22138"/>
    <w:rsid w:val="00C223C3"/>
    <w:rsid w:val="00C23682"/>
    <w:rsid w:val="00C238C2"/>
    <w:rsid w:val="00C24096"/>
    <w:rsid w:val="00C24811"/>
    <w:rsid w:val="00C248B1"/>
    <w:rsid w:val="00C24E59"/>
    <w:rsid w:val="00C24E8B"/>
    <w:rsid w:val="00C24F61"/>
    <w:rsid w:val="00C2509C"/>
    <w:rsid w:val="00C254B6"/>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1E3B"/>
    <w:rsid w:val="00C32552"/>
    <w:rsid w:val="00C326F4"/>
    <w:rsid w:val="00C32AE0"/>
    <w:rsid w:val="00C32E0E"/>
    <w:rsid w:val="00C32E95"/>
    <w:rsid w:val="00C331AF"/>
    <w:rsid w:val="00C333DD"/>
    <w:rsid w:val="00C3344A"/>
    <w:rsid w:val="00C34100"/>
    <w:rsid w:val="00C34707"/>
    <w:rsid w:val="00C3477E"/>
    <w:rsid w:val="00C34990"/>
    <w:rsid w:val="00C34A59"/>
    <w:rsid w:val="00C34D77"/>
    <w:rsid w:val="00C34DCC"/>
    <w:rsid w:val="00C36229"/>
    <w:rsid w:val="00C3669B"/>
    <w:rsid w:val="00C36DB0"/>
    <w:rsid w:val="00C36E24"/>
    <w:rsid w:val="00C37D2E"/>
    <w:rsid w:val="00C37E29"/>
    <w:rsid w:val="00C37FE6"/>
    <w:rsid w:val="00C400CE"/>
    <w:rsid w:val="00C405AF"/>
    <w:rsid w:val="00C405F0"/>
    <w:rsid w:val="00C4065E"/>
    <w:rsid w:val="00C40669"/>
    <w:rsid w:val="00C407EF"/>
    <w:rsid w:val="00C40B8D"/>
    <w:rsid w:val="00C40CC3"/>
    <w:rsid w:val="00C41219"/>
    <w:rsid w:val="00C41549"/>
    <w:rsid w:val="00C41B17"/>
    <w:rsid w:val="00C41FE1"/>
    <w:rsid w:val="00C425C4"/>
    <w:rsid w:val="00C42718"/>
    <w:rsid w:val="00C42794"/>
    <w:rsid w:val="00C42A8E"/>
    <w:rsid w:val="00C42C15"/>
    <w:rsid w:val="00C42D54"/>
    <w:rsid w:val="00C42F9C"/>
    <w:rsid w:val="00C430F7"/>
    <w:rsid w:val="00C438BD"/>
    <w:rsid w:val="00C43988"/>
    <w:rsid w:val="00C43E73"/>
    <w:rsid w:val="00C44007"/>
    <w:rsid w:val="00C440AA"/>
    <w:rsid w:val="00C44A96"/>
    <w:rsid w:val="00C45B21"/>
    <w:rsid w:val="00C46AEF"/>
    <w:rsid w:val="00C46FFF"/>
    <w:rsid w:val="00C472B3"/>
    <w:rsid w:val="00C4757B"/>
    <w:rsid w:val="00C47CC7"/>
    <w:rsid w:val="00C47DD1"/>
    <w:rsid w:val="00C5033B"/>
    <w:rsid w:val="00C5058A"/>
    <w:rsid w:val="00C50D15"/>
    <w:rsid w:val="00C50F3F"/>
    <w:rsid w:val="00C50FE0"/>
    <w:rsid w:val="00C510D3"/>
    <w:rsid w:val="00C518C3"/>
    <w:rsid w:val="00C51CA8"/>
    <w:rsid w:val="00C51D16"/>
    <w:rsid w:val="00C51F8D"/>
    <w:rsid w:val="00C52196"/>
    <w:rsid w:val="00C523ED"/>
    <w:rsid w:val="00C52995"/>
    <w:rsid w:val="00C52C5F"/>
    <w:rsid w:val="00C531B2"/>
    <w:rsid w:val="00C531F7"/>
    <w:rsid w:val="00C53593"/>
    <w:rsid w:val="00C536F1"/>
    <w:rsid w:val="00C538B3"/>
    <w:rsid w:val="00C53909"/>
    <w:rsid w:val="00C540DC"/>
    <w:rsid w:val="00C541CD"/>
    <w:rsid w:val="00C545FA"/>
    <w:rsid w:val="00C5496A"/>
    <w:rsid w:val="00C54C79"/>
    <w:rsid w:val="00C5503F"/>
    <w:rsid w:val="00C55370"/>
    <w:rsid w:val="00C555A6"/>
    <w:rsid w:val="00C555B7"/>
    <w:rsid w:val="00C56094"/>
    <w:rsid w:val="00C56192"/>
    <w:rsid w:val="00C56377"/>
    <w:rsid w:val="00C5657B"/>
    <w:rsid w:val="00C56791"/>
    <w:rsid w:val="00C56A75"/>
    <w:rsid w:val="00C573FD"/>
    <w:rsid w:val="00C577CD"/>
    <w:rsid w:val="00C57800"/>
    <w:rsid w:val="00C57BA9"/>
    <w:rsid w:val="00C57BDF"/>
    <w:rsid w:val="00C57EB6"/>
    <w:rsid w:val="00C60100"/>
    <w:rsid w:val="00C603C7"/>
    <w:rsid w:val="00C60477"/>
    <w:rsid w:val="00C60501"/>
    <w:rsid w:val="00C60B26"/>
    <w:rsid w:val="00C60C0E"/>
    <w:rsid w:val="00C60FEF"/>
    <w:rsid w:val="00C6130B"/>
    <w:rsid w:val="00C613A8"/>
    <w:rsid w:val="00C6163C"/>
    <w:rsid w:val="00C617B4"/>
    <w:rsid w:val="00C618B3"/>
    <w:rsid w:val="00C621A8"/>
    <w:rsid w:val="00C623B7"/>
    <w:rsid w:val="00C626D0"/>
    <w:rsid w:val="00C62861"/>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679B"/>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4F34"/>
    <w:rsid w:val="00C752A8"/>
    <w:rsid w:val="00C75464"/>
    <w:rsid w:val="00C75468"/>
    <w:rsid w:val="00C75524"/>
    <w:rsid w:val="00C75852"/>
    <w:rsid w:val="00C7588E"/>
    <w:rsid w:val="00C7593F"/>
    <w:rsid w:val="00C75B6E"/>
    <w:rsid w:val="00C75FC4"/>
    <w:rsid w:val="00C76517"/>
    <w:rsid w:val="00C766B0"/>
    <w:rsid w:val="00C76791"/>
    <w:rsid w:val="00C768CA"/>
    <w:rsid w:val="00C76B01"/>
    <w:rsid w:val="00C76B5A"/>
    <w:rsid w:val="00C76E90"/>
    <w:rsid w:val="00C770AF"/>
    <w:rsid w:val="00C7712A"/>
    <w:rsid w:val="00C77497"/>
    <w:rsid w:val="00C777F6"/>
    <w:rsid w:val="00C80451"/>
    <w:rsid w:val="00C804AB"/>
    <w:rsid w:val="00C804EA"/>
    <w:rsid w:val="00C80649"/>
    <w:rsid w:val="00C807AA"/>
    <w:rsid w:val="00C80941"/>
    <w:rsid w:val="00C809A3"/>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C7"/>
    <w:rsid w:val="00C83BEC"/>
    <w:rsid w:val="00C83F39"/>
    <w:rsid w:val="00C83F70"/>
    <w:rsid w:val="00C84197"/>
    <w:rsid w:val="00C848AD"/>
    <w:rsid w:val="00C848F1"/>
    <w:rsid w:val="00C84B97"/>
    <w:rsid w:val="00C84BFB"/>
    <w:rsid w:val="00C84C89"/>
    <w:rsid w:val="00C85011"/>
    <w:rsid w:val="00C852D1"/>
    <w:rsid w:val="00C85300"/>
    <w:rsid w:val="00C85A95"/>
    <w:rsid w:val="00C85CA7"/>
    <w:rsid w:val="00C8672B"/>
    <w:rsid w:val="00C8689E"/>
    <w:rsid w:val="00C86C27"/>
    <w:rsid w:val="00C86FBE"/>
    <w:rsid w:val="00C86FEE"/>
    <w:rsid w:val="00C87177"/>
    <w:rsid w:val="00C87387"/>
    <w:rsid w:val="00C87679"/>
    <w:rsid w:val="00C877F6"/>
    <w:rsid w:val="00C878A4"/>
    <w:rsid w:val="00C87AC3"/>
    <w:rsid w:val="00C87B55"/>
    <w:rsid w:val="00C90056"/>
    <w:rsid w:val="00C9029F"/>
    <w:rsid w:val="00C90998"/>
    <w:rsid w:val="00C90A2D"/>
    <w:rsid w:val="00C90E18"/>
    <w:rsid w:val="00C917E9"/>
    <w:rsid w:val="00C9197A"/>
    <w:rsid w:val="00C91C05"/>
    <w:rsid w:val="00C91C18"/>
    <w:rsid w:val="00C91C22"/>
    <w:rsid w:val="00C91CBB"/>
    <w:rsid w:val="00C91E40"/>
    <w:rsid w:val="00C922AE"/>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7E"/>
    <w:rsid w:val="00C949F1"/>
    <w:rsid w:val="00C94C2D"/>
    <w:rsid w:val="00C94C92"/>
    <w:rsid w:val="00C95089"/>
    <w:rsid w:val="00C9543D"/>
    <w:rsid w:val="00C95E34"/>
    <w:rsid w:val="00C95E61"/>
    <w:rsid w:val="00C95E7E"/>
    <w:rsid w:val="00C960D9"/>
    <w:rsid w:val="00C965D6"/>
    <w:rsid w:val="00C965E1"/>
    <w:rsid w:val="00C969F6"/>
    <w:rsid w:val="00C96B25"/>
    <w:rsid w:val="00C970C4"/>
    <w:rsid w:val="00C9739D"/>
    <w:rsid w:val="00C9749B"/>
    <w:rsid w:val="00C979F2"/>
    <w:rsid w:val="00CA00A4"/>
    <w:rsid w:val="00CA0112"/>
    <w:rsid w:val="00CA0539"/>
    <w:rsid w:val="00CA13F8"/>
    <w:rsid w:val="00CA1657"/>
    <w:rsid w:val="00CA209E"/>
    <w:rsid w:val="00CA242F"/>
    <w:rsid w:val="00CA2638"/>
    <w:rsid w:val="00CA2829"/>
    <w:rsid w:val="00CA2843"/>
    <w:rsid w:val="00CA2AE6"/>
    <w:rsid w:val="00CA2C8B"/>
    <w:rsid w:val="00CA2D31"/>
    <w:rsid w:val="00CA2F98"/>
    <w:rsid w:val="00CA3128"/>
    <w:rsid w:val="00CA3503"/>
    <w:rsid w:val="00CA362A"/>
    <w:rsid w:val="00CA37AC"/>
    <w:rsid w:val="00CA3BEE"/>
    <w:rsid w:val="00CA3E22"/>
    <w:rsid w:val="00CA4063"/>
    <w:rsid w:val="00CA41C2"/>
    <w:rsid w:val="00CA4366"/>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034"/>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291"/>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B7654"/>
    <w:rsid w:val="00CB781F"/>
    <w:rsid w:val="00CB7894"/>
    <w:rsid w:val="00CC08F2"/>
    <w:rsid w:val="00CC08FB"/>
    <w:rsid w:val="00CC0948"/>
    <w:rsid w:val="00CC0A9E"/>
    <w:rsid w:val="00CC0AAF"/>
    <w:rsid w:val="00CC0B72"/>
    <w:rsid w:val="00CC0B79"/>
    <w:rsid w:val="00CC1062"/>
    <w:rsid w:val="00CC10D4"/>
    <w:rsid w:val="00CC1398"/>
    <w:rsid w:val="00CC1580"/>
    <w:rsid w:val="00CC1728"/>
    <w:rsid w:val="00CC172C"/>
    <w:rsid w:val="00CC1F13"/>
    <w:rsid w:val="00CC24AF"/>
    <w:rsid w:val="00CC24B2"/>
    <w:rsid w:val="00CC25D4"/>
    <w:rsid w:val="00CC26DA"/>
    <w:rsid w:val="00CC290D"/>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C7EAC"/>
    <w:rsid w:val="00CD0007"/>
    <w:rsid w:val="00CD0028"/>
    <w:rsid w:val="00CD02C6"/>
    <w:rsid w:val="00CD03F1"/>
    <w:rsid w:val="00CD05BA"/>
    <w:rsid w:val="00CD0833"/>
    <w:rsid w:val="00CD0AED"/>
    <w:rsid w:val="00CD106A"/>
    <w:rsid w:val="00CD1245"/>
    <w:rsid w:val="00CD169F"/>
    <w:rsid w:val="00CD1774"/>
    <w:rsid w:val="00CD21A8"/>
    <w:rsid w:val="00CD2443"/>
    <w:rsid w:val="00CD2476"/>
    <w:rsid w:val="00CD312E"/>
    <w:rsid w:val="00CD35C6"/>
    <w:rsid w:val="00CD39E4"/>
    <w:rsid w:val="00CD4141"/>
    <w:rsid w:val="00CD42FD"/>
    <w:rsid w:val="00CD446A"/>
    <w:rsid w:val="00CD46BE"/>
    <w:rsid w:val="00CD4A8F"/>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1D"/>
    <w:rsid w:val="00CE613B"/>
    <w:rsid w:val="00CE6161"/>
    <w:rsid w:val="00CE67F9"/>
    <w:rsid w:val="00CE68D8"/>
    <w:rsid w:val="00CE6B46"/>
    <w:rsid w:val="00CE6CB5"/>
    <w:rsid w:val="00CE70DF"/>
    <w:rsid w:val="00CE73A9"/>
    <w:rsid w:val="00CE73C2"/>
    <w:rsid w:val="00CE74A8"/>
    <w:rsid w:val="00CE7551"/>
    <w:rsid w:val="00CE75A8"/>
    <w:rsid w:val="00CE7696"/>
    <w:rsid w:val="00CE7EB8"/>
    <w:rsid w:val="00CF0787"/>
    <w:rsid w:val="00CF0939"/>
    <w:rsid w:val="00CF0AF1"/>
    <w:rsid w:val="00CF0CC5"/>
    <w:rsid w:val="00CF0D06"/>
    <w:rsid w:val="00CF1219"/>
    <w:rsid w:val="00CF133A"/>
    <w:rsid w:val="00CF1345"/>
    <w:rsid w:val="00CF15B8"/>
    <w:rsid w:val="00CF16C9"/>
    <w:rsid w:val="00CF1852"/>
    <w:rsid w:val="00CF1E74"/>
    <w:rsid w:val="00CF2413"/>
    <w:rsid w:val="00CF27F8"/>
    <w:rsid w:val="00CF28A2"/>
    <w:rsid w:val="00CF28A4"/>
    <w:rsid w:val="00CF28ED"/>
    <w:rsid w:val="00CF2AE2"/>
    <w:rsid w:val="00CF2C00"/>
    <w:rsid w:val="00CF2FBB"/>
    <w:rsid w:val="00CF3179"/>
    <w:rsid w:val="00CF32B7"/>
    <w:rsid w:val="00CF3A57"/>
    <w:rsid w:val="00CF3BE8"/>
    <w:rsid w:val="00CF3CD4"/>
    <w:rsid w:val="00CF3DCF"/>
    <w:rsid w:val="00CF46CB"/>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0FA1"/>
    <w:rsid w:val="00D01693"/>
    <w:rsid w:val="00D019D0"/>
    <w:rsid w:val="00D01CCA"/>
    <w:rsid w:val="00D01EF9"/>
    <w:rsid w:val="00D02239"/>
    <w:rsid w:val="00D02A59"/>
    <w:rsid w:val="00D02AFA"/>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3C0"/>
    <w:rsid w:val="00D056BE"/>
    <w:rsid w:val="00D05751"/>
    <w:rsid w:val="00D058E4"/>
    <w:rsid w:val="00D05CDC"/>
    <w:rsid w:val="00D05E98"/>
    <w:rsid w:val="00D061DE"/>
    <w:rsid w:val="00D062B3"/>
    <w:rsid w:val="00D063C1"/>
    <w:rsid w:val="00D067FD"/>
    <w:rsid w:val="00D06DDB"/>
    <w:rsid w:val="00D076F9"/>
    <w:rsid w:val="00D079D1"/>
    <w:rsid w:val="00D07B5C"/>
    <w:rsid w:val="00D07FB0"/>
    <w:rsid w:val="00D1004A"/>
    <w:rsid w:val="00D106CA"/>
    <w:rsid w:val="00D10F6C"/>
    <w:rsid w:val="00D11019"/>
    <w:rsid w:val="00D11326"/>
    <w:rsid w:val="00D11530"/>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8B2"/>
    <w:rsid w:val="00D13AC1"/>
    <w:rsid w:val="00D13CBC"/>
    <w:rsid w:val="00D13E7F"/>
    <w:rsid w:val="00D1450F"/>
    <w:rsid w:val="00D14738"/>
    <w:rsid w:val="00D1485C"/>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692B"/>
    <w:rsid w:val="00D16F60"/>
    <w:rsid w:val="00D170CD"/>
    <w:rsid w:val="00D17342"/>
    <w:rsid w:val="00D177DC"/>
    <w:rsid w:val="00D17EF8"/>
    <w:rsid w:val="00D20166"/>
    <w:rsid w:val="00D20A40"/>
    <w:rsid w:val="00D20F21"/>
    <w:rsid w:val="00D219CE"/>
    <w:rsid w:val="00D224BB"/>
    <w:rsid w:val="00D224C5"/>
    <w:rsid w:val="00D22684"/>
    <w:rsid w:val="00D22D2D"/>
    <w:rsid w:val="00D232A0"/>
    <w:rsid w:val="00D235EE"/>
    <w:rsid w:val="00D2362A"/>
    <w:rsid w:val="00D23800"/>
    <w:rsid w:val="00D238E1"/>
    <w:rsid w:val="00D23BA6"/>
    <w:rsid w:val="00D23CB3"/>
    <w:rsid w:val="00D23D04"/>
    <w:rsid w:val="00D23D42"/>
    <w:rsid w:val="00D23DDA"/>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27E1E"/>
    <w:rsid w:val="00D30084"/>
    <w:rsid w:val="00D307D6"/>
    <w:rsid w:val="00D30A11"/>
    <w:rsid w:val="00D30B5C"/>
    <w:rsid w:val="00D312E4"/>
    <w:rsid w:val="00D3213A"/>
    <w:rsid w:val="00D32386"/>
    <w:rsid w:val="00D32481"/>
    <w:rsid w:val="00D326C1"/>
    <w:rsid w:val="00D32714"/>
    <w:rsid w:val="00D3301E"/>
    <w:rsid w:val="00D3313D"/>
    <w:rsid w:val="00D33152"/>
    <w:rsid w:val="00D3316F"/>
    <w:rsid w:val="00D3334D"/>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47E"/>
    <w:rsid w:val="00D4254A"/>
    <w:rsid w:val="00D42694"/>
    <w:rsid w:val="00D43110"/>
    <w:rsid w:val="00D432FF"/>
    <w:rsid w:val="00D43B70"/>
    <w:rsid w:val="00D43E9F"/>
    <w:rsid w:val="00D44B8F"/>
    <w:rsid w:val="00D44BD8"/>
    <w:rsid w:val="00D44C75"/>
    <w:rsid w:val="00D44CDA"/>
    <w:rsid w:val="00D45003"/>
    <w:rsid w:val="00D45056"/>
    <w:rsid w:val="00D450E9"/>
    <w:rsid w:val="00D45634"/>
    <w:rsid w:val="00D457E1"/>
    <w:rsid w:val="00D458A4"/>
    <w:rsid w:val="00D458F4"/>
    <w:rsid w:val="00D45E16"/>
    <w:rsid w:val="00D45E50"/>
    <w:rsid w:val="00D461D1"/>
    <w:rsid w:val="00D46A43"/>
    <w:rsid w:val="00D46B04"/>
    <w:rsid w:val="00D47421"/>
    <w:rsid w:val="00D47B04"/>
    <w:rsid w:val="00D47B7F"/>
    <w:rsid w:val="00D47F53"/>
    <w:rsid w:val="00D50538"/>
    <w:rsid w:val="00D50A0C"/>
    <w:rsid w:val="00D50BE5"/>
    <w:rsid w:val="00D5100C"/>
    <w:rsid w:val="00D511C8"/>
    <w:rsid w:val="00D5155C"/>
    <w:rsid w:val="00D51955"/>
    <w:rsid w:val="00D51ABF"/>
    <w:rsid w:val="00D51BA7"/>
    <w:rsid w:val="00D51BB3"/>
    <w:rsid w:val="00D51CC0"/>
    <w:rsid w:val="00D51F06"/>
    <w:rsid w:val="00D5207E"/>
    <w:rsid w:val="00D520F3"/>
    <w:rsid w:val="00D525B0"/>
    <w:rsid w:val="00D527B0"/>
    <w:rsid w:val="00D52802"/>
    <w:rsid w:val="00D529F3"/>
    <w:rsid w:val="00D52DEA"/>
    <w:rsid w:val="00D52E0C"/>
    <w:rsid w:val="00D53303"/>
    <w:rsid w:val="00D53988"/>
    <w:rsid w:val="00D53CCC"/>
    <w:rsid w:val="00D53ECE"/>
    <w:rsid w:val="00D53EE2"/>
    <w:rsid w:val="00D53F1A"/>
    <w:rsid w:val="00D5433E"/>
    <w:rsid w:val="00D54A2A"/>
    <w:rsid w:val="00D55124"/>
    <w:rsid w:val="00D559A6"/>
    <w:rsid w:val="00D55A17"/>
    <w:rsid w:val="00D56005"/>
    <w:rsid w:val="00D5668F"/>
    <w:rsid w:val="00D57511"/>
    <w:rsid w:val="00D575B7"/>
    <w:rsid w:val="00D5763A"/>
    <w:rsid w:val="00D57AEB"/>
    <w:rsid w:val="00D57F40"/>
    <w:rsid w:val="00D6012B"/>
    <w:rsid w:val="00D6027F"/>
    <w:rsid w:val="00D60431"/>
    <w:rsid w:val="00D604B6"/>
    <w:rsid w:val="00D6055E"/>
    <w:rsid w:val="00D60A64"/>
    <w:rsid w:val="00D60AA7"/>
    <w:rsid w:val="00D60BD7"/>
    <w:rsid w:val="00D60E72"/>
    <w:rsid w:val="00D60E79"/>
    <w:rsid w:val="00D6150E"/>
    <w:rsid w:val="00D615AF"/>
    <w:rsid w:val="00D6174E"/>
    <w:rsid w:val="00D617F6"/>
    <w:rsid w:val="00D6183B"/>
    <w:rsid w:val="00D619E5"/>
    <w:rsid w:val="00D620EF"/>
    <w:rsid w:val="00D62169"/>
    <w:rsid w:val="00D624E2"/>
    <w:rsid w:val="00D62520"/>
    <w:rsid w:val="00D625D8"/>
    <w:rsid w:val="00D62A7F"/>
    <w:rsid w:val="00D62B8E"/>
    <w:rsid w:val="00D650FC"/>
    <w:rsid w:val="00D653B6"/>
    <w:rsid w:val="00D657E1"/>
    <w:rsid w:val="00D65B5D"/>
    <w:rsid w:val="00D65C08"/>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48E"/>
    <w:rsid w:val="00D73874"/>
    <w:rsid w:val="00D73999"/>
    <w:rsid w:val="00D73BA2"/>
    <w:rsid w:val="00D741B5"/>
    <w:rsid w:val="00D745B1"/>
    <w:rsid w:val="00D746C0"/>
    <w:rsid w:val="00D74732"/>
    <w:rsid w:val="00D7476B"/>
    <w:rsid w:val="00D7490F"/>
    <w:rsid w:val="00D74C8E"/>
    <w:rsid w:val="00D74D7C"/>
    <w:rsid w:val="00D74E6D"/>
    <w:rsid w:val="00D7528D"/>
    <w:rsid w:val="00D752AB"/>
    <w:rsid w:val="00D756E2"/>
    <w:rsid w:val="00D7579B"/>
    <w:rsid w:val="00D75BF7"/>
    <w:rsid w:val="00D75CAB"/>
    <w:rsid w:val="00D762CA"/>
    <w:rsid w:val="00D7639B"/>
    <w:rsid w:val="00D76D71"/>
    <w:rsid w:val="00D77979"/>
    <w:rsid w:val="00D77AE5"/>
    <w:rsid w:val="00D77C37"/>
    <w:rsid w:val="00D80832"/>
    <w:rsid w:val="00D80AE1"/>
    <w:rsid w:val="00D80B9D"/>
    <w:rsid w:val="00D80DDC"/>
    <w:rsid w:val="00D810B9"/>
    <w:rsid w:val="00D81211"/>
    <w:rsid w:val="00D813AD"/>
    <w:rsid w:val="00D81D47"/>
    <w:rsid w:val="00D81FF9"/>
    <w:rsid w:val="00D82381"/>
    <w:rsid w:val="00D82462"/>
    <w:rsid w:val="00D82A53"/>
    <w:rsid w:val="00D82F9A"/>
    <w:rsid w:val="00D83125"/>
    <w:rsid w:val="00D83171"/>
    <w:rsid w:val="00D8328F"/>
    <w:rsid w:val="00D833F6"/>
    <w:rsid w:val="00D83424"/>
    <w:rsid w:val="00D83C67"/>
    <w:rsid w:val="00D843BB"/>
    <w:rsid w:val="00D85367"/>
    <w:rsid w:val="00D857A3"/>
    <w:rsid w:val="00D85F7D"/>
    <w:rsid w:val="00D86099"/>
    <w:rsid w:val="00D86484"/>
    <w:rsid w:val="00D869BD"/>
    <w:rsid w:val="00D86A62"/>
    <w:rsid w:val="00D86BD1"/>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746"/>
    <w:rsid w:val="00D92CFD"/>
    <w:rsid w:val="00D92F99"/>
    <w:rsid w:val="00D92FBE"/>
    <w:rsid w:val="00D93713"/>
    <w:rsid w:val="00D93A95"/>
    <w:rsid w:val="00D93CCE"/>
    <w:rsid w:val="00D93D38"/>
    <w:rsid w:val="00D9413A"/>
    <w:rsid w:val="00D9431F"/>
    <w:rsid w:val="00D94655"/>
    <w:rsid w:val="00D94852"/>
    <w:rsid w:val="00D94903"/>
    <w:rsid w:val="00D94D2D"/>
    <w:rsid w:val="00D95247"/>
    <w:rsid w:val="00D9569B"/>
    <w:rsid w:val="00D96111"/>
    <w:rsid w:val="00D9680F"/>
    <w:rsid w:val="00D96DF9"/>
    <w:rsid w:val="00D97525"/>
    <w:rsid w:val="00D978AB"/>
    <w:rsid w:val="00D979A8"/>
    <w:rsid w:val="00D97CFC"/>
    <w:rsid w:val="00D97E6C"/>
    <w:rsid w:val="00D97E73"/>
    <w:rsid w:val="00D97F15"/>
    <w:rsid w:val="00D97FAE"/>
    <w:rsid w:val="00DA05CC"/>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287"/>
    <w:rsid w:val="00DA33E6"/>
    <w:rsid w:val="00DA3702"/>
    <w:rsid w:val="00DA3834"/>
    <w:rsid w:val="00DA3D55"/>
    <w:rsid w:val="00DA40CB"/>
    <w:rsid w:val="00DA49E4"/>
    <w:rsid w:val="00DA4FD5"/>
    <w:rsid w:val="00DA54D1"/>
    <w:rsid w:val="00DA568D"/>
    <w:rsid w:val="00DA5A1A"/>
    <w:rsid w:val="00DA5CD1"/>
    <w:rsid w:val="00DA5D9E"/>
    <w:rsid w:val="00DA5DB2"/>
    <w:rsid w:val="00DA5DE7"/>
    <w:rsid w:val="00DA678A"/>
    <w:rsid w:val="00DA69F5"/>
    <w:rsid w:val="00DA6C72"/>
    <w:rsid w:val="00DA6D81"/>
    <w:rsid w:val="00DA6DF4"/>
    <w:rsid w:val="00DA6E59"/>
    <w:rsid w:val="00DA704B"/>
    <w:rsid w:val="00DA73FC"/>
    <w:rsid w:val="00DA7428"/>
    <w:rsid w:val="00DA7831"/>
    <w:rsid w:val="00DA788C"/>
    <w:rsid w:val="00DA7C79"/>
    <w:rsid w:val="00DA7D38"/>
    <w:rsid w:val="00DB00AE"/>
    <w:rsid w:val="00DB0146"/>
    <w:rsid w:val="00DB016A"/>
    <w:rsid w:val="00DB0614"/>
    <w:rsid w:val="00DB0771"/>
    <w:rsid w:val="00DB087C"/>
    <w:rsid w:val="00DB0DFC"/>
    <w:rsid w:val="00DB0E4C"/>
    <w:rsid w:val="00DB1394"/>
    <w:rsid w:val="00DB146D"/>
    <w:rsid w:val="00DB16D9"/>
    <w:rsid w:val="00DB1876"/>
    <w:rsid w:val="00DB1D22"/>
    <w:rsid w:val="00DB1EF4"/>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9C7"/>
    <w:rsid w:val="00DB5B13"/>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331"/>
    <w:rsid w:val="00DC082F"/>
    <w:rsid w:val="00DC0918"/>
    <w:rsid w:val="00DC0947"/>
    <w:rsid w:val="00DC0B2C"/>
    <w:rsid w:val="00DC0BFE"/>
    <w:rsid w:val="00DC0C55"/>
    <w:rsid w:val="00DC0DA5"/>
    <w:rsid w:val="00DC1212"/>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75"/>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7A1"/>
    <w:rsid w:val="00DD1835"/>
    <w:rsid w:val="00DD1898"/>
    <w:rsid w:val="00DD1B56"/>
    <w:rsid w:val="00DD203B"/>
    <w:rsid w:val="00DD21A4"/>
    <w:rsid w:val="00DD24DD"/>
    <w:rsid w:val="00DD25A1"/>
    <w:rsid w:val="00DD2CB6"/>
    <w:rsid w:val="00DD2F40"/>
    <w:rsid w:val="00DD2FC3"/>
    <w:rsid w:val="00DD3272"/>
    <w:rsid w:val="00DD354A"/>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AF"/>
    <w:rsid w:val="00DE0EC4"/>
    <w:rsid w:val="00DE135B"/>
    <w:rsid w:val="00DE1362"/>
    <w:rsid w:val="00DE18E7"/>
    <w:rsid w:val="00DE1FB6"/>
    <w:rsid w:val="00DE1FED"/>
    <w:rsid w:val="00DE23E4"/>
    <w:rsid w:val="00DE2C7E"/>
    <w:rsid w:val="00DE311D"/>
    <w:rsid w:val="00DE36E3"/>
    <w:rsid w:val="00DE3DB0"/>
    <w:rsid w:val="00DE4638"/>
    <w:rsid w:val="00DE4783"/>
    <w:rsid w:val="00DE4B16"/>
    <w:rsid w:val="00DE4BE1"/>
    <w:rsid w:val="00DE4CBB"/>
    <w:rsid w:val="00DE4CCC"/>
    <w:rsid w:val="00DE50A2"/>
    <w:rsid w:val="00DE531B"/>
    <w:rsid w:val="00DE557C"/>
    <w:rsid w:val="00DE5A54"/>
    <w:rsid w:val="00DE5D12"/>
    <w:rsid w:val="00DE62B8"/>
    <w:rsid w:val="00DE630B"/>
    <w:rsid w:val="00DE68D1"/>
    <w:rsid w:val="00DE6A75"/>
    <w:rsid w:val="00DE6ABD"/>
    <w:rsid w:val="00DE6B72"/>
    <w:rsid w:val="00DE70F5"/>
    <w:rsid w:val="00DE78AF"/>
    <w:rsid w:val="00DF002D"/>
    <w:rsid w:val="00DF0C34"/>
    <w:rsid w:val="00DF0ECD"/>
    <w:rsid w:val="00DF107F"/>
    <w:rsid w:val="00DF16E3"/>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BBC"/>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50D"/>
    <w:rsid w:val="00E1067A"/>
    <w:rsid w:val="00E107BC"/>
    <w:rsid w:val="00E10C3B"/>
    <w:rsid w:val="00E10DDB"/>
    <w:rsid w:val="00E10E91"/>
    <w:rsid w:val="00E10F9E"/>
    <w:rsid w:val="00E11258"/>
    <w:rsid w:val="00E11D4B"/>
    <w:rsid w:val="00E11DBC"/>
    <w:rsid w:val="00E12495"/>
    <w:rsid w:val="00E128A4"/>
    <w:rsid w:val="00E1304A"/>
    <w:rsid w:val="00E13984"/>
    <w:rsid w:val="00E13DBF"/>
    <w:rsid w:val="00E13F1C"/>
    <w:rsid w:val="00E1414F"/>
    <w:rsid w:val="00E143F8"/>
    <w:rsid w:val="00E148CD"/>
    <w:rsid w:val="00E149D4"/>
    <w:rsid w:val="00E14B62"/>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381"/>
    <w:rsid w:val="00E2051A"/>
    <w:rsid w:val="00E205BD"/>
    <w:rsid w:val="00E20911"/>
    <w:rsid w:val="00E21527"/>
    <w:rsid w:val="00E21761"/>
    <w:rsid w:val="00E21947"/>
    <w:rsid w:val="00E2199C"/>
    <w:rsid w:val="00E21B69"/>
    <w:rsid w:val="00E21E04"/>
    <w:rsid w:val="00E220EC"/>
    <w:rsid w:val="00E22BFB"/>
    <w:rsid w:val="00E231CC"/>
    <w:rsid w:val="00E232AE"/>
    <w:rsid w:val="00E232C4"/>
    <w:rsid w:val="00E2358F"/>
    <w:rsid w:val="00E2398D"/>
    <w:rsid w:val="00E23F3F"/>
    <w:rsid w:val="00E24232"/>
    <w:rsid w:val="00E24247"/>
    <w:rsid w:val="00E2425B"/>
    <w:rsid w:val="00E24CBC"/>
    <w:rsid w:val="00E2522C"/>
    <w:rsid w:val="00E25344"/>
    <w:rsid w:val="00E25729"/>
    <w:rsid w:val="00E25B31"/>
    <w:rsid w:val="00E25F8B"/>
    <w:rsid w:val="00E25FC4"/>
    <w:rsid w:val="00E26021"/>
    <w:rsid w:val="00E26201"/>
    <w:rsid w:val="00E265D8"/>
    <w:rsid w:val="00E271AB"/>
    <w:rsid w:val="00E3036F"/>
    <w:rsid w:val="00E30424"/>
    <w:rsid w:val="00E30997"/>
    <w:rsid w:val="00E30BC8"/>
    <w:rsid w:val="00E3179B"/>
    <w:rsid w:val="00E31935"/>
    <w:rsid w:val="00E31C63"/>
    <w:rsid w:val="00E32381"/>
    <w:rsid w:val="00E323E8"/>
    <w:rsid w:val="00E323F2"/>
    <w:rsid w:val="00E32DC0"/>
    <w:rsid w:val="00E33D17"/>
    <w:rsid w:val="00E33F01"/>
    <w:rsid w:val="00E33F2A"/>
    <w:rsid w:val="00E341C4"/>
    <w:rsid w:val="00E34298"/>
    <w:rsid w:val="00E342DB"/>
    <w:rsid w:val="00E34EFE"/>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E8"/>
    <w:rsid w:val="00E41DFF"/>
    <w:rsid w:val="00E426DE"/>
    <w:rsid w:val="00E427DF"/>
    <w:rsid w:val="00E42942"/>
    <w:rsid w:val="00E43137"/>
    <w:rsid w:val="00E4314B"/>
    <w:rsid w:val="00E43379"/>
    <w:rsid w:val="00E438E0"/>
    <w:rsid w:val="00E43AFF"/>
    <w:rsid w:val="00E43B17"/>
    <w:rsid w:val="00E43B28"/>
    <w:rsid w:val="00E43D51"/>
    <w:rsid w:val="00E43F0E"/>
    <w:rsid w:val="00E442D1"/>
    <w:rsid w:val="00E4483C"/>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14E"/>
    <w:rsid w:val="00E51276"/>
    <w:rsid w:val="00E51708"/>
    <w:rsid w:val="00E519DB"/>
    <w:rsid w:val="00E52562"/>
    <w:rsid w:val="00E5256C"/>
    <w:rsid w:val="00E53376"/>
    <w:rsid w:val="00E53412"/>
    <w:rsid w:val="00E53754"/>
    <w:rsid w:val="00E5392C"/>
    <w:rsid w:val="00E53CF4"/>
    <w:rsid w:val="00E53E0E"/>
    <w:rsid w:val="00E53ECD"/>
    <w:rsid w:val="00E54063"/>
    <w:rsid w:val="00E54278"/>
    <w:rsid w:val="00E549DE"/>
    <w:rsid w:val="00E54E20"/>
    <w:rsid w:val="00E55689"/>
    <w:rsid w:val="00E56054"/>
    <w:rsid w:val="00E56329"/>
    <w:rsid w:val="00E5647B"/>
    <w:rsid w:val="00E5652C"/>
    <w:rsid w:val="00E56612"/>
    <w:rsid w:val="00E566BE"/>
    <w:rsid w:val="00E566D5"/>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7C3"/>
    <w:rsid w:val="00E64B0D"/>
    <w:rsid w:val="00E64C47"/>
    <w:rsid w:val="00E64E63"/>
    <w:rsid w:val="00E64F34"/>
    <w:rsid w:val="00E65175"/>
    <w:rsid w:val="00E6527D"/>
    <w:rsid w:val="00E65900"/>
    <w:rsid w:val="00E65C06"/>
    <w:rsid w:val="00E66345"/>
    <w:rsid w:val="00E66598"/>
    <w:rsid w:val="00E665A3"/>
    <w:rsid w:val="00E673CE"/>
    <w:rsid w:val="00E67CA3"/>
    <w:rsid w:val="00E67D42"/>
    <w:rsid w:val="00E704A9"/>
    <w:rsid w:val="00E70B5A"/>
    <w:rsid w:val="00E714D7"/>
    <w:rsid w:val="00E71BCC"/>
    <w:rsid w:val="00E71C67"/>
    <w:rsid w:val="00E71CC2"/>
    <w:rsid w:val="00E71DED"/>
    <w:rsid w:val="00E721DC"/>
    <w:rsid w:val="00E72303"/>
    <w:rsid w:val="00E72590"/>
    <w:rsid w:val="00E72FC8"/>
    <w:rsid w:val="00E730BC"/>
    <w:rsid w:val="00E73248"/>
    <w:rsid w:val="00E732F5"/>
    <w:rsid w:val="00E737DA"/>
    <w:rsid w:val="00E73879"/>
    <w:rsid w:val="00E73A18"/>
    <w:rsid w:val="00E7463A"/>
    <w:rsid w:val="00E75427"/>
    <w:rsid w:val="00E757E9"/>
    <w:rsid w:val="00E759DE"/>
    <w:rsid w:val="00E75E82"/>
    <w:rsid w:val="00E762C6"/>
    <w:rsid w:val="00E76399"/>
    <w:rsid w:val="00E763AD"/>
    <w:rsid w:val="00E7680D"/>
    <w:rsid w:val="00E76A11"/>
    <w:rsid w:val="00E76F41"/>
    <w:rsid w:val="00E7715F"/>
    <w:rsid w:val="00E771A7"/>
    <w:rsid w:val="00E77549"/>
    <w:rsid w:val="00E77687"/>
    <w:rsid w:val="00E7787F"/>
    <w:rsid w:val="00E77A28"/>
    <w:rsid w:val="00E77CE8"/>
    <w:rsid w:val="00E807A0"/>
    <w:rsid w:val="00E8085A"/>
    <w:rsid w:val="00E8092D"/>
    <w:rsid w:val="00E80D21"/>
    <w:rsid w:val="00E816BD"/>
    <w:rsid w:val="00E81891"/>
    <w:rsid w:val="00E81C4F"/>
    <w:rsid w:val="00E81D87"/>
    <w:rsid w:val="00E81E33"/>
    <w:rsid w:val="00E824CC"/>
    <w:rsid w:val="00E826D5"/>
    <w:rsid w:val="00E8289C"/>
    <w:rsid w:val="00E82B06"/>
    <w:rsid w:val="00E8372C"/>
    <w:rsid w:val="00E83FBF"/>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9BD"/>
    <w:rsid w:val="00E86CE4"/>
    <w:rsid w:val="00E87033"/>
    <w:rsid w:val="00E87399"/>
    <w:rsid w:val="00E875EA"/>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406"/>
    <w:rsid w:val="00E97D98"/>
    <w:rsid w:val="00EA0015"/>
    <w:rsid w:val="00EA0022"/>
    <w:rsid w:val="00EA037C"/>
    <w:rsid w:val="00EA0480"/>
    <w:rsid w:val="00EA06D2"/>
    <w:rsid w:val="00EA12EA"/>
    <w:rsid w:val="00EA1793"/>
    <w:rsid w:val="00EA1A33"/>
    <w:rsid w:val="00EA1E3A"/>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AE4"/>
    <w:rsid w:val="00EA4DA8"/>
    <w:rsid w:val="00EA4EAD"/>
    <w:rsid w:val="00EA4F48"/>
    <w:rsid w:val="00EA4FF0"/>
    <w:rsid w:val="00EA5305"/>
    <w:rsid w:val="00EA5414"/>
    <w:rsid w:val="00EA5468"/>
    <w:rsid w:val="00EA5CA2"/>
    <w:rsid w:val="00EA5E00"/>
    <w:rsid w:val="00EA623F"/>
    <w:rsid w:val="00EA66A7"/>
    <w:rsid w:val="00EA69C1"/>
    <w:rsid w:val="00EA6AEA"/>
    <w:rsid w:val="00EA7116"/>
    <w:rsid w:val="00EA712A"/>
    <w:rsid w:val="00EA7160"/>
    <w:rsid w:val="00EA7410"/>
    <w:rsid w:val="00EA7761"/>
    <w:rsid w:val="00EA777F"/>
    <w:rsid w:val="00EA7FB1"/>
    <w:rsid w:val="00EB00D2"/>
    <w:rsid w:val="00EB015A"/>
    <w:rsid w:val="00EB0259"/>
    <w:rsid w:val="00EB02CE"/>
    <w:rsid w:val="00EB02CF"/>
    <w:rsid w:val="00EB0456"/>
    <w:rsid w:val="00EB04DF"/>
    <w:rsid w:val="00EB0622"/>
    <w:rsid w:val="00EB0C20"/>
    <w:rsid w:val="00EB11CF"/>
    <w:rsid w:val="00EB126D"/>
    <w:rsid w:val="00EB14D2"/>
    <w:rsid w:val="00EB161B"/>
    <w:rsid w:val="00EB1645"/>
    <w:rsid w:val="00EB202D"/>
    <w:rsid w:val="00EB20C6"/>
    <w:rsid w:val="00EB2242"/>
    <w:rsid w:val="00EB2E1E"/>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A42"/>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A9"/>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2D5"/>
    <w:rsid w:val="00ED3300"/>
    <w:rsid w:val="00ED3981"/>
    <w:rsid w:val="00ED446F"/>
    <w:rsid w:val="00ED4770"/>
    <w:rsid w:val="00ED4E48"/>
    <w:rsid w:val="00ED507C"/>
    <w:rsid w:val="00ED515F"/>
    <w:rsid w:val="00ED548D"/>
    <w:rsid w:val="00ED5499"/>
    <w:rsid w:val="00ED566C"/>
    <w:rsid w:val="00ED5B3B"/>
    <w:rsid w:val="00ED5DA5"/>
    <w:rsid w:val="00ED642A"/>
    <w:rsid w:val="00ED64D2"/>
    <w:rsid w:val="00ED6592"/>
    <w:rsid w:val="00ED6611"/>
    <w:rsid w:val="00ED692F"/>
    <w:rsid w:val="00ED70E7"/>
    <w:rsid w:val="00ED71DA"/>
    <w:rsid w:val="00ED72CB"/>
    <w:rsid w:val="00ED7485"/>
    <w:rsid w:val="00ED75F4"/>
    <w:rsid w:val="00ED7855"/>
    <w:rsid w:val="00ED7B46"/>
    <w:rsid w:val="00ED7B63"/>
    <w:rsid w:val="00ED7FD2"/>
    <w:rsid w:val="00EE06A9"/>
    <w:rsid w:val="00EE0AD7"/>
    <w:rsid w:val="00EE0B5B"/>
    <w:rsid w:val="00EE2C9A"/>
    <w:rsid w:val="00EE2D20"/>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2D"/>
    <w:rsid w:val="00EE4DCD"/>
    <w:rsid w:val="00EE5268"/>
    <w:rsid w:val="00EE530C"/>
    <w:rsid w:val="00EE5D06"/>
    <w:rsid w:val="00EE6081"/>
    <w:rsid w:val="00EE661C"/>
    <w:rsid w:val="00EE693B"/>
    <w:rsid w:val="00EE7206"/>
    <w:rsid w:val="00EE7B57"/>
    <w:rsid w:val="00EE7D75"/>
    <w:rsid w:val="00EF0A89"/>
    <w:rsid w:val="00EF0B82"/>
    <w:rsid w:val="00EF116C"/>
    <w:rsid w:val="00EF1232"/>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088"/>
    <w:rsid w:val="00EF5317"/>
    <w:rsid w:val="00EF5654"/>
    <w:rsid w:val="00EF5AD3"/>
    <w:rsid w:val="00EF5ADD"/>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551"/>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D"/>
    <w:rsid w:val="00F0744F"/>
    <w:rsid w:val="00F074C1"/>
    <w:rsid w:val="00F07845"/>
    <w:rsid w:val="00F07970"/>
    <w:rsid w:val="00F07BEC"/>
    <w:rsid w:val="00F07D55"/>
    <w:rsid w:val="00F07F25"/>
    <w:rsid w:val="00F07F97"/>
    <w:rsid w:val="00F105D3"/>
    <w:rsid w:val="00F10C62"/>
    <w:rsid w:val="00F112C7"/>
    <w:rsid w:val="00F11629"/>
    <w:rsid w:val="00F12587"/>
    <w:rsid w:val="00F126B0"/>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0F0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328"/>
    <w:rsid w:val="00F26450"/>
    <w:rsid w:val="00F267C0"/>
    <w:rsid w:val="00F26C78"/>
    <w:rsid w:val="00F27039"/>
    <w:rsid w:val="00F27B3B"/>
    <w:rsid w:val="00F27C87"/>
    <w:rsid w:val="00F30277"/>
    <w:rsid w:val="00F3029E"/>
    <w:rsid w:val="00F3046A"/>
    <w:rsid w:val="00F3050E"/>
    <w:rsid w:val="00F306AD"/>
    <w:rsid w:val="00F30BCD"/>
    <w:rsid w:val="00F30EC0"/>
    <w:rsid w:val="00F315F2"/>
    <w:rsid w:val="00F31CCA"/>
    <w:rsid w:val="00F3245D"/>
    <w:rsid w:val="00F327D9"/>
    <w:rsid w:val="00F3292E"/>
    <w:rsid w:val="00F32C06"/>
    <w:rsid w:val="00F32C1A"/>
    <w:rsid w:val="00F32D2A"/>
    <w:rsid w:val="00F32D75"/>
    <w:rsid w:val="00F32F18"/>
    <w:rsid w:val="00F33589"/>
    <w:rsid w:val="00F33AC0"/>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AEC"/>
    <w:rsid w:val="00F43C48"/>
    <w:rsid w:val="00F440B0"/>
    <w:rsid w:val="00F44D73"/>
    <w:rsid w:val="00F45E2F"/>
    <w:rsid w:val="00F46254"/>
    <w:rsid w:val="00F46976"/>
    <w:rsid w:val="00F46C62"/>
    <w:rsid w:val="00F46FE3"/>
    <w:rsid w:val="00F4721A"/>
    <w:rsid w:val="00F4733B"/>
    <w:rsid w:val="00F473F5"/>
    <w:rsid w:val="00F4783F"/>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002"/>
    <w:rsid w:val="00F531D0"/>
    <w:rsid w:val="00F53248"/>
    <w:rsid w:val="00F5375F"/>
    <w:rsid w:val="00F53D32"/>
    <w:rsid w:val="00F543B8"/>
    <w:rsid w:val="00F54772"/>
    <w:rsid w:val="00F5497A"/>
    <w:rsid w:val="00F54C49"/>
    <w:rsid w:val="00F5578E"/>
    <w:rsid w:val="00F557DD"/>
    <w:rsid w:val="00F55814"/>
    <w:rsid w:val="00F55BF3"/>
    <w:rsid w:val="00F55C72"/>
    <w:rsid w:val="00F55FE1"/>
    <w:rsid w:val="00F56073"/>
    <w:rsid w:val="00F56247"/>
    <w:rsid w:val="00F563B3"/>
    <w:rsid w:val="00F56467"/>
    <w:rsid w:val="00F566A5"/>
    <w:rsid w:val="00F569C5"/>
    <w:rsid w:val="00F57194"/>
    <w:rsid w:val="00F578CB"/>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934"/>
    <w:rsid w:val="00F66B99"/>
    <w:rsid w:val="00F66C9E"/>
    <w:rsid w:val="00F66E09"/>
    <w:rsid w:val="00F67154"/>
    <w:rsid w:val="00F675DD"/>
    <w:rsid w:val="00F67A00"/>
    <w:rsid w:val="00F67C61"/>
    <w:rsid w:val="00F70445"/>
    <w:rsid w:val="00F7056D"/>
    <w:rsid w:val="00F706FC"/>
    <w:rsid w:val="00F70CEC"/>
    <w:rsid w:val="00F71075"/>
    <w:rsid w:val="00F712DA"/>
    <w:rsid w:val="00F715AE"/>
    <w:rsid w:val="00F717B9"/>
    <w:rsid w:val="00F71933"/>
    <w:rsid w:val="00F71A9B"/>
    <w:rsid w:val="00F71D88"/>
    <w:rsid w:val="00F72090"/>
    <w:rsid w:val="00F7213F"/>
    <w:rsid w:val="00F72308"/>
    <w:rsid w:val="00F7287C"/>
    <w:rsid w:val="00F72B15"/>
    <w:rsid w:val="00F72ED1"/>
    <w:rsid w:val="00F72FFE"/>
    <w:rsid w:val="00F730E4"/>
    <w:rsid w:val="00F73125"/>
    <w:rsid w:val="00F736BB"/>
    <w:rsid w:val="00F7376A"/>
    <w:rsid w:val="00F73B4F"/>
    <w:rsid w:val="00F73B7A"/>
    <w:rsid w:val="00F73CCD"/>
    <w:rsid w:val="00F740F0"/>
    <w:rsid w:val="00F74168"/>
    <w:rsid w:val="00F74450"/>
    <w:rsid w:val="00F74AF0"/>
    <w:rsid w:val="00F74B6C"/>
    <w:rsid w:val="00F74C46"/>
    <w:rsid w:val="00F74EDA"/>
    <w:rsid w:val="00F757B0"/>
    <w:rsid w:val="00F75F18"/>
    <w:rsid w:val="00F76268"/>
    <w:rsid w:val="00F7631E"/>
    <w:rsid w:val="00F76C5B"/>
    <w:rsid w:val="00F76CA0"/>
    <w:rsid w:val="00F76DEB"/>
    <w:rsid w:val="00F76F05"/>
    <w:rsid w:val="00F76F3C"/>
    <w:rsid w:val="00F77410"/>
    <w:rsid w:val="00F7756D"/>
    <w:rsid w:val="00F800B8"/>
    <w:rsid w:val="00F8048C"/>
    <w:rsid w:val="00F8080D"/>
    <w:rsid w:val="00F80AB0"/>
    <w:rsid w:val="00F80B70"/>
    <w:rsid w:val="00F810F7"/>
    <w:rsid w:val="00F811BF"/>
    <w:rsid w:val="00F817A9"/>
    <w:rsid w:val="00F81BFF"/>
    <w:rsid w:val="00F81E83"/>
    <w:rsid w:val="00F82526"/>
    <w:rsid w:val="00F82977"/>
    <w:rsid w:val="00F82C4E"/>
    <w:rsid w:val="00F82DEC"/>
    <w:rsid w:val="00F8306A"/>
    <w:rsid w:val="00F8316B"/>
    <w:rsid w:val="00F83199"/>
    <w:rsid w:val="00F831CD"/>
    <w:rsid w:val="00F8339F"/>
    <w:rsid w:val="00F8350A"/>
    <w:rsid w:val="00F83C0C"/>
    <w:rsid w:val="00F84EE0"/>
    <w:rsid w:val="00F85214"/>
    <w:rsid w:val="00F852B2"/>
    <w:rsid w:val="00F853B7"/>
    <w:rsid w:val="00F85445"/>
    <w:rsid w:val="00F85556"/>
    <w:rsid w:val="00F85701"/>
    <w:rsid w:val="00F85999"/>
    <w:rsid w:val="00F859BE"/>
    <w:rsid w:val="00F85DA4"/>
    <w:rsid w:val="00F85DFF"/>
    <w:rsid w:val="00F866F1"/>
    <w:rsid w:val="00F86927"/>
    <w:rsid w:val="00F86AB7"/>
    <w:rsid w:val="00F870BF"/>
    <w:rsid w:val="00F870C5"/>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1D62"/>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4C62"/>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A7FB9"/>
    <w:rsid w:val="00FA7FEF"/>
    <w:rsid w:val="00FB00EE"/>
    <w:rsid w:val="00FB052B"/>
    <w:rsid w:val="00FB08E9"/>
    <w:rsid w:val="00FB0BBC"/>
    <w:rsid w:val="00FB0BE0"/>
    <w:rsid w:val="00FB0C02"/>
    <w:rsid w:val="00FB0C4E"/>
    <w:rsid w:val="00FB1349"/>
    <w:rsid w:val="00FB16A2"/>
    <w:rsid w:val="00FB1E7E"/>
    <w:rsid w:val="00FB1ED7"/>
    <w:rsid w:val="00FB1F08"/>
    <w:rsid w:val="00FB1F4D"/>
    <w:rsid w:val="00FB1FF4"/>
    <w:rsid w:val="00FB23D2"/>
    <w:rsid w:val="00FB2617"/>
    <w:rsid w:val="00FB26F4"/>
    <w:rsid w:val="00FB2700"/>
    <w:rsid w:val="00FB285A"/>
    <w:rsid w:val="00FB28AE"/>
    <w:rsid w:val="00FB30A6"/>
    <w:rsid w:val="00FB3263"/>
    <w:rsid w:val="00FB3790"/>
    <w:rsid w:val="00FB3AC0"/>
    <w:rsid w:val="00FB3C19"/>
    <w:rsid w:val="00FB3E9E"/>
    <w:rsid w:val="00FB4396"/>
    <w:rsid w:val="00FB448F"/>
    <w:rsid w:val="00FB4ACD"/>
    <w:rsid w:val="00FB4D2E"/>
    <w:rsid w:val="00FB4E5C"/>
    <w:rsid w:val="00FB50F6"/>
    <w:rsid w:val="00FB524E"/>
    <w:rsid w:val="00FB5434"/>
    <w:rsid w:val="00FB5A6C"/>
    <w:rsid w:val="00FB5C6A"/>
    <w:rsid w:val="00FB5DFD"/>
    <w:rsid w:val="00FB61C5"/>
    <w:rsid w:val="00FB647B"/>
    <w:rsid w:val="00FB6896"/>
    <w:rsid w:val="00FB6940"/>
    <w:rsid w:val="00FB695F"/>
    <w:rsid w:val="00FB6C23"/>
    <w:rsid w:val="00FB739C"/>
    <w:rsid w:val="00FB7B56"/>
    <w:rsid w:val="00FB7E19"/>
    <w:rsid w:val="00FB7FF1"/>
    <w:rsid w:val="00FC0140"/>
    <w:rsid w:val="00FC0710"/>
    <w:rsid w:val="00FC095D"/>
    <w:rsid w:val="00FC0964"/>
    <w:rsid w:val="00FC0CA2"/>
    <w:rsid w:val="00FC0CF7"/>
    <w:rsid w:val="00FC14EE"/>
    <w:rsid w:val="00FC1ADF"/>
    <w:rsid w:val="00FC23DA"/>
    <w:rsid w:val="00FC28E3"/>
    <w:rsid w:val="00FC2BE0"/>
    <w:rsid w:val="00FC2E8E"/>
    <w:rsid w:val="00FC33E0"/>
    <w:rsid w:val="00FC379F"/>
    <w:rsid w:val="00FC51B6"/>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603"/>
    <w:rsid w:val="00FD18A2"/>
    <w:rsid w:val="00FD1BDB"/>
    <w:rsid w:val="00FD2006"/>
    <w:rsid w:val="00FD22DC"/>
    <w:rsid w:val="00FD24DD"/>
    <w:rsid w:val="00FD2C1D"/>
    <w:rsid w:val="00FD2DDE"/>
    <w:rsid w:val="00FD2F21"/>
    <w:rsid w:val="00FD3B8B"/>
    <w:rsid w:val="00FD3F1F"/>
    <w:rsid w:val="00FD4012"/>
    <w:rsid w:val="00FD4213"/>
    <w:rsid w:val="00FD4498"/>
    <w:rsid w:val="00FD484D"/>
    <w:rsid w:val="00FD48EC"/>
    <w:rsid w:val="00FD4B2B"/>
    <w:rsid w:val="00FD591A"/>
    <w:rsid w:val="00FD5B18"/>
    <w:rsid w:val="00FD5BBC"/>
    <w:rsid w:val="00FD5C72"/>
    <w:rsid w:val="00FD5C7B"/>
    <w:rsid w:val="00FD636E"/>
    <w:rsid w:val="00FD63CE"/>
    <w:rsid w:val="00FD6AA5"/>
    <w:rsid w:val="00FD6B74"/>
    <w:rsid w:val="00FD6F35"/>
    <w:rsid w:val="00FD74DC"/>
    <w:rsid w:val="00FD7583"/>
    <w:rsid w:val="00FD76B4"/>
    <w:rsid w:val="00FD77A2"/>
    <w:rsid w:val="00FD7AA6"/>
    <w:rsid w:val="00FD7AD8"/>
    <w:rsid w:val="00FD7C26"/>
    <w:rsid w:val="00FE02F2"/>
    <w:rsid w:val="00FE041C"/>
    <w:rsid w:val="00FE05B2"/>
    <w:rsid w:val="00FE07F6"/>
    <w:rsid w:val="00FE0BD1"/>
    <w:rsid w:val="00FE0F5D"/>
    <w:rsid w:val="00FE13B7"/>
    <w:rsid w:val="00FE1606"/>
    <w:rsid w:val="00FE16FC"/>
    <w:rsid w:val="00FE171A"/>
    <w:rsid w:val="00FE1A01"/>
    <w:rsid w:val="00FE1D53"/>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A7E"/>
    <w:rsid w:val="00FF1C62"/>
    <w:rsid w:val="00FF1EC0"/>
    <w:rsid w:val="00FF1F5B"/>
    <w:rsid w:val="00FF2055"/>
    <w:rsid w:val="00FF20FB"/>
    <w:rsid w:val="00FF22B8"/>
    <w:rsid w:val="00FF2330"/>
    <w:rsid w:val="00FF2A5A"/>
    <w:rsid w:val="00FF3462"/>
    <w:rsid w:val="00FF3890"/>
    <w:rsid w:val="00FF3AC8"/>
    <w:rsid w:val="00FF3B1D"/>
    <w:rsid w:val="00FF3B3A"/>
    <w:rsid w:val="00FF3BBA"/>
    <w:rsid w:val="00FF4036"/>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 w:val="0137EDE6"/>
    <w:rsid w:val="01410A5C"/>
    <w:rsid w:val="01ED45AF"/>
    <w:rsid w:val="033F1C5B"/>
    <w:rsid w:val="040AA729"/>
    <w:rsid w:val="04AF335A"/>
    <w:rsid w:val="04F3A4DF"/>
    <w:rsid w:val="05D01C08"/>
    <w:rsid w:val="05F42FE5"/>
    <w:rsid w:val="0603A54F"/>
    <w:rsid w:val="062ACB2A"/>
    <w:rsid w:val="06FB10BD"/>
    <w:rsid w:val="0825C093"/>
    <w:rsid w:val="085623A7"/>
    <w:rsid w:val="08655AAD"/>
    <w:rsid w:val="089649A6"/>
    <w:rsid w:val="08CF3A5A"/>
    <w:rsid w:val="08E53B89"/>
    <w:rsid w:val="08FD2963"/>
    <w:rsid w:val="0A61BD6A"/>
    <w:rsid w:val="0BCE81E0"/>
    <w:rsid w:val="0CF107C2"/>
    <w:rsid w:val="0D298937"/>
    <w:rsid w:val="0D4DB43A"/>
    <w:rsid w:val="0DAB57B9"/>
    <w:rsid w:val="0F826083"/>
    <w:rsid w:val="10939A7B"/>
    <w:rsid w:val="10DE004D"/>
    <w:rsid w:val="12E32476"/>
    <w:rsid w:val="13BB93FD"/>
    <w:rsid w:val="13F5C5AF"/>
    <w:rsid w:val="142424F2"/>
    <w:rsid w:val="1576439F"/>
    <w:rsid w:val="163F0BE6"/>
    <w:rsid w:val="1697D8F5"/>
    <w:rsid w:val="173D4082"/>
    <w:rsid w:val="1842CA31"/>
    <w:rsid w:val="18518B7D"/>
    <w:rsid w:val="18C1F6EF"/>
    <w:rsid w:val="18D547A5"/>
    <w:rsid w:val="191936E2"/>
    <w:rsid w:val="19A75E38"/>
    <w:rsid w:val="1AE6863E"/>
    <w:rsid w:val="1C51DF56"/>
    <w:rsid w:val="1E548F74"/>
    <w:rsid w:val="1FFDB4C8"/>
    <w:rsid w:val="201E27A0"/>
    <w:rsid w:val="219465BD"/>
    <w:rsid w:val="22919E3A"/>
    <w:rsid w:val="22A63215"/>
    <w:rsid w:val="22FDDBC7"/>
    <w:rsid w:val="231ACC67"/>
    <w:rsid w:val="235B2FCF"/>
    <w:rsid w:val="23B3B4DD"/>
    <w:rsid w:val="2469CB5C"/>
    <w:rsid w:val="250771B9"/>
    <w:rsid w:val="266305F0"/>
    <w:rsid w:val="2677361F"/>
    <w:rsid w:val="26F3BCFC"/>
    <w:rsid w:val="27820B90"/>
    <w:rsid w:val="27DFAF0F"/>
    <w:rsid w:val="27F22F01"/>
    <w:rsid w:val="28192CA3"/>
    <w:rsid w:val="28E64B08"/>
    <w:rsid w:val="28E6C5DA"/>
    <w:rsid w:val="29027355"/>
    <w:rsid w:val="291412D3"/>
    <w:rsid w:val="2B2E3079"/>
    <w:rsid w:val="2B7AAF4C"/>
    <w:rsid w:val="2C4AACDE"/>
    <w:rsid w:val="2D431888"/>
    <w:rsid w:val="2D4D4CC8"/>
    <w:rsid w:val="2DB19237"/>
    <w:rsid w:val="2E654BD1"/>
    <w:rsid w:val="2E9F1166"/>
    <w:rsid w:val="2EA22DFC"/>
    <w:rsid w:val="2F8D7784"/>
    <w:rsid w:val="2FAB1C42"/>
    <w:rsid w:val="300FE816"/>
    <w:rsid w:val="301E6066"/>
    <w:rsid w:val="30A75225"/>
    <w:rsid w:val="315ED402"/>
    <w:rsid w:val="31D31BBB"/>
    <w:rsid w:val="3272FE3A"/>
    <w:rsid w:val="32F3DB35"/>
    <w:rsid w:val="33D454E8"/>
    <w:rsid w:val="3517969E"/>
    <w:rsid w:val="35911D8B"/>
    <w:rsid w:val="3752965B"/>
    <w:rsid w:val="3756926A"/>
    <w:rsid w:val="37D731FC"/>
    <w:rsid w:val="39726AE5"/>
    <w:rsid w:val="3A32C03C"/>
    <w:rsid w:val="3A5F6F42"/>
    <w:rsid w:val="3A634A8E"/>
    <w:rsid w:val="3B545592"/>
    <w:rsid w:val="3C59C29B"/>
    <w:rsid w:val="3D1C9790"/>
    <w:rsid w:val="3DF33617"/>
    <w:rsid w:val="3E31EFBD"/>
    <w:rsid w:val="3ED4F3EA"/>
    <w:rsid w:val="3F274647"/>
    <w:rsid w:val="4272090B"/>
    <w:rsid w:val="42AA57AF"/>
    <w:rsid w:val="42B18CFA"/>
    <w:rsid w:val="42E1579B"/>
    <w:rsid w:val="43208C13"/>
    <w:rsid w:val="467657F8"/>
    <w:rsid w:val="46F3ED02"/>
    <w:rsid w:val="473916C2"/>
    <w:rsid w:val="47BD7F92"/>
    <w:rsid w:val="488294C6"/>
    <w:rsid w:val="4890DA45"/>
    <w:rsid w:val="49F0AF6A"/>
    <w:rsid w:val="4A0D0892"/>
    <w:rsid w:val="4A145EA0"/>
    <w:rsid w:val="4A202A94"/>
    <w:rsid w:val="4BE647FE"/>
    <w:rsid w:val="4CDAA269"/>
    <w:rsid w:val="4D2A692D"/>
    <w:rsid w:val="4D67A567"/>
    <w:rsid w:val="4E73939D"/>
    <w:rsid w:val="4F2853EE"/>
    <w:rsid w:val="50189C1F"/>
    <w:rsid w:val="51022AD2"/>
    <w:rsid w:val="513FC11B"/>
    <w:rsid w:val="51B87EBA"/>
    <w:rsid w:val="51E99F89"/>
    <w:rsid w:val="520B4056"/>
    <w:rsid w:val="522DC197"/>
    <w:rsid w:val="530E8DE3"/>
    <w:rsid w:val="537E9C24"/>
    <w:rsid w:val="53D1EEBD"/>
    <w:rsid w:val="53DE3166"/>
    <w:rsid w:val="558C4EE8"/>
    <w:rsid w:val="565C19A9"/>
    <w:rsid w:val="57A64133"/>
    <w:rsid w:val="58DEC844"/>
    <w:rsid w:val="5981CB76"/>
    <w:rsid w:val="59D92C2C"/>
    <w:rsid w:val="5ADD7C53"/>
    <w:rsid w:val="5B30386F"/>
    <w:rsid w:val="5BBA8AF4"/>
    <w:rsid w:val="5C20B276"/>
    <w:rsid w:val="5D9760CD"/>
    <w:rsid w:val="5E3F63A3"/>
    <w:rsid w:val="5F10737F"/>
    <w:rsid w:val="60480909"/>
    <w:rsid w:val="604CCE66"/>
    <w:rsid w:val="606FA9B6"/>
    <w:rsid w:val="60CFFDAE"/>
    <w:rsid w:val="62E995EA"/>
    <w:rsid w:val="63BFF708"/>
    <w:rsid w:val="63E14959"/>
    <w:rsid w:val="6428A8C0"/>
    <w:rsid w:val="64637C82"/>
    <w:rsid w:val="64AFF0BD"/>
    <w:rsid w:val="65EDD4A3"/>
    <w:rsid w:val="669B233B"/>
    <w:rsid w:val="6803A6C3"/>
    <w:rsid w:val="6834BCFA"/>
    <w:rsid w:val="6855C74A"/>
    <w:rsid w:val="68D7C7A2"/>
    <w:rsid w:val="6A7370C5"/>
    <w:rsid w:val="6ACE2A7F"/>
    <w:rsid w:val="6BE6A45A"/>
    <w:rsid w:val="6C3713A9"/>
    <w:rsid w:val="6CC70BFF"/>
    <w:rsid w:val="6E15A552"/>
    <w:rsid w:val="6E1D9D70"/>
    <w:rsid w:val="711A9C46"/>
    <w:rsid w:val="722C36C8"/>
    <w:rsid w:val="72495A39"/>
    <w:rsid w:val="735D194F"/>
    <w:rsid w:val="738A543A"/>
    <w:rsid w:val="744F9727"/>
    <w:rsid w:val="74C18B98"/>
    <w:rsid w:val="75E93C79"/>
    <w:rsid w:val="764101D6"/>
    <w:rsid w:val="7840F068"/>
    <w:rsid w:val="78FCD3F6"/>
    <w:rsid w:val="7952E916"/>
    <w:rsid w:val="79F2C1F8"/>
    <w:rsid w:val="7AB17D3D"/>
    <w:rsid w:val="7AD5A328"/>
    <w:rsid w:val="7B8BB32C"/>
    <w:rsid w:val="7BB67B07"/>
    <w:rsid w:val="7C3046D3"/>
    <w:rsid w:val="7C4BD6AD"/>
    <w:rsid w:val="7C6830D0"/>
    <w:rsid w:val="7CBD49D1"/>
    <w:rsid w:val="7D5B99B4"/>
    <w:rsid w:val="7D8CBA83"/>
    <w:rsid w:val="7D9A5EED"/>
    <w:rsid w:val="7DFA58D6"/>
    <w:rsid w:val="7E6FCE84"/>
    <w:rsid w:val="7EA5E781"/>
    <w:rsid w:val="7EEE4307"/>
    <w:rsid w:val="7FC0E67A"/>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732A9929-6443-4AEE-8B85-B5DF2DB00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outlineLvl w:val="3"/>
    </w:pPr>
    <w:rPr>
      <w:b w:val="0"/>
    </w:rPr>
  </w:style>
  <w:style w:type="paragraph" w:styleId="berschrift5">
    <w:name w:val="heading 5"/>
    <w:basedOn w:val="berschrift4"/>
    <w:next w:val="Standard"/>
    <w:link w:val="berschrift5Zchn"/>
    <w:uiPriority w:val="9"/>
    <w:qFormat/>
    <w:pPr>
      <w:numPr>
        <w:ilvl w:val="4"/>
      </w:numPr>
      <w:tabs>
        <w:tab w:val="clear" w:pos="1008"/>
      </w:tabs>
      <w:outlineLvl w:val="4"/>
    </w:pPr>
  </w:style>
  <w:style w:type="paragraph" w:styleId="berschrift6">
    <w:name w:val="heading 6"/>
    <w:basedOn w:val="berschrift5"/>
    <w:next w:val="Standard"/>
    <w:link w:val="berschrift6Zchn"/>
    <w:uiPriority w:val="9"/>
    <w:qFormat/>
    <w:pPr>
      <w:numPr>
        <w:ilvl w:val="5"/>
      </w:numPr>
      <w:tabs>
        <w:tab w:val="clear" w:pos="1152"/>
      </w:tabs>
      <w:outlineLvl w:val="5"/>
    </w:pPr>
  </w:style>
  <w:style w:type="paragraph" w:styleId="berschrift7">
    <w:name w:val="heading 7"/>
    <w:basedOn w:val="berschrift6"/>
    <w:next w:val="Standard"/>
    <w:link w:val="berschrift7Zchn"/>
    <w:uiPriority w:val="9"/>
    <w:qFormat/>
    <w:pPr>
      <w:numPr>
        <w:ilvl w:val="6"/>
      </w:numPr>
      <w:tabs>
        <w:tab w:val="clear" w:pos="1296"/>
      </w:tabs>
      <w:outlineLvl w:val="6"/>
    </w:pPr>
  </w:style>
  <w:style w:type="paragraph" w:styleId="berschrift8">
    <w:name w:val="heading 8"/>
    <w:basedOn w:val="berschrift7"/>
    <w:next w:val="Standard"/>
    <w:link w:val="berschrift8Zchn"/>
    <w:uiPriority w:val="9"/>
    <w:qFormat/>
    <w:pPr>
      <w:numPr>
        <w:ilvl w:val="7"/>
      </w:numPr>
      <w:tabs>
        <w:tab w:val="clear" w:pos="1440"/>
      </w:tabs>
      <w:outlineLvl w:val="7"/>
    </w:pPr>
  </w:style>
  <w:style w:type="paragraph" w:styleId="berschrift9">
    <w:name w:val="heading 9"/>
    <w:basedOn w:val="berschrift8"/>
    <w:next w:val="Standard"/>
    <w:link w:val="berschrift9Zchn"/>
    <w:uiPriority w:val="9"/>
    <w:qFormat/>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pPr>
  </w:style>
  <w:style w:type="paragraph" w:styleId="Listennummer2">
    <w:name w:val="List Number 2"/>
    <w:basedOn w:val="Standard"/>
    <w:semiHidden/>
    <w:pPr>
      <w:numPr>
        <w:numId w:val="8"/>
      </w:numPr>
      <w:tabs>
        <w:tab w:val="clear" w:pos="643"/>
        <w:tab w:val="num" w:pos="357"/>
      </w:tabs>
    </w:pPr>
  </w:style>
  <w:style w:type="paragraph" w:styleId="Listennummer3">
    <w:name w:val="List Number 3"/>
    <w:basedOn w:val="Standard"/>
    <w:semiHidden/>
    <w:pPr>
      <w:numPr>
        <w:numId w:val="9"/>
      </w:numPr>
      <w:tabs>
        <w:tab w:val="clear" w:pos="926"/>
        <w:tab w:val="right" w:pos="1077"/>
      </w:tabs>
    </w:pPr>
  </w:style>
  <w:style w:type="paragraph" w:styleId="Listennummer4">
    <w:name w:val="List Number 4"/>
    <w:basedOn w:val="Standard"/>
    <w:semiHidden/>
    <w:pPr>
      <w:numPr>
        <w:numId w:val="10"/>
      </w:numPr>
      <w:tabs>
        <w:tab w:val="clear" w:pos="1209"/>
        <w:tab w:val="right" w:pos="1440"/>
      </w:tabs>
    </w:pPr>
  </w:style>
  <w:style w:type="paragraph" w:styleId="Listennummer5">
    <w:name w:val="List Number 5"/>
    <w:basedOn w:val="Standard"/>
    <w:semiHidden/>
    <w:pPr>
      <w:numPr>
        <w:numId w:val="11"/>
      </w:numPr>
      <w:tabs>
        <w:tab w:val="clear" w:pos="1492"/>
        <w:tab w:val="right" w:pos="1797"/>
      </w:tabs>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pPr>
  </w:style>
  <w:style w:type="paragraph" w:styleId="Aufzhlungszeichen5">
    <w:name w:val="List Bullet 5"/>
    <w:basedOn w:val="Standard"/>
    <w:semiHidden/>
    <w:pPr>
      <w:numPr>
        <w:numId w:val="6"/>
      </w:numPr>
      <w:tabs>
        <w:tab w:val="clear" w:pos="1492"/>
        <w:tab w:val="num" w:pos="1786"/>
      </w:tabs>
    </w:pPr>
  </w:style>
  <w:style w:type="paragraph" w:styleId="Aufzhlungszeichen3">
    <w:name w:val="List Bullet 3"/>
    <w:basedOn w:val="Standard"/>
    <w:semiHidden/>
    <w:pPr>
      <w:numPr>
        <w:numId w:val="2"/>
      </w:numPr>
      <w:tabs>
        <w:tab w:val="clear" w:pos="926"/>
        <w:tab w:val="left" w:pos="1077"/>
      </w:tabs>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lang w:val="en-US"/>
    </w:rPr>
  </w:style>
  <w:style w:type="character" w:customStyle="1" w:styleId="berschrift2Zchn">
    <w:name w:val="Überschrift 2 Zchn"/>
    <w:link w:val="berschrift2"/>
    <w:uiPriority w:val="9"/>
    <w:rsid w:val="00175C3E"/>
    <w:rPr>
      <w:rFonts w:ascii="Arial" w:hAnsi="Arial"/>
      <w:b/>
      <w:kern w:val="28"/>
      <w:sz w:val="28"/>
      <w:lang w:val="en-US"/>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lang w:val="en-US"/>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lang w:val="en-US"/>
    </w:rPr>
  </w:style>
  <w:style w:type="character" w:customStyle="1" w:styleId="berschrift5Zchn">
    <w:name w:val="Überschrift 5 Zchn"/>
    <w:link w:val="berschrift5"/>
    <w:uiPriority w:val="9"/>
    <w:rsid w:val="00175C3E"/>
    <w:rPr>
      <w:rFonts w:ascii="Arial" w:hAnsi="Arial"/>
      <w:kern w:val="28"/>
      <w:sz w:val="24"/>
      <w:lang w:val="en-US"/>
    </w:rPr>
  </w:style>
  <w:style w:type="character" w:customStyle="1" w:styleId="berschrift6Zchn">
    <w:name w:val="Überschrift 6 Zchn"/>
    <w:link w:val="berschrift6"/>
    <w:uiPriority w:val="9"/>
    <w:rsid w:val="00175C3E"/>
    <w:rPr>
      <w:rFonts w:ascii="Arial" w:hAnsi="Arial"/>
      <w:kern w:val="28"/>
      <w:sz w:val="24"/>
      <w:lang w:val="en-US"/>
    </w:rPr>
  </w:style>
  <w:style w:type="character" w:customStyle="1" w:styleId="berschrift7Zchn">
    <w:name w:val="Überschrift 7 Zchn"/>
    <w:link w:val="berschrift7"/>
    <w:uiPriority w:val="9"/>
    <w:rsid w:val="00175C3E"/>
    <w:rPr>
      <w:rFonts w:ascii="Arial" w:hAnsi="Arial"/>
      <w:kern w:val="28"/>
      <w:sz w:val="24"/>
      <w:lang w:val="en-US"/>
    </w:rPr>
  </w:style>
  <w:style w:type="character" w:customStyle="1" w:styleId="berschrift8Zchn">
    <w:name w:val="Überschrift 8 Zchn"/>
    <w:link w:val="berschrift8"/>
    <w:uiPriority w:val="9"/>
    <w:rsid w:val="00175C3E"/>
    <w:rPr>
      <w:rFonts w:ascii="Arial" w:hAnsi="Arial"/>
      <w:kern w:val="28"/>
      <w:sz w:val="24"/>
      <w:lang w:val="en-US"/>
    </w:rPr>
  </w:style>
  <w:style w:type="character" w:customStyle="1" w:styleId="berschrift9Zchn">
    <w:name w:val="Überschrift 9 Zchn"/>
    <w:link w:val="berschrift9"/>
    <w:uiPriority w:val="9"/>
    <w:rsid w:val="00175C3E"/>
    <w:rPr>
      <w:rFonts w:ascii="Arial" w:hAnsi="Arial"/>
      <w:kern w:val="28"/>
      <w:sz w:val="24"/>
      <w:lang w:val="en-US"/>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215244524">
      <w:bodyDiv w:val="1"/>
      <w:marLeft w:val="0"/>
      <w:marRight w:val="0"/>
      <w:marTop w:val="0"/>
      <w:marBottom w:val="0"/>
      <w:divBdr>
        <w:top w:val="none" w:sz="0" w:space="0" w:color="auto"/>
        <w:left w:val="none" w:sz="0" w:space="0" w:color="auto"/>
        <w:bottom w:val="none" w:sz="0" w:space="0" w:color="auto"/>
        <w:right w:val="none" w:sz="0" w:space="0" w:color="auto"/>
      </w:divBdr>
    </w:div>
    <w:div w:id="357436493">
      <w:bodyDiv w:val="1"/>
      <w:marLeft w:val="0"/>
      <w:marRight w:val="0"/>
      <w:marTop w:val="0"/>
      <w:marBottom w:val="0"/>
      <w:divBdr>
        <w:top w:val="none" w:sz="0" w:space="0" w:color="auto"/>
        <w:left w:val="none" w:sz="0" w:space="0" w:color="auto"/>
        <w:bottom w:val="none" w:sz="0" w:space="0" w:color="auto"/>
        <w:right w:val="none" w:sz="0" w:space="0" w:color="auto"/>
      </w:divBdr>
    </w:div>
    <w:div w:id="365182398">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880702463">
      <w:bodyDiv w:val="1"/>
      <w:marLeft w:val="0"/>
      <w:marRight w:val="0"/>
      <w:marTop w:val="0"/>
      <w:marBottom w:val="0"/>
      <w:divBdr>
        <w:top w:val="none" w:sz="0" w:space="0" w:color="auto"/>
        <w:left w:val="none" w:sz="0" w:space="0" w:color="auto"/>
        <w:bottom w:val="none" w:sz="0" w:space="0" w:color="auto"/>
        <w:right w:val="none" w:sz="0" w:space="0" w:color="auto"/>
      </w:divBdr>
    </w:div>
    <w:div w:id="1042558580">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3386323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344166405">
      <w:bodyDiv w:val="1"/>
      <w:marLeft w:val="0"/>
      <w:marRight w:val="0"/>
      <w:marTop w:val="0"/>
      <w:marBottom w:val="0"/>
      <w:divBdr>
        <w:top w:val="none" w:sz="0" w:space="0" w:color="auto"/>
        <w:left w:val="none" w:sz="0" w:space="0" w:color="auto"/>
        <w:bottom w:val="none" w:sz="0" w:space="0" w:color="auto"/>
        <w:right w:val="none" w:sz="0" w:space="0" w:color="auto"/>
      </w:divBdr>
    </w:div>
    <w:div w:id="1473716045">
      <w:bodyDiv w:val="1"/>
      <w:marLeft w:val="0"/>
      <w:marRight w:val="0"/>
      <w:marTop w:val="0"/>
      <w:marBottom w:val="0"/>
      <w:divBdr>
        <w:top w:val="none" w:sz="0" w:space="0" w:color="auto"/>
        <w:left w:val="none" w:sz="0" w:space="0" w:color="auto"/>
        <w:bottom w:val="none" w:sz="0" w:space="0" w:color="auto"/>
        <w:right w:val="none" w:sz="0" w:space="0" w:color="auto"/>
      </w:divBdr>
    </w:div>
    <w:div w:id="1589192612">
      <w:bodyDiv w:val="1"/>
      <w:marLeft w:val="0"/>
      <w:marRight w:val="0"/>
      <w:marTop w:val="0"/>
      <w:marBottom w:val="0"/>
      <w:divBdr>
        <w:top w:val="none" w:sz="0" w:space="0" w:color="auto"/>
        <w:left w:val="none" w:sz="0" w:space="0" w:color="auto"/>
        <w:bottom w:val="none" w:sz="0" w:space="0" w:color="auto"/>
        <w:right w:val="none" w:sz="0" w:space="0" w:color="auto"/>
      </w:divBdr>
    </w:div>
    <w:div w:id="1635600817">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1912806130">
      <w:bodyDiv w:val="1"/>
      <w:marLeft w:val="0"/>
      <w:marRight w:val="0"/>
      <w:marTop w:val="0"/>
      <w:marBottom w:val="0"/>
      <w:divBdr>
        <w:top w:val="none" w:sz="0" w:space="0" w:color="auto"/>
        <w:left w:val="none" w:sz="0" w:space="0" w:color="auto"/>
        <w:bottom w:val="none" w:sz="0" w:space="0" w:color="auto"/>
        <w:right w:val="none" w:sz="0" w:space="0" w:color="auto"/>
      </w:divBdr>
    </w:div>
    <w:div w:id="1991670068">
      <w:bodyDiv w:val="1"/>
      <w:marLeft w:val="0"/>
      <w:marRight w:val="0"/>
      <w:marTop w:val="0"/>
      <w:marBottom w:val="0"/>
      <w:divBdr>
        <w:top w:val="none" w:sz="0" w:space="0" w:color="auto"/>
        <w:left w:val="none" w:sz="0" w:space="0" w:color="auto"/>
        <w:bottom w:val="none" w:sz="0" w:space="0" w:color="auto"/>
        <w:right w:val="none" w:sz="0" w:space="0" w:color="auto"/>
      </w:divBdr>
    </w:div>
    <w:div w:id="2048143331">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github.com/MyPetOctocat/bachelor_2022" TargetMode="External"/><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1.xml"/><Relationship Id="rId58" Type="http://schemas.openxmlformats.org/officeDocument/2006/relationships/glossaryDocument" Target="glossary/document.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oter" Target="footer3.xml"/><Relationship Id="rId8" Type="http://schemas.openxmlformats.org/officeDocument/2006/relationships/customXml" Target="ink/ink1.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
      <w:docPartPr>
        <w:name w:val="6302F665093D4ABB9D0C5EB206077943"/>
        <w:category>
          <w:name w:val="Allgemein"/>
          <w:gallery w:val="placeholder"/>
        </w:category>
        <w:types>
          <w:type w:val="bbPlcHdr"/>
        </w:types>
        <w:behaviors>
          <w:behavior w:val="content"/>
        </w:behaviors>
        <w:guid w:val="{10E8C82F-9784-41FA-942D-4987FBF90339}"/>
      </w:docPartPr>
      <w:docPartBody>
        <w:p w:rsidR="00A171D9" w:rsidRDefault="00AB2BF5" w:rsidP="00AB2BF5">
          <w:pPr>
            <w:pStyle w:val="6302F665093D4ABB9D0C5EB206077943"/>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822"/>
    <w:rsid w:val="00150D0E"/>
    <w:rsid w:val="001912EF"/>
    <w:rsid w:val="00194888"/>
    <w:rsid w:val="00234E8A"/>
    <w:rsid w:val="00250812"/>
    <w:rsid w:val="002867F4"/>
    <w:rsid w:val="002B08B8"/>
    <w:rsid w:val="002E587D"/>
    <w:rsid w:val="002F4273"/>
    <w:rsid w:val="002F6C2B"/>
    <w:rsid w:val="00320902"/>
    <w:rsid w:val="00331C12"/>
    <w:rsid w:val="0036538D"/>
    <w:rsid w:val="00377180"/>
    <w:rsid w:val="003D5D23"/>
    <w:rsid w:val="003F3CBC"/>
    <w:rsid w:val="004209F5"/>
    <w:rsid w:val="00464D84"/>
    <w:rsid w:val="004A1A14"/>
    <w:rsid w:val="004B1877"/>
    <w:rsid w:val="004D3000"/>
    <w:rsid w:val="004D328F"/>
    <w:rsid w:val="004E2D51"/>
    <w:rsid w:val="004E2EF2"/>
    <w:rsid w:val="00533B1C"/>
    <w:rsid w:val="00535BDD"/>
    <w:rsid w:val="005369EA"/>
    <w:rsid w:val="00546033"/>
    <w:rsid w:val="005609A1"/>
    <w:rsid w:val="0056455D"/>
    <w:rsid w:val="00576B28"/>
    <w:rsid w:val="005825E2"/>
    <w:rsid w:val="005E2FA0"/>
    <w:rsid w:val="005F235A"/>
    <w:rsid w:val="005F6CE4"/>
    <w:rsid w:val="006078D9"/>
    <w:rsid w:val="00617E76"/>
    <w:rsid w:val="00660934"/>
    <w:rsid w:val="006D0DBF"/>
    <w:rsid w:val="006D6E23"/>
    <w:rsid w:val="006E2AA5"/>
    <w:rsid w:val="006E7635"/>
    <w:rsid w:val="006F3D33"/>
    <w:rsid w:val="00740BCF"/>
    <w:rsid w:val="007537FF"/>
    <w:rsid w:val="00777FDF"/>
    <w:rsid w:val="00780BC0"/>
    <w:rsid w:val="00785FAF"/>
    <w:rsid w:val="007A1C96"/>
    <w:rsid w:val="0083015B"/>
    <w:rsid w:val="00877B14"/>
    <w:rsid w:val="00921995"/>
    <w:rsid w:val="00932BD4"/>
    <w:rsid w:val="0099239C"/>
    <w:rsid w:val="00992FF7"/>
    <w:rsid w:val="00A171D9"/>
    <w:rsid w:val="00A313C0"/>
    <w:rsid w:val="00AB2BF5"/>
    <w:rsid w:val="00AC0D59"/>
    <w:rsid w:val="00B04807"/>
    <w:rsid w:val="00B13659"/>
    <w:rsid w:val="00B44956"/>
    <w:rsid w:val="00B84E56"/>
    <w:rsid w:val="00BB66AF"/>
    <w:rsid w:val="00BF1FE4"/>
    <w:rsid w:val="00C47A01"/>
    <w:rsid w:val="00CC7020"/>
    <w:rsid w:val="00D2669E"/>
    <w:rsid w:val="00D36BFF"/>
    <w:rsid w:val="00D8366C"/>
    <w:rsid w:val="00DA1478"/>
    <w:rsid w:val="00DD7466"/>
    <w:rsid w:val="00DF3DFE"/>
    <w:rsid w:val="00E42DFF"/>
    <w:rsid w:val="00E47C53"/>
    <w:rsid w:val="00E63BBD"/>
    <w:rsid w:val="00E748F8"/>
    <w:rsid w:val="00EB507B"/>
    <w:rsid w:val="00EE2FEF"/>
    <w:rsid w:val="00F3123B"/>
    <w:rsid w:val="00F60983"/>
    <w:rsid w:val="00F743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BF5"/>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 w:type="paragraph" w:customStyle="1" w:styleId="6302F665093D4ABB9D0C5EB206077943">
    <w:name w:val="6302F665093D4ABB9D0C5EB206077943"/>
    <w:rsid w:val="00AB2B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macintos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7 0 0 0,11-22-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8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4 0 0 0,-40-33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2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2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1 0 0 0,4 2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1-1 0 0,-2-1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4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6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 0 0 0 0,4 5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7 564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7 378 16128 0 0,'-1'0'242'0'0,"1"1"1"0"0,-2 1-1 0 0,1-2 1 0 0,-1 1-1 0 0,1 1 1 0 0,1 0-1 0 0,-2-1 1 0 0,1-1-1 0 0,1 3 1 0 0,0-3-1 0 0,-2 3 1 0 0,1-3-1 0 0,1 2 1 0 0,0-1-1 0 0,0 1 1 0 0,-2-1-1 0 0,2 1 1 0 0,0-1-1 0 0,0 1 1 0 0,-1-1-1 0 0,1 1 1 0 0,1 2-1 0 0,-1 1 569 0 0,2 2-1 0 0,-2-1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8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70 0 0 0,47-76-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1 1 0 0,-2 2-1 0 0,1 1 1 0 0,32-4-1 0 0,-46 8-9 0 0,0 0-1 0 0,0 0 0 0 0,-2 0 1 0 0,2 0-1 0 0,-1 0 0 0 0,1 2 1 0 0,0-2-1 0 0,0 0 0 0 0,-2 1 1 0 0,2-1-1 0 0,-1 2 0 0 0,1-2 1 0 0,-2 3-1 0 0,2-3 0 0 0,-1 1 1 0 0,1 1-1 0 0,2 2 0 0 0,-2-2 6 0 0,-3-1 1 0 0,1 2-1 0 0,1-1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9 592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187372</Words>
  <Characters>1068023</Characters>
  <Application>Microsoft Office Word</Application>
  <DocSecurity>0</DocSecurity>
  <Lines>8900</Lines>
  <Paragraphs>250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5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olf-Fritz Riekert</dc:creator>
  <cp:keywords/>
  <cp:lastModifiedBy>Sebastian Sätzler</cp:lastModifiedBy>
  <cp:revision>9479</cp:revision>
  <cp:lastPrinted>2011-10-24T00:42:00Z</cp:lastPrinted>
  <dcterms:created xsi:type="dcterms:W3CDTF">2011-09-21T21:30:00Z</dcterms:created>
  <dcterms:modified xsi:type="dcterms:W3CDTF">2022-08-0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1">
    <vt:lpwstr>6.12.0.0</vt:lpwstr>
  </property>
  <property fmtid="{D5CDD505-2E9C-101B-9397-08002B2CF9AE}" pid="5" name="CitaviDocumentProperty_6">
    <vt:lpwstr>False</vt:lpwstr>
  </property>
  <property fmtid="{D5CDD505-2E9C-101B-9397-08002B2CF9AE}" pid="6" name="CitaviDocumentProperty_8">
    <vt:lpwstr>CloudProjectKey=a7q4m2x96v3oofn851djsb8izjgyjn517l5b51m; ProjectName=Bachelor</vt:lpwstr>
  </property>
</Properties>
</file>